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504A" w:rsidRPr="00DD78D5" w:rsidRDefault="003C504A" w:rsidP="003C504A">
      <w:pPr>
        <w:jc w:val="right"/>
      </w:pPr>
      <w:r w:rsidRPr="00DD78D5">
        <w:rPr>
          <w:rFonts w:hint="eastAsia"/>
        </w:rPr>
        <w:t>201</w:t>
      </w:r>
      <w:r w:rsidR="0074221E" w:rsidRPr="00DD78D5">
        <w:rPr>
          <w:rFonts w:hint="eastAsia"/>
        </w:rPr>
        <w:t>5</w:t>
      </w:r>
      <w:r w:rsidRPr="00DD78D5">
        <w:rPr>
          <w:rFonts w:hint="eastAsia"/>
        </w:rPr>
        <w:t>年</w:t>
      </w:r>
      <w:r w:rsidR="0074221E" w:rsidRPr="00DD78D5">
        <w:rPr>
          <w:rFonts w:hint="eastAsia"/>
        </w:rPr>
        <w:t>1</w:t>
      </w:r>
      <w:r w:rsidR="000930A0" w:rsidRPr="00DD78D5">
        <w:rPr>
          <w:rFonts w:hint="eastAsia"/>
        </w:rPr>
        <w:t>月</w:t>
      </w:r>
    </w:p>
    <w:p w:rsidR="009D06D0" w:rsidRPr="00DD78D5" w:rsidRDefault="00993383" w:rsidP="003C504A">
      <w:pPr>
        <w:jc w:val="center"/>
        <w:rPr>
          <w:b/>
          <w:sz w:val="24"/>
        </w:rPr>
      </w:pPr>
      <w:r w:rsidRPr="00DD78D5">
        <w:rPr>
          <w:rFonts w:hint="eastAsia"/>
          <w:b/>
          <w:sz w:val="24"/>
        </w:rPr>
        <w:t>電子タバコ</w:t>
      </w:r>
      <w:r w:rsidR="0074221E" w:rsidRPr="00DD78D5">
        <w:rPr>
          <w:rFonts w:hint="eastAsia"/>
          <w:b/>
          <w:sz w:val="24"/>
        </w:rPr>
        <w:t>に関する</w:t>
      </w:r>
      <w:r w:rsidR="002643BB" w:rsidRPr="00DD78D5">
        <w:rPr>
          <w:rFonts w:hint="eastAsia"/>
          <w:b/>
          <w:sz w:val="24"/>
        </w:rPr>
        <w:t>インターネット</w:t>
      </w:r>
      <w:r w:rsidR="00F549FC" w:rsidRPr="00DD78D5">
        <w:rPr>
          <w:rFonts w:hint="eastAsia"/>
          <w:b/>
          <w:sz w:val="24"/>
        </w:rPr>
        <w:t>調査－</w:t>
      </w:r>
      <w:r w:rsidR="00FA2396">
        <w:rPr>
          <w:rFonts w:hint="eastAsia"/>
          <w:b/>
          <w:sz w:val="24"/>
        </w:rPr>
        <w:t>調査</w:t>
      </w:r>
      <w:r w:rsidR="00F549FC" w:rsidRPr="00DD78D5">
        <w:rPr>
          <w:rFonts w:hint="eastAsia"/>
          <w:b/>
          <w:sz w:val="24"/>
        </w:rPr>
        <w:t>票</w:t>
      </w:r>
      <w:r w:rsidR="00FA2396">
        <w:rPr>
          <w:rFonts w:hint="eastAsia"/>
          <w:b/>
          <w:sz w:val="24"/>
        </w:rPr>
        <w:t>原案</w:t>
      </w:r>
      <w:r w:rsidR="007B3F81">
        <w:rPr>
          <w:rFonts w:hint="eastAsia"/>
          <w:b/>
          <w:sz w:val="24"/>
        </w:rPr>
        <w:t xml:space="preserve">  </w:t>
      </w:r>
      <w:r w:rsidR="007B3F81" w:rsidRPr="00146FD2">
        <w:rPr>
          <w:b/>
          <w:color w:val="FF0000"/>
          <w:sz w:val="24"/>
        </w:rPr>
        <w:t>変数名付き</w:t>
      </w:r>
    </w:p>
    <w:p w:rsidR="009A2E95" w:rsidRPr="00DD78D5" w:rsidRDefault="00D95610" w:rsidP="003C504A">
      <w:pPr>
        <w:jc w:val="center"/>
      </w:pPr>
      <w:r>
        <w:rPr>
          <w:noProof/>
          <w:sz w:val="22"/>
        </w:rPr>
        <w:pict>
          <v:rect id="正方形/長方形 1" o:spid="_x0000_s1026" style="position:absolute;left:0;text-align:left;margin-left:-8.25pt;margin-top:14.8pt;width:543.5pt;height:220.25pt;z-index:-2516587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" fillcolor="white [3201]" strokecolor="black [3213]" strokeweight="2pt">
            <v:path arrowok="t"/>
          </v:rect>
        </w:pict>
      </w:r>
    </w:p>
    <w:p w:rsidR="002643BB" w:rsidRPr="0069102B" w:rsidRDefault="002643BB" w:rsidP="002643BB">
      <w:pPr>
        <w:jc w:val="left"/>
        <w:rPr>
          <w:rFonts w:ascii="ＭＳ Ｐゴシック" w:eastAsia="ＭＳ Ｐゴシック" w:hAnsi="ＭＳ Ｐゴシック"/>
        </w:rPr>
      </w:pPr>
      <w:r w:rsidRPr="0069102B">
        <w:rPr>
          <w:rFonts w:ascii="ＭＳ Ｐゴシック" w:eastAsia="ＭＳ Ｐゴシック" w:hAnsi="ＭＳ Ｐゴシック"/>
        </w:rPr>
        <w:t>本アンケートは主にタバコや電子タバコの使用状況や認識についてお聞きするもので、厚生労働省の研究の一環として実施するものです。皆様にご回答いただいたアンケート票は、全体としてデータの分析に使用し、報告書や学会の発表に使用するものです。一部でアルコールや危険ドラッグなどの薬物の使用状況についても聞いています。あなたが違法な行為（例えば、未成年の飲酒行為）について経験があると回答したとしても、それをもって違法だと指摘することが本調査の目的ではありません。調査の目的は、どのような状況で使用されているのか実態を明らかにすることです。調査で得られた情報は個人を特定できない形でしか発表されません。あなたの名前や職業などのプライバシーに関する情報が外部へ漏れることはありません。</w:t>
      </w:r>
      <w:r w:rsidRPr="0069102B">
        <w:rPr>
          <w:rFonts w:ascii="ＭＳ Ｐゴシック" w:eastAsia="ＭＳ Ｐゴシック" w:hAnsi="ＭＳ Ｐゴシック"/>
        </w:rPr>
        <w:br/>
        <w:t xml:space="preserve">　なお、本調査は違法な行為について勧奨するものではないことを明記します。</w:t>
      </w:r>
      <w:r w:rsidRPr="0069102B">
        <w:rPr>
          <w:rFonts w:ascii="ＭＳ Ｐゴシック" w:eastAsia="ＭＳ Ｐゴシック" w:hAnsi="ＭＳ Ｐゴシック"/>
        </w:rPr>
        <w:br/>
      </w:r>
      <w:r w:rsidR="0069102B">
        <w:rPr>
          <w:rFonts w:ascii="ＭＳ Ｐゴシック" w:eastAsia="ＭＳ Ｐゴシック" w:hAnsi="ＭＳ Ｐゴシック" w:hint="eastAsia"/>
        </w:rPr>
        <w:t xml:space="preserve">　</w:t>
      </w:r>
      <w:r w:rsidRPr="0069102B">
        <w:rPr>
          <w:rFonts w:ascii="ＭＳ Ｐゴシック" w:eastAsia="ＭＳ Ｐゴシック" w:hAnsi="ＭＳ Ｐゴシック"/>
        </w:rPr>
        <w:t>アンケートに関する問い合わせは、下記までお願いいたします。</w:t>
      </w:r>
    </w:p>
    <w:p w:rsidR="002643BB" w:rsidRPr="0069102B" w:rsidRDefault="002643BB" w:rsidP="002643BB">
      <w:pPr>
        <w:jc w:val="left"/>
        <w:rPr>
          <w:rFonts w:ascii="ＭＳ Ｐゴシック" w:eastAsia="ＭＳ Ｐゴシック" w:hAnsi="ＭＳ Ｐゴシック"/>
        </w:rPr>
      </w:pPr>
    </w:p>
    <w:p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大阪府立成人病センターがん予防情報センター疫学予防課　インターネット調査担当</w:t>
      </w:r>
    </w:p>
    <w:p w:rsidR="002643BB" w:rsidRPr="0069102B" w:rsidRDefault="002643BB" w:rsidP="0069102B">
      <w:pPr>
        <w:jc w:val="right"/>
        <w:rPr>
          <w:rFonts w:ascii="ＭＳ Ｐゴシック" w:eastAsia="ＭＳ Ｐゴシック" w:hAnsi="ＭＳ Ｐゴシック"/>
        </w:rPr>
      </w:pPr>
      <w:r w:rsidRPr="0069102B">
        <w:rPr>
          <w:rFonts w:ascii="ＭＳ Ｐゴシック" w:eastAsia="ＭＳ Ｐゴシック" w:hAnsi="ＭＳ Ｐゴシック" w:hint="eastAsia"/>
        </w:rPr>
        <w:t xml:space="preserve">TEL 06-6972-7561　</w:t>
      </w:r>
      <w:r w:rsidRPr="0069102B">
        <w:rPr>
          <w:rFonts w:ascii="ＭＳ Ｐゴシック" w:eastAsia="ＭＳ Ｐゴシック" w:hAnsi="ＭＳ Ｐゴシック"/>
        </w:rPr>
        <w:t>E</w:t>
      </w:r>
      <w:r w:rsidRPr="0069102B">
        <w:rPr>
          <w:rFonts w:ascii="ＭＳ Ｐゴシック" w:eastAsia="ＭＳ Ｐゴシック" w:hAnsi="ＭＳ Ｐゴシック" w:hint="eastAsia"/>
        </w:rPr>
        <w:t>-mail　tabuti-ta＠mc.pref.osaka.jp</w:t>
      </w:r>
    </w:p>
    <w:p w:rsidR="008C4609" w:rsidRPr="00DD78D5" w:rsidRDefault="008C4609" w:rsidP="000146F0">
      <w:pPr>
        <w:rPr>
          <w:rFonts w:ascii="ＭＳ 明朝"/>
          <w:sz w:val="22"/>
        </w:rPr>
      </w:pPr>
    </w:p>
    <w:p w:rsidR="00C74DE2" w:rsidRDefault="00C74DE2" w:rsidP="003245BA">
      <w:pPr>
        <w:jc w:val="left"/>
        <w:rPr>
          <w:rFonts w:ascii="ＭＳ Ｐゴシック" w:eastAsia="ＭＳ Ｐゴシック" w:hAnsi="ＭＳ Ｐゴシック"/>
        </w:rPr>
      </w:pPr>
      <w:r w:rsidRPr="00B07914">
        <w:rPr>
          <w:rFonts w:ascii="ＭＳ Ｐゴシック" w:eastAsia="ＭＳ Ｐゴシック" w:hAnsi="ＭＳ Ｐゴシック" w:hint="eastAsia"/>
        </w:rPr>
        <w:t xml:space="preserve">Q0◆あなたの性別および年齢をお答えください。　　</w:t>
      </w:r>
      <w:r w:rsidRPr="00B07914">
        <w:rPr>
          <w:rFonts w:ascii="ＭＳ Ｐゴシック" w:eastAsia="ＭＳ Ｐゴシック" w:hAnsi="ＭＳ Ｐゴシック" w:hint="eastAsia"/>
          <w:u w:val="single"/>
        </w:rPr>
        <w:t xml:space="preserve">性別　＿　　　　</w:t>
      </w:r>
      <w:r w:rsidRPr="00B07914">
        <w:rPr>
          <w:rFonts w:ascii="ＭＳ Ｐゴシック" w:eastAsia="ＭＳ Ｐゴシック" w:hAnsi="ＭＳ Ｐゴシック" w:hint="eastAsia"/>
        </w:rPr>
        <w:t xml:space="preserve">　　　　</w:t>
      </w:r>
      <w:r w:rsidRPr="00B07914">
        <w:rPr>
          <w:rFonts w:ascii="ＭＳ Ｐゴシック" w:eastAsia="ＭＳ Ｐゴシック" w:hAnsi="ＭＳ Ｐゴシック" w:hint="eastAsia"/>
          <w:u w:val="single"/>
        </w:rPr>
        <w:t>年齢　　　　　歳</w:t>
      </w:r>
    </w:p>
    <w:p w:rsidR="00C74DE2" w:rsidRDefault="00C74DE2" w:rsidP="003245BA">
      <w:pPr>
        <w:jc w:val="left"/>
        <w:rPr>
          <w:rFonts w:ascii="ＭＳ Ｐゴシック" w:eastAsia="ＭＳ Ｐゴシック" w:hAnsi="ＭＳ Ｐゴシック"/>
        </w:rPr>
      </w:pPr>
    </w:p>
    <w:p w:rsidR="00170C8B" w:rsidRPr="00C74DE2" w:rsidRDefault="003245BA" w:rsidP="003245BA">
      <w:pPr>
        <w:jc w:val="left"/>
        <w:rPr>
          <w:rFonts w:ascii="ＭＳ ゴシック" w:eastAsia="ＭＳ ゴシック" w:hAnsi="ＭＳ ゴシック"/>
          <w:sz w:val="22"/>
          <w:u w:val="single"/>
        </w:rPr>
      </w:pPr>
      <w:r w:rsidRPr="003245BA">
        <w:rPr>
          <w:rFonts w:ascii="ＭＳ Ｐゴシック" w:eastAsia="ＭＳ Ｐゴシック" w:hAnsi="ＭＳ Ｐゴシック" w:hint="eastAsia"/>
        </w:rPr>
        <w:t>Q1</w:t>
      </w:r>
      <w:r w:rsidR="00F747A0" w:rsidRPr="00DD78D5">
        <w:rPr>
          <w:rFonts w:ascii="ＭＳ Ｐゴシック" w:eastAsia="ＭＳ Ｐゴシック" w:hAnsi="ＭＳ Ｐゴシック" w:hint="eastAsia"/>
        </w:rPr>
        <w:t>◆</w:t>
      </w:r>
      <w:r w:rsidR="00286B78" w:rsidRPr="00DD78D5">
        <w:rPr>
          <w:rFonts w:ascii="ＭＳ Ｐゴシック" w:eastAsia="ＭＳ Ｐゴシック" w:hAnsi="ＭＳ Ｐゴシック" w:hint="eastAsia"/>
        </w:rPr>
        <w:t>あなたの</w:t>
      </w:r>
      <w:r w:rsidR="00DD642F" w:rsidRPr="00DD78D5">
        <w:rPr>
          <w:rFonts w:ascii="ＭＳ Ｐゴシック" w:eastAsia="ＭＳ Ｐゴシック" w:hAnsi="ＭＳ Ｐゴシック" w:hint="eastAsia"/>
        </w:rPr>
        <w:t>お住まいの</w:t>
      </w:r>
      <w:r>
        <w:rPr>
          <w:rFonts w:ascii="ＭＳ Ｐゴシック" w:eastAsia="ＭＳ Ｐゴシック" w:hAnsi="ＭＳ Ｐゴシック" w:hint="eastAsia"/>
        </w:rPr>
        <w:t xml:space="preserve">地域の郵便番号をご記入ください。　</w:t>
      </w:r>
      <w:r w:rsidR="00C74DE2">
        <w:rPr>
          <w:rFonts w:ascii="ＭＳ Ｐゴシック" w:eastAsia="ＭＳ Ｐゴシック" w:hAnsi="ＭＳ Ｐゴシック" w:hint="eastAsia"/>
        </w:rPr>
        <w:t xml:space="preserve">　</w:t>
      </w:r>
      <w:r w:rsidR="00C74DE2" w:rsidRPr="00C74DE2">
        <w:rPr>
          <w:rFonts w:ascii="ＭＳ Ｐゴシック" w:eastAsia="ＭＳ Ｐゴシック" w:hAnsi="ＭＳ Ｐゴシック" w:hint="eastAsia"/>
          <w:u w:val="single"/>
        </w:rPr>
        <w:t xml:space="preserve">　　　　　　　　　　</w:t>
      </w:r>
    </w:p>
    <w:p w:rsidR="00C418B9" w:rsidRPr="00DD78D5" w:rsidRDefault="00C418B9" w:rsidP="009B7073">
      <w:pPr>
        <w:rPr>
          <w:rFonts w:asciiTheme="minorEastAsia" w:hAnsiTheme="minorEastAsia"/>
          <w:szCs w:val="21"/>
        </w:rPr>
      </w:pPr>
    </w:p>
    <w:p w:rsidR="00E22593" w:rsidRDefault="003245BA" w:rsidP="001F34C4">
      <w:pPr>
        <w:rPr>
          <w:rFonts w:ascii="ＭＳ Ｐゴシック" w:eastAsia="ＭＳ Ｐゴシック" w:hAnsi="ＭＳ Ｐゴシック"/>
        </w:rPr>
      </w:pPr>
      <w:r>
        <w:rPr>
          <w:rFonts w:ascii="ＭＳ Ｐゴシック" w:eastAsia="ＭＳ Ｐゴシック" w:hAnsi="ＭＳ Ｐゴシック" w:hint="eastAsia"/>
        </w:rPr>
        <w:t>Q2</w:t>
      </w:r>
      <w:r w:rsidR="00F747A0"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ふだん一緒にお住まいで、かつ、生計を共にしている方（世帯員）は、あなたを含めて何人ですか</w:t>
      </w:r>
      <w:r w:rsidR="00B9689D">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単身赴任等で長期不在であっても、3ヶ月に一度以上の割合で帰宅する場合は同居に含めます。</w:t>
      </w:r>
      <w:r w:rsidR="00EF78EB" w:rsidRPr="00DD78D5">
        <w:rPr>
          <w:rFonts w:ascii="ＭＳ Ｐゴシック" w:eastAsia="ＭＳ Ｐゴシック" w:hAnsi="ＭＳ Ｐゴシック" w:hint="eastAsia"/>
        </w:rPr>
        <w:t xml:space="preserve">　</w:t>
      </w:r>
    </w:p>
    <w:p w:rsidR="009B7073" w:rsidRPr="00DD78D5" w:rsidRDefault="00E22593" w:rsidP="001F34C4">
      <w:pPr>
        <w:rPr>
          <w:rFonts w:ascii="ＭＳ Ｐゴシック" w:eastAsia="ＭＳ Ｐゴシック" w:hAnsi="ＭＳ Ｐゴシック"/>
          <w:u w:val="single"/>
        </w:rPr>
      </w:pPr>
      <w:r>
        <w:rPr>
          <w:rFonts w:hint="eastAsia"/>
        </w:rPr>
        <w:t>【</w:t>
      </w:r>
      <w:r>
        <w:t>Q5</w:t>
      </w:r>
      <w:r>
        <w:rPr>
          <w:rFonts w:hint="eastAsia"/>
        </w:rPr>
        <w:t>】</w:t>
      </w:r>
      <w:r w:rsidR="00EF78EB" w:rsidRPr="00DD78D5">
        <w:rPr>
          <w:rFonts w:ascii="ＭＳ Ｐゴシック" w:eastAsia="ＭＳ Ｐゴシック" w:hAnsi="ＭＳ Ｐゴシック" w:hint="eastAsia"/>
        </w:rPr>
        <w:t xml:space="preserve">　</w:t>
      </w:r>
      <w:r w:rsidR="009B7073" w:rsidRPr="00DD78D5">
        <w:rPr>
          <w:rFonts w:ascii="ＭＳ Ｐゴシック" w:eastAsia="ＭＳ Ｐゴシック" w:hAnsi="ＭＳ Ｐゴシック" w:hint="eastAsia"/>
          <w:u w:val="single"/>
        </w:rPr>
        <w:t xml:space="preserve">　　　　人</w:t>
      </w:r>
    </w:p>
    <w:p w:rsidR="008D71E3" w:rsidRPr="00DD78D5" w:rsidRDefault="008D71E3" w:rsidP="008D71E3">
      <w:pPr>
        <w:ind w:left="281" w:hangingChars="134" w:hanging="281"/>
        <w:rPr>
          <w:rFonts w:asciiTheme="minorEastAsia" w:hAnsiTheme="minorEastAsia"/>
          <w:szCs w:val="21"/>
        </w:rPr>
      </w:pPr>
      <w:bookmarkStart w:id="0" w:name="_GoBack"/>
      <w:bookmarkEnd w:id="0"/>
    </w:p>
    <w:p w:rsidR="008D71E3" w:rsidRPr="00DD78D5" w:rsidRDefault="006A70C2" w:rsidP="008D71E3">
      <w:pPr>
        <w:pStyle w:val="a7"/>
        <w:ind w:leftChars="0" w:left="2"/>
        <w:rPr>
          <w:rFonts w:ascii="ＭＳ Ｐゴシック" w:eastAsia="ＭＳ Ｐゴシック" w:hAnsi="ＭＳ Ｐゴシック"/>
        </w:rPr>
      </w:pPr>
      <w:r>
        <w:rPr>
          <w:rFonts w:ascii="ＭＳ Ｐゴシック" w:eastAsia="ＭＳ Ｐゴシック" w:hAnsi="ＭＳ Ｐゴシック" w:hint="eastAsia"/>
        </w:rPr>
        <w:t>Q3</w:t>
      </w:r>
      <w:r w:rsidR="008D71E3" w:rsidRPr="00DD78D5">
        <w:rPr>
          <w:rFonts w:ascii="ＭＳ Ｐゴシック" w:eastAsia="ＭＳ Ｐゴシック" w:hAnsi="ＭＳ Ｐゴシック" w:hint="eastAsia"/>
        </w:rPr>
        <w:t>◆</w:t>
      </w:r>
      <w:r w:rsidR="00193BCD" w:rsidRPr="00DD78D5">
        <w:rPr>
          <w:rFonts w:ascii="ＭＳ Ｐゴシック" w:eastAsia="ＭＳ Ｐゴシック" w:hAnsi="ＭＳ Ｐゴシック" w:hint="eastAsia"/>
        </w:rPr>
        <w:t>あなた以外の</w:t>
      </w:r>
      <w:r w:rsidR="008D71E3" w:rsidRPr="00DD78D5">
        <w:rPr>
          <w:rFonts w:ascii="ＭＳ Ｐゴシック" w:eastAsia="ＭＳ Ｐゴシック" w:hAnsi="ＭＳ Ｐゴシック" w:hint="eastAsia"/>
        </w:rPr>
        <w:t>同居している人のなかに以下の項目に該当する者が</w:t>
      </w:r>
      <w:r w:rsidR="0030253A" w:rsidRPr="00DD78D5">
        <w:rPr>
          <w:rFonts w:ascii="ＭＳ Ｐゴシック" w:eastAsia="ＭＳ Ｐゴシック" w:hAnsi="ＭＳ Ｐゴシック" w:hint="eastAsia"/>
        </w:rPr>
        <w:t>何人</w:t>
      </w:r>
      <w:r w:rsidR="008D71E3" w:rsidRPr="00DD78D5">
        <w:rPr>
          <w:rFonts w:ascii="ＭＳ Ｐゴシック" w:eastAsia="ＭＳ Ｐゴシック" w:hAnsi="ＭＳ Ｐゴシック" w:hint="eastAsia"/>
        </w:rPr>
        <w:t>いますか</w:t>
      </w:r>
      <w:r w:rsidR="00B9689D">
        <w:rPr>
          <w:rFonts w:ascii="ＭＳ Ｐゴシック" w:eastAsia="ＭＳ Ｐゴシック" w:hAnsi="ＭＳ Ｐゴシック" w:hint="eastAsia"/>
        </w:rPr>
        <w:t>。</w:t>
      </w:r>
    </w:p>
    <w:p w:rsidR="00C418B9"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1</w:t>
      </w:r>
      <w:r>
        <w:rPr>
          <w:rFonts w:hint="eastAsia"/>
        </w:rPr>
        <w:t>】</w:t>
      </w:r>
      <w:r w:rsidR="008D71E3" w:rsidRPr="00DD78D5">
        <w:rPr>
          <w:rFonts w:ascii="ＭＳ Ｐゴシック" w:eastAsia="ＭＳ Ｐゴシック" w:hAnsi="ＭＳ Ｐゴシック" w:hint="eastAsia"/>
        </w:rPr>
        <w:t>0-</w:t>
      </w:r>
      <w:r w:rsidR="00C418B9" w:rsidRPr="00DD78D5">
        <w:rPr>
          <w:rFonts w:ascii="ＭＳ Ｐゴシック" w:eastAsia="ＭＳ Ｐゴシック" w:hAnsi="ＭＳ Ｐゴシック" w:hint="eastAsia"/>
        </w:rPr>
        <w:t>2歳の者</w:t>
      </w:r>
    </w:p>
    <w:p w:rsidR="008D71E3"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2</w:t>
      </w:r>
      <w:r>
        <w:rPr>
          <w:rFonts w:hint="eastAsia"/>
        </w:rPr>
        <w:t>】</w:t>
      </w:r>
      <w:r w:rsidR="00C418B9" w:rsidRPr="00DD78D5">
        <w:rPr>
          <w:rFonts w:ascii="ＭＳ Ｐゴシック" w:eastAsia="ＭＳ Ｐゴシック" w:hAnsi="ＭＳ Ｐゴシック" w:hint="eastAsia"/>
        </w:rPr>
        <w:t>3-</w:t>
      </w:r>
      <w:r w:rsidR="008D71E3" w:rsidRPr="00DD78D5">
        <w:rPr>
          <w:rFonts w:ascii="ＭＳ Ｐゴシック" w:eastAsia="ＭＳ Ｐゴシック" w:hAnsi="ＭＳ Ｐゴシック" w:hint="eastAsia"/>
        </w:rPr>
        <w:t>6歳の者</w:t>
      </w:r>
    </w:p>
    <w:p w:rsidR="008D71E3"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3</w:t>
      </w:r>
      <w:r>
        <w:rPr>
          <w:rFonts w:hint="eastAsia"/>
        </w:rPr>
        <w:t>】</w:t>
      </w:r>
      <w:r w:rsidR="008D71E3" w:rsidRPr="00DD78D5">
        <w:rPr>
          <w:rFonts w:ascii="ＭＳ Ｐゴシック" w:eastAsia="ＭＳ Ｐゴシック" w:hAnsi="ＭＳ Ｐゴシック" w:hint="eastAsia"/>
        </w:rPr>
        <w:t>7-12歳の者</w:t>
      </w:r>
    </w:p>
    <w:p w:rsidR="00193BCD"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4</w:t>
      </w:r>
      <w:r>
        <w:rPr>
          <w:rFonts w:hint="eastAsia"/>
        </w:rPr>
        <w:t>】</w:t>
      </w:r>
      <w:r w:rsidR="00193BCD" w:rsidRPr="00DD78D5">
        <w:rPr>
          <w:rFonts w:ascii="ＭＳ Ｐゴシック" w:eastAsia="ＭＳ Ｐゴシック" w:hAnsi="ＭＳ Ｐゴシック" w:hint="eastAsia"/>
        </w:rPr>
        <w:t>13-1</w:t>
      </w:r>
      <w:r w:rsidR="00C418B9" w:rsidRPr="00DD78D5">
        <w:rPr>
          <w:rFonts w:ascii="ＭＳ Ｐゴシック" w:eastAsia="ＭＳ Ｐゴシック" w:hAnsi="ＭＳ Ｐゴシック" w:hint="eastAsia"/>
        </w:rPr>
        <w:t>5</w:t>
      </w:r>
      <w:r w:rsidR="00193BCD" w:rsidRPr="00DD78D5">
        <w:rPr>
          <w:rFonts w:ascii="ＭＳ Ｐゴシック" w:eastAsia="ＭＳ Ｐゴシック" w:hAnsi="ＭＳ Ｐゴシック" w:hint="eastAsia"/>
        </w:rPr>
        <w:t>歳の者</w:t>
      </w:r>
    </w:p>
    <w:p w:rsidR="00C418B9"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5</w:t>
      </w:r>
      <w:r>
        <w:rPr>
          <w:rFonts w:hint="eastAsia"/>
        </w:rPr>
        <w:t>】</w:t>
      </w:r>
      <w:r w:rsidR="00C418B9" w:rsidRPr="00DD78D5">
        <w:rPr>
          <w:rFonts w:ascii="ＭＳ Ｐゴシック" w:eastAsia="ＭＳ Ｐゴシック" w:hAnsi="ＭＳ Ｐゴシック" w:hint="eastAsia"/>
        </w:rPr>
        <w:t>16-19歳の者</w:t>
      </w:r>
    </w:p>
    <w:p w:rsidR="0030253A"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6</w:t>
      </w:r>
      <w:r>
        <w:rPr>
          <w:rFonts w:hint="eastAsia"/>
        </w:rPr>
        <w:t>】</w:t>
      </w:r>
      <w:r w:rsidR="0030253A" w:rsidRPr="00DD78D5">
        <w:rPr>
          <w:rFonts w:ascii="ＭＳ Ｐゴシック" w:eastAsia="ＭＳ Ｐゴシック" w:hAnsi="ＭＳ Ｐゴシック" w:hint="eastAsia"/>
        </w:rPr>
        <w:t>20-64歳の者</w:t>
      </w:r>
    </w:p>
    <w:p w:rsidR="0030253A"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7</w:t>
      </w:r>
      <w:r>
        <w:rPr>
          <w:rFonts w:hint="eastAsia"/>
        </w:rPr>
        <w:t>】</w:t>
      </w:r>
      <w:r w:rsidR="0030253A" w:rsidRPr="00DD78D5">
        <w:rPr>
          <w:rFonts w:ascii="ＭＳ Ｐゴシック" w:eastAsia="ＭＳ Ｐゴシック" w:hAnsi="ＭＳ Ｐゴシック" w:hint="eastAsia"/>
        </w:rPr>
        <w:t>65歳以上の者</w:t>
      </w:r>
    </w:p>
    <w:p w:rsidR="00EA5FE2"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8</w:t>
      </w:r>
      <w:r>
        <w:rPr>
          <w:rFonts w:hint="eastAsia"/>
        </w:rPr>
        <w:t>】</w:t>
      </w:r>
      <w:r w:rsidR="00EA5FE2" w:rsidRPr="00DD78D5">
        <w:rPr>
          <w:rFonts w:ascii="ＭＳ Ｐゴシック" w:eastAsia="ＭＳ Ｐゴシック" w:hAnsi="ＭＳ Ｐゴシック" w:hint="eastAsia"/>
        </w:rPr>
        <w:t>妊娠している女性</w:t>
      </w:r>
    </w:p>
    <w:p w:rsidR="008D71E3"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9</w:t>
      </w:r>
      <w:r>
        <w:rPr>
          <w:rFonts w:hint="eastAsia"/>
        </w:rPr>
        <w:t>】</w:t>
      </w:r>
      <w:r w:rsidR="00193BCD" w:rsidRPr="00DD78D5">
        <w:rPr>
          <w:rFonts w:ascii="ＭＳ Ｐゴシック" w:eastAsia="ＭＳ Ｐゴシック" w:hAnsi="ＭＳ Ｐゴシック" w:hint="eastAsia"/>
        </w:rPr>
        <w:t>タバコを吸っている者</w:t>
      </w:r>
    </w:p>
    <w:p w:rsidR="00193BCD" w:rsidRPr="00DD78D5" w:rsidRDefault="00241951" w:rsidP="007A7997">
      <w:pPr>
        <w:pStyle w:val="a7"/>
        <w:numPr>
          <w:ilvl w:val="0"/>
          <w:numId w:val="77"/>
        </w:numPr>
        <w:ind w:leftChars="0" w:firstLine="4"/>
        <w:rPr>
          <w:rFonts w:ascii="ＭＳ Ｐゴシック" w:eastAsia="ＭＳ Ｐゴシック" w:hAnsi="ＭＳ Ｐゴシック"/>
        </w:rPr>
      </w:pPr>
      <w:r>
        <w:rPr>
          <w:rFonts w:hint="eastAsia"/>
        </w:rPr>
        <w:t>【</w:t>
      </w:r>
      <w:r>
        <w:t>Q6_10</w:t>
      </w:r>
      <w:r>
        <w:rPr>
          <w:rFonts w:hint="eastAsia"/>
        </w:rPr>
        <w:t>】</w:t>
      </w:r>
      <w:r w:rsidR="00193BCD" w:rsidRPr="00DD78D5">
        <w:rPr>
          <w:rFonts w:ascii="ＭＳ Ｐゴシック" w:eastAsia="ＭＳ Ｐゴシック" w:hAnsi="ＭＳ Ｐゴシック" w:hint="eastAsia"/>
        </w:rPr>
        <w:t>持病がある者</w:t>
      </w:r>
    </w:p>
    <w:p w:rsidR="00193BCD" w:rsidRPr="00DD78D5" w:rsidRDefault="00193BCD" w:rsidP="008D71E3">
      <w:pPr>
        <w:pStyle w:val="a7"/>
        <w:ind w:leftChars="0"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193BCD"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0人</w:t>
      </w:r>
    </w:p>
    <w:p w:rsidR="00193BCD"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1人</w:t>
      </w:r>
    </w:p>
    <w:p w:rsidR="0030253A"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2人</w:t>
      </w:r>
    </w:p>
    <w:p w:rsidR="0030253A"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3人</w:t>
      </w:r>
    </w:p>
    <w:p w:rsidR="0030253A"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4人</w:t>
      </w:r>
    </w:p>
    <w:p w:rsidR="0030253A" w:rsidRPr="00DD78D5" w:rsidRDefault="0030253A" w:rsidP="007A7997">
      <w:pPr>
        <w:pStyle w:val="a7"/>
        <w:numPr>
          <w:ilvl w:val="0"/>
          <w:numId w:val="78"/>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5人以上</w:t>
      </w:r>
    </w:p>
    <w:p w:rsidR="00193BCD" w:rsidRPr="00DD78D5" w:rsidRDefault="00193BCD" w:rsidP="008D71E3">
      <w:pPr>
        <w:pStyle w:val="a7"/>
        <w:ind w:leftChars="0" w:left="2"/>
        <w:rPr>
          <w:rFonts w:ascii="ＭＳ Ｐゴシック" w:eastAsia="ＭＳ Ｐゴシック" w:hAnsi="ＭＳ Ｐゴシック"/>
        </w:rPr>
      </w:pPr>
    </w:p>
    <w:p w:rsidR="00193BCD" w:rsidRPr="00DD78D5" w:rsidRDefault="006A70C2" w:rsidP="008D71E3">
      <w:pPr>
        <w:pStyle w:val="a7"/>
        <w:ind w:leftChars="0" w:left="2"/>
        <w:rPr>
          <w:rFonts w:ascii="ＭＳ Ｐゴシック" w:eastAsia="ＭＳ Ｐゴシック" w:hAnsi="ＭＳ Ｐゴシック"/>
        </w:rPr>
      </w:pPr>
      <w:r>
        <w:rPr>
          <w:rFonts w:ascii="ＭＳ Ｐゴシック" w:eastAsia="ＭＳ Ｐゴシック" w:hAnsi="ＭＳ Ｐゴシック" w:hint="eastAsia"/>
        </w:rPr>
        <w:t>Q4</w:t>
      </w:r>
      <w:r w:rsidR="00012567" w:rsidRPr="00DD78D5">
        <w:rPr>
          <w:rFonts w:ascii="ＭＳ Ｐゴシック" w:eastAsia="ＭＳ Ｐゴシック" w:hAnsi="ＭＳ Ｐゴシック" w:hint="eastAsia"/>
        </w:rPr>
        <w:t>★</w:t>
      </w:r>
      <w:r w:rsidR="00874879">
        <w:rPr>
          <w:rFonts w:ascii="ＭＳ Ｐゴシック" w:eastAsia="ＭＳ Ｐゴシック" w:hAnsi="ＭＳ Ｐゴシック" w:hint="eastAsia"/>
        </w:rPr>
        <w:t>Q3で「10.</w:t>
      </w:r>
      <w:r w:rsidR="00012567" w:rsidRPr="00DD78D5">
        <w:rPr>
          <w:rFonts w:ascii="ＭＳ Ｐゴシック" w:eastAsia="ＭＳ Ｐゴシック" w:hAnsi="ＭＳ Ｐゴシック" w:hint="eastAsia"/>
        </w:rPr>
        <w:t>持病がある者</w:t>
      </w:r>
      <w:r w:rsidR="00874879">
        <w:rPr>
          <w:rFonts w:ascii="ＭＳ Ｐゴシック" w:eastAsia="ＭＳ Ｐゴシック" w:hAnsi="ＭＳ Ｐゴシック" w:hint="eastAsia"/>
        </w:rPr>
        <w:t>」</w:t>
      </w:r>
      <w:r w:rsidR="00012567" w:rsidRPr="00DD78D5">
        <w:rPr>
          <w:rFonts w:ascii="ＭＳ Ｐゴシック" w:eastAsia="ＭＳ Ｐゴシック" w:hAnsi="ＭＳ Ｐゴシック" w:hint="eastAsia"/>
        </w:rPr>
        <w:t>に「いる」と回答した</w:t>
      </w:r>
      <w:r w:rsidR="00193BCD" w:rsidRPr="00DD78D5">
        <w:rPr>
          <w:rFonts w:ascii="ＭＳ Ｐゴシック" w:eastAsia="ＭＳ Ｐゴシック" w:hAnsi="ＭＳ Ｐゴシック" w:hint="eastAsia"/>
        </w:rPr>
        <w:t>場合、その</w:t>
      </w:r>
      <w:r w:rsidR="00DD78D5" w:rsidRPr="00DD78D5">
        <w:rPr>
          <w:rFonts w:ascii="ＭＳ Ｐゴシック" w:eastAsia="ＭＳ Ｐゴシック" w:hAnsi="ＭＳ Ｐゴシック" w:hint="eastAsia"/>
          <w:color w:val="FF0000"/>
        </w:rPr>
        <w:t>同居している人の</w:t>
      </w:r>
      <w:r w:rsidR="00193BCD" w:rsidRPr="00DD78D5">
        <w:rPr>
          <w:rFonts w:ascii="ＭＳ Ｐゴシック" w:eastAsia="ＭＳ Ｐゴシック" w:hAnsi="ＭＳ Ｐゴシック" w:hint="eastAsia"/>
        </w:rPr>
        <w:t>持病にあてはまるものを全てお答えくだ</w:t>
      </w:r>
      <w:r w:rsidR="00193BCD" w:rsidRPr="00DD78D5">
        <w:rPr>
          <w:rFonts w:ascii="ＭＳ Ｐゴシック" w:eastAsia="ＭＳ Ｐゴシック" w:hAnsi="ＭＳ Ｐゴシック" w:hint="eastAsia"/>
        </w:rPr>
        <w:lastRenderedPageBreak/>
        <w:t>さい。</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w:t>
      </w:r>
      <w:r>
        <w:rPr>
          <w:rFonts w:hint="eastAsia"/>
        </w:rPr>
        <w:t>】</w:t>
      </w:r>
      <w:r w:rsidR="00193BCD" w:rsidRPr="00DD78D5">
        <w:rPr>
          <w:rFonts w:ascii="ＭＳ Ｐゴシック" w:eastAsia="ＭＳ Ｐゴシック" w:hAnsi="ＭＳ Ｐゴシック" w:hint="eastAsia"/>
        </w:rPr>
        <w:t>高血圧</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2</w:t>
      </w:r>
      <w:r>
        <w:rPr>
          <w:rFonts w:hint="eastAsia"/>
        </w:rPr>
        <w:t>】</w:t>
      </w:r>
      <w:r w:rsidR="00193BCD" w:rsidRPr="00DD78D5">
        <w:rPr>
          <w:rFonts w:ascii="ＭＳ Ｐゴシック" w:eastAsia="ＭＳ Ｐゴシック" w:hAnsi="ＭＳ Ｐゴシック" w:hint="eastAsia"/>
        </w:rPr>
        <w:t>糖尿病</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3</w:t>
      </w:r>
      <w:r>
        <w:rPr>
          <w:rFonts w:hint="eastAsia"/>
        </w:rPr>
        <w:t>】</w:t>
      </w:r>
      <w:r w:rsidR="00193BCD" w:rsidRPr="00DD78D5">
        <w:rPr>
          <w:rFonts w:ascii="ＭＳ Ｐゴシック" w:eastAsia="ＭＳ Ｐゴシック" w:hAnsi="ＭＳ Ｐゴシック" w:hint="eastAsia"/>
        </w:rPr>
        <w:t>喘息（ぜんそく）</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4</w:t>
      </w:r>
      <w:r>
        <w:rPr>
          <w:rFonts w:hint="eastAsia"/>
        </w:rPr>
        <w:t>】</w:t>
      </w:r>
      <w:r w:rsidR="00193BCD" w:rsidRPr="00DD78D5">
        <w:rPr>
          <w:rFonts w:ascii="ＭＳ Ｐゴシック" w:eastAsia="ＭＳ Ｐゴシック" w:hAnsi="ＭＳ Ｐゴシック" w:hint="eastAsia"/>
        </w:rPr>
        <w:t>アトピー性皮膚炎</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5</w:t>
      </w:r>
      <w:r>
        <w:rPr>
          <w:rFonts w:hint="eastAsia"/>
        </w:rPr>
        <w:t>】</w:t>
      </w:r>
      <w:r w:rsidR="00193BCD" w:rsidRPr="00DD78D5">
        <w:rPr>
          <w:rFonts w:ascii="ＭＳ Ｐゴシック" w:eastAsia="ＭＳ Ｐゴシック" w:hAnsi="ＭＳ Ｐゴシック" w:hint="eastAsia"/>
        </w:rPr>
        <w:t>狭心症</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6</w:t>
      </w:r>
      <w:r>
        <w:rPr>
          <w:rFonts w:hint="eastAsia"/>
        </w:rPr>
        <w:t>】</w:t>
      </w:r>
      <w:r w:rsidR="00193BCD" w:rsidRPr="00DD78D5">
        <w:rPr>
          <w:rFonts w:ascii="ＭＳ Ｐゴシック" w:eastAsia="ＭＳ Ｐゴシック" w:hAnsi="ＭＳ Ｐゴシック" w:hint="eastAsia"/>
        </w:rPr>
        <w:t>心筋梗塞</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7</w:t>
      </w:r>
      <w:r>
        <w:rPr>
          <w:rFonts w:hint="eastAsia"/>
        </w:rPr>
        <w:t>】</w:t>
      </w:r>
      <w:r w:rsidR="00193BCD" w:rsidRPr="00DD78D5">
        <w:rPr>
          <w:rFonts w:ascii="ＭＳ Ｐゴシック" w:eastAsia="ＭＳ Ｐゴシック" w:hAnsi="ＭＳ Ｐゴシック" w:hint="eastAsia"/>
        </w:rPr>
        <w:t>脳卒中（脳梗塞もしくは脳出血）</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8</w:t>
      </w:r>
      <w:r>
        <w:rPr>
          <w:rFonts w:hint="eastAsia"/>
        </w:rPr>
        <w:t>】</w:t>
      </w:r>
      <w:r w:rsidR="00193BCD" w:rsidRPr="00DD78D5">
        <w:rPr>
          <w:rFonts w:ascii="ＭＳ Ｐゴシック" w:eastAsia="ＭＳ Ｐゴシック" w:hAnsi="ＭＳ Ｐゴシック" w:hint="eastAsia"/>
        </w:rPr>
        <w:t>COPD（慢性閉塞性肺疾患）</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9</w:t>
      </w:r>
      <w:r>
        <w:rPr>
          <w:rFonts w:hint="eastAsia"/>
        </w:rPr>
        <w:t>】</w:t>
      </w:r>
      <w:r w:rsidR="00193BCD" w:rsidRPr="00DD78D5">
        <w:rPr>
          <w:rFonts w:ascii="ＭＳ Ｐゴシック" w:eastAsia="ＭＳ Ｐゴシック" w:hAnsi="ＭＳ Ｐゴシック" w:hint="eastAsia"/>
        </w:rPr>
        <w:t>がん（肺、口腔咽頭、喉頭）</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0</w:t>
      </w:r>
      <w:r>
        <w:rPr>
          <w:rFonts w:hint="eastAsia"/>
        </w:rPr>
        <w:t>】</w:t>
      </w:r>
      <w:r w:rsidR="00193BCD" w:rsidRPr="00DD78D5">
        <w:rPr>
          <w:rFonts w:ascii="ＭＳ Ｐゴシック" w:eastAsia="ＭＳ Ｐゴシック" w:hAnsi="ＭＳ Ｐゴシック" w:hint="eastAsia"/>
        </w:rPr>
        <w:t>がん（食道、胃）</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1</w:t>
      </w:r>
      <w:r>
        <w:rPr>
          <w:rFonts w:hint="eastAsia"/>
        </w:rPr>
        <w:t>】</w:t>
      </w:r>
      <w:r w:rsidR="00193BCD" w:rsidRPr="00DD78D5">
        <w:rPr>
          <w:rFonts w:ascii="ＭＳ Ｐゴシック" w:eastAsia="ＭＳ Ｐゴシック" w:hAnsi="ＭＳ Ｐゴシック" w:hint="eastAsia"/>
        </w:rPr>
        <w:t>がん（肝臓、膵臓、腎臓、尿路、膀胱）</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2</w:t>
      </w:r>
      <w:r>
        <w:rPr>
          <w:rFonts w:hint="eastAsia"/>
        </w:rPr>
        <w:t>】</w:t>
      </w:r>
      <w:r w:rsidR="00193BCD" w:rsidRPr="00DD78D5">
        <w:rPr>
          <w:rFonts w:ascii="ＭＳ Ｐゴシック" w:eastAsia="ＭＳ Ｐゴシック" w:hAnsi="ＭＳ Ｐゴシック" w:hint="eastAsia"/>
        </w:rPr>
        <w:t>がん（その他）</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3</w:t>
      </w:r>
      <w:r>
        <w:rPr>
          <w:rFonts w:hint="eastAsia"/>
        </w:rPr>
        <w:t>】</w:t>
      </w:r>
      <w:r w:rsidR="00193BCD" w:rsidRPr="00DD78D5">
        <w:rPr>
          <w:rFonts w:ascii="ＭＳ Ｐゴシック" w:eastAsia="ＭＳ Ｐゴシック" w:hAnsi="ＭＳ Ｐゴシック" w:hint="eastAsia"/>
        </w:rPr>
        <w:t>うつ病</w:t>
      </w:r>
    </w:p>
    <w:p w:rsidR="00193BCD" w:rsidRPr="00DD78D5" w:rsidRDefault="00722B71" w:rsidP="007A7997">
      <w:pPr>
        <w:pStyle w:val="a7"/>
        <w:numPr>
          <w:ilvl w:val="0"/>
          <w:numId w:val="52"/>
        </w:numPr>
        <w:ind w:leftChars="0" w:firstLine="6"/>
        <w:rPr>
          <w:rFonts w:ascii="ＭＳ Ｐゴシック" w:eastAsia="ＭＳ Ｐゴシック" w:hAnsi="ＭＳ Ｐゴシック"/>
        </w:rPr>
      </w:pPr>
      <w:r>
        <w:rPr>
          <w:rFonts w:hint="eastAsia"/>
        </w:rPr>
        <w:t>【</w:t>
      </w:r>
      <w:r>
        <w:t>Q7_14</w:t>
      </w:r>
      <w:r>
        <w:rPr>
          <w:rFonts w:hint="eastAsia"/>
        </w:rPr>
        <w:t>】</w:t>
      </w:r>
      <w:r w:rsidR="00193BCD" w:rsidRPr="00DD78D5">
        <w:rPr>
          <w:rFonts w:ascii="ＭＳ Ｐゴシック" w:eastAsia="ＭＳ Ｐゴシック" w:hAnsi="ＭＳ Ｐゴシック" w:hint="eastAsia"/>
        </w:rPr>
        <w:t>うつ病以外の精神疾患</w:t>
      </w:r>
    </w:p>
    <w:p w:rsidR="00193BCD" w:rsidRPr="00DD78D5" w:rsidRDefault="00193BCD" w:rsidP="008D71E3">
      <w:pPr>
        <w:pStyle w:val="a7"/>
        <w:ind w:leftChars="0"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193BCD" w:rsidRPr="00DD78D5" w:rsidRDefault="00193BCD" w:rsidP="007A7997">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あてはまる</w:t>
      </w:r>
    </w:p>
    <w:p w:rsidR="00193BCD" w:rsidRPr="00DD78D5" w:rsidRDefault="00193BCD" w:rsidP="007A7997">
      <w:pPr>
        <w:pStyle w:val="a7"/>
        <w:numPr>
          <w:ilvl w:val="0"/>
          <w:numId w:val="79"/>
        </w:numPr>
        <w:ind w:leftChars="0" w:firstLine="4"/>
        <w:rPr>
          <w:rFonts w:ascii="ＭＳ Ｐゴシック" w:eastAsia="ＭＳ Ｐゴシック" w:hAnsi="ＭＳ Ｐゴシック"/>
        </w:rPr>
      </w:pPr>
      <w:r w:rsidRPr="00DD78D5">
        <w:rPr>
          <w:rFonts w:ascii="ＭＳ Ｐゴシック" w:eastAsia="ＭＳ Ｐゴシック" w:hAnsi="ＭＳ Ｐゴシック" w:hint="eastAsia"/>
        </w:rPr>
        <w:t>あてはまらない</w:t>
      </w:r>
    </w:p>
    <w:p w:rsidR="008D71E3" w:rsidRPr="00DD78D5" w:rsidRDefault="008D71E3" w:rsidP="00CD2D43">
      <w:pPr>
        <w:ind w:left="281" w:hangingChars="134" w:hanging="281"/>
        <w:rPr>
          <w:rFonts w:asciiTheme="minorEastAsia" w:hAnsiTheme="minorEastAsia"/>
          <w:szCs w:val="21"/>
        </w:rPr>
      </w:pPr>
    </w:p>
    <w:p w:rsidR="008D71E3" w:rsidRDefault="006A70C2" w:rsidP="008D71E3">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5</w:t>
      </w:r>
      <w:r w:rsidR="008D71E3" w:rsidRPr="00DD78D5">
        <w:rPr>
          <w:rFonts w:ascii="ＭＳ Ｐゴシック" w:eastAsia="ＭＳ Ｐゴシック" w:hAnsi="ＭＳ Ｐゴシック" w:hint="eastAsia"/>
        </w:rPr>
        <w:t>◆配偶者の有無についてお答えください。配偶者（夫または妻）は、いますか。配偶者には、事実上夫婦として生活しているが、婚姻届を提出していない場合も含みます。</w:t>
      </w:r>
    </w:p>
    <w:p w:rsidR="007F58E9" w:rsidRPr="00DD78D5" w:rsidRDefault="007F58E9" w:rsidP="007F58E9">
      <w:pPr>
        <w:ind w:leftChars="50" w:left="281" w:hangingChars="84" w:hanging="176"/>
        <w:rPr>
          <w:rFonts w:ascii="ＭＳ Ｐゴシック" w:eastAsia="ＭＳ Ｐゴシック" w:hAnsi="ＭＳ Ｐゴシック" w:hint="eastAsia"/>
        </w:rPr>
      </w:pPr>
      <w:r>
        <w:rPr>
          <w:rFonts w:hint="eastAsia"/>
        </w:rPr>
        <w:t>【</w:t>
      </w:r>
      <w:r>
        <w:t>Q8</w:t>
      </w:r>
      <w:r>
        <w:rPr>
          <w:rFonts w:hint="eastAsia"/>
        </w:rPr>
        <w:t>】</w:t>
      </w:r>
    </w:p>
    <w:p w:rsidR="008D71E3" w:rsidRPr="00DD78D5" w:rsidRDefault="008D71E3" w:rsidP="007A7997">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配偶者あり</w:t>
      </w:r>
    </w:p>
    <w:p w:rsidR="008D71E3" w:rsidRPr="00DD78D5" w:rsidRDefault="008D71E3" w:rsidP="007A7997">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未婚</w:t>
      </w:r>
    </w:p>
    <w:p w:rsidR="008D71E3" w:rsidRPr="00DD78D5" w:rsidRDefault="008D71E3" w:rsidP="007A7997">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死別</w:t>
      </w:r>
    </w:p>
    <w:p w:rsidR="008D71E3" w:rsidRPr="00DD78D5" w:rsidRDefault="008D71E3" w:rsidP="007A7997">
      <w:pPr>
        <w:pStyle w:val="a7"/>
        <w:numPr>
          <w:ilvl w:val="0"/>
          <w:numId w:val="36"/>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離別</w:t>
      </w:r>
      <w:r w:rsidR="00A305EB" w:rsidRPr="00DD78D5">
        <w:rPr>
          <w:rFonts w:ascii="ＭＳ Ｐゴシック" w:eastAsia="ＭＳ Ｐゴシック" w:hAnsi="ＭＳ Ｐゴシック" w:hint="eastAsia"/>
        </w:rPr>
        <w:t>（離婚）</w:t>
      </w:r>
    </w:p>
    <w:p w:rsidR="008D71E3" w:rsidRPr="00DD78D5" w:rsidRDefault="008D71E3" w:rsidP="00CD2D43">
      <w:pPr>
        <w:ind w:left="281" w:hangingChars="134" w:hanging="281"/>
        <w:rPr>
          <w:rFonts w:asciiTheme="minorEastAsia" w:hAnsiTheme="minorEastAsia"/>
          <w:szCs w:val="21"/>
        </w:rPr>
      </w:pPr>
    </w:p>
    <w:p w:rsidR="00930A6F" w:rsidRDefault="006A70C2" w:rsidP="001F34C4">
      <w:pPr>
        <w:rPr>
          <w:rFonts w:ascii="ＭＳ Ｐゴシック" w:eastAsia="ＭＳ Ｐゴシック" w:hAnsi="ＭＳ Ｐゴシック"/>
        </w:rPr>
      </w:pPr>
      <w:r>
        <w:rPr>
          <w:rFonts w:ascii="ＭＳ Ｐゴシック" w:eastAsia="ＭＳ Ｐゴシック" w:hAnsi="ＭＳ Ｐゴシック" w:hint="eastAsia"/>
        </w:rPr>
        <w:t>Q6</w:t>
      </w:r>
      <w:r w:rsidR="00F747A0" w:rsidRPr="00DD78D5">
        <w:rPr>
          <w:rFonts w:ascii="ＭＳ Ｐゴシック" w:eastAsia="ＭＳ Ｐゴシック" w:hAnsi="ＭＳ Ｐゴシック" w:hint="eastAsia"/>
        </w:rPr>
        <w:t>◆</w:t>
      </w:r>
      <w:r w:rsidR="00930A6F" w:rsidRPr="00DD78D5">
        <w:rPr>
          <w:rFonts w:ascii="ＭＳ Ｐゴシック" w:eastAsia="ＭＳ Ｐゴシック" w:hAnsi="ＭＳ Ｐゴシック" w:hint="eastAsia"/>
        </w:rPr>
        <w:t>あなたが最後に卒業（中退）された、または在学中の学校</w:t>
      </w:r>
      <w:r w:rsidR="009432E1" w:rsidRPr="00DD78D5">
        <w:rPr>
          <w:rFonts w:ascii="ＭＳ Ｐゴシック" w:eastAsia="ＭＳ Ｐゴシック" w:hAnsi="ＭＳ Ｐゴシック" w:hint="eastAsia"/>
        </w:rPr>
        <w:t>についてお答えください。</w:t>
      </w:r>
    </w:p>
    <w:p w:rsidR="00485FF3" w:rsidRPr="00DD78D5" w:rsidRDefault="00485FF3" w:rsidP="00485FF3">
      <w:pPr>
        <w:ind w:firstLineChars="50" w:firstLine="105"/>
        <w:rPr>
          <w:rFonts w:ascii="ＭＳ Ｐゴシック" w:eastAsia="ＭＳ Ｐゴシック" w:hAnsi="ＭＳ Ｐゴシック" w:hint="eastAsia"/>
        </w:rPr>
      </w:pPr>
      <w:r>
        <w:rPr>
          <w:rFonts w:hint="eastAsia"/>
        </w:rPr>
        <w:t>【</w:t>
      </w:r>
      <w:r>
        <w:t>Q9</w:t>
      </w:r>
      <w:r>
        <w:rPr>
          <w:rFonts w:hint="eastAsia"/>
        </w:rPr>
        <w:t>】</w:t>
      </w:r>
    </w:p>
    <w:p w:rsidR="00930A6F" w:rsidRPr="00DD78D5" w:rsidRDefault="00930A6F"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中学校</w:t>
      </w:r>
    </w:p>
    <w:p w:rsidR="00930A6F" w:rsidRPr="00DD78D5" w:rsidRDefault="00680C0C"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私立</w:t>
      </w:r>
      <w:r w:rsidR="00930A6F" w:rsidRPr="00DD78D5">
        <w:rPr>
          <w:rFonts w:ascii="ＭＳ Ｐゴシック" w:eastAsia="ＭＳ Ｐゴシック" w:hAnsi="ＭＳ Ｐゴシック" w:hint="eastAsia"/>
        </w:rPr>
        <w:t>高校</w:t>
      </w:r>
    </w:p>
    <w:p w:rsidR="00376CDE" w:rsidRPr="00DD78D5" w:rsidRDefault="00376CDE"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国立・</w:t>
      </w:r>
      <w:r w:rsidR="00680C0C" w:rsidRPr="00DD78D5">
        <w:rPr>
          <w:rFonts w:ascii="ＭＳ Ｐゴシック" w:eastAsia="ＭＳ Ｐゴシック" w:hAnsi="ＭＳ Ｐゴシック" w:hint="eastAsia"/>
        </w:rPr>
        <w:t>公立高校</w:t>
      </w:r>
    </w:p>
    <w:p w:rsidR="00930A6F" w:rsidRPr="00DD78D5" w:rsidRDefault="00930A6F"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専門学校</w:t>
      </w:r>
    </w:p>
    <w:p w:rsidR="00930A6F" w:rsidRPr="00DD78D5" w:rsidRDefault="00930A6F"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短大・高専</w:t>
      </w:r>
    </w:p>
    <w:p w:rsidR="00930A6F" w:rsidRPr="00DD78D5" w:rsidRDefault="00680C0C"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私立</w:t>
      </w:r>
      <w:r w:rsidR="00930A6F" w:rsidRPr="00DD78D5">
        <w:rPr>
          <w:rFonts w:ascii="ＭＳ Ｐゴシック" w:eastAsia="ＭＳ Ｐゴシック" w:hAnsi="ＭＳ Ｐゴシック" w:hint="eastAsia"/>
        </w:rPr>
        <w:t>大学</w:t>
      </w:r>
    </w:p>
    <w:p w:rsidR="00376CDE" w:rsidRPr="00DD78D5" w:rsidRDefault="00376CDE"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国立大学</w:t>
      </w:r>
    </w:p>
    <w:p w:rsidR="00680C0C" w:rsidRPr="00DD78D5" w:rsidRDefault="00680C0C"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公立大学</w:t>
      </w:r>
      <w:r w:rsidR="00376CDE" w:rsidRPr="00DD78D5">
        <w:rPr>
          <w:rFonts w:ascii="ＭＳ Ｐゴシック" w:eastAsia="ＭＳ Ｐゴシック" w:hAnsi="ＭＳ Ｐゴシック" w:hint="eastAsia"/>
        </w:rPr>
        <w:t>（県立や市立など）</w:t>
      </w:r>
    </w:p>
    <w:p w:rsidR="00376CDE" w:rsidRPr="00DD78D5" w:rsidRDefault="00930A6F"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大学院</w:t>
      </w:r>
    </w:p>
    <w:p w:rsidR="00930A6F" w:rsidRPr="009D2869" w:rsidRDefault="00930A6F" w:rsidP="007A7997">
      <w:pPr>
        <w:pStyle w:val="a7"/>
        <w:numPr>
          <w:ilvl w:val="0"/>
          <w:numId w:val="40"/>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w:t>
      </w:r>
      <w:r w:rsidRPr="00DD78D5">
        <w:rPr>
          <w:rFonts w:ascii="ＭＳ Ｐゴシック" w:eastAsia="ＭＳ Ｐゴシック" w:hAnsi="ＭＳ Ｐゴシック" w:hint="eastAsia"/>
          <w:u w:val="single"/>
        </w:rPr>
        <w:t xml:space="preserve">（　　　　</w:t>
      </w:r>
      <w:r w:rsidR="008C4AE6" w:rsidRPr="00DD78D5">
        <w:rPr>
          <w:rFonts w:ascii="ＭＳ Ｐゴシック" w:eastAsia="ＭＳ Ｐゴシック" w:hAnsi="ＭＳ Ｐゴシック" w:hint="eastAsia"/>
          <w:u w:val="single"/>
        </w:rPr>
        <w:t xml:space="preserve">　　　　　　　</w:t>
      </w:r>
      <w:r w:rsidRPr="00DD78D5">
        <w:rPr>
          <w:rFonts w:ascii="ＭＳ Ｐゴシック" w:eastAsia="ＭＳ Ｐゴシック" w:hAnsi="ＭＳ Ｐゴシック" w:hint="eastAsia"/>
          <w:u w:val="single"/>
        </w:rPr>
        <w:t xml:space="preserve">　）</w:t>
      </w:r>
    </w:p>
    <w:p w:rsidR="009D2869" w:rsidRPr="00DD78D5" w:rsidRDefault="009D2869" w:rsidP="009D2869">
      <w:pPr>
        <w:pStyle w:val="a7"/>
        <w:ind w:leftChars="0" w:left="426"/>
        <w:rPr>
          <w:rFonts w:ascii="ＭＳ Ｐゴシック" w:eastAsia="ＭＳ Ｐゴシック" w:hAnsi="ＭＳ Ｐゴシック" w:hint="eastAsia"/>
        </w:rPr>
      </w:pPr>
    </w:p>
    <w:p w:rsidR="009D2869" w:rsidRDefault="009D2869" w:rsidP="009D2869">
      <w:pPr>
        <w:widowControl/>
        <w:rPr>
          <w:rFonts w:ascii="ＭＳ Ｐゴシック" w:eastAsia="ＭＳ Ｐゴシック" w:hAnsi="ＭＳ Ｐゴシック" w:cs="ＭＳ Ｐゴシック"/>
          <w:kern w:val="0"/>
          <w:sz w:val="20"/>
          <w:szCs w:val="20"/>
        </w:rPr>
      </w:pPr>
      <w:r>
        <w:rPr>
          <w:rFonts w:ascii="ＭＳ Ｐゴシック" w:eastAsia="ＭＳ Ｐゴシック" w:hAnsi="ＭＳ Ｐゴシック" w:cs="ＭＳ Ｐゴシック" w:hint="eastAsia"/>
          <w:kern w:val="0"/>
          <w:sz w:val="20"/>
          <w:szCs w:val="20"/>
        </w:rPr>
        <w:t>Q6</w:t>
      </w:r>
      <w:r w:rsidRPr="009D2869">
        <w:rPr>
          <w:rFonts w:ascii="ＭＳ Ｐゴシック" w:eastAsia="ＭＳ Ｐゴシック" w:hAnsi="ＭＳ Ｐゴシック" w:cs="ＭＳ Ｐゴシック" w:hint="eastAsia"/>
          <w:kern w:val="0"/>
          <w:sz w:val="20"/>
          <w:szCs w:val="20"/>
        </w:rPr>
        <w:t>-1.前問でお答えになった学校「「</w:t>
      </w:r>
      <w:r>
        <w:rPr>
          <w:rFonts w:ascii="ＭＳ Ｐゴシック" w:eastAsia="ＭＳ Ｐゴシック" w:hAnsi="ＭＳ Ｐゴシック" w:cs="ＭＳ Ｐゴシック" w:hint="eastAsia"/>
          <w:kern w:val="0"/>
          <w:sz w:val="20"/>
          <w:szCs w:val="20"/>
        </w:rPr>
        <w:t>Q6</w:t>
      </w:r>
      <w:r w:rsidRPr="009D2869">
        <w:rPr>
          <w:rFonts w:ascii="ＭＳ Ｐゴシック" w:eastAsia="ＭＳ Ｐゴシック" w:hAnsi="ＭＳ Ｐゴシック" w:cs="ＭＳ Ｐゴシック" w:hint="eastAsia"/>
          <w:kern w:val="0"/>
          <w:sz w:val="20"/>
          <w:szCs w:val="20"/>
        </w:rPr>
        <w:t>で回答した選択肢」」についてあてはまるものをお答えください。</w:t>
      </w:r>
    </w:p>
    <w:p w:rsidR="00485FF3" w:rsidRPr="009D2869" w:rsidRDefault="00485FF3" w:rsidP="009D2869">
      <w:pPr>
        <w:widowControl/>
        <w:rPr>
          <w:rFonts w:ascii="ＭＳ Ｐゴシック" w:eastAsia="ＭＳ Ｐゴシック" w:hAnsi="ＭＳ Ｐゴシック" w:cs="ＭＳ Ｐゴシック" w:hint="eastAsia"/>
          <w:kern w:val="0"/>
          <w:sz w:val="20"/>
          <w:szCs w:val="20"/>
        </w:rPr>
      </w:pPr>
      <w:r>
        <w:rPr>
          <w:rFonts w:hint="eastAsia"/>
        </w:rPr>
        <w:t>【</w:t>
      </w:r>
      <w:r>
        <w:t>Q9S1</w:t>
      </w:r>
      <w:r>
        <w:rPr>
          <w:rFonts w:hint="eastAsia"/>
        </w:rPr>
        <w:t>】</w:t>
      </w:r>
    </w:p>
    <w:p w:rsidR="00930A6F" w:rsidRPr="00DD78D5" w:rsidRDefault="009432E1" w:rsidP="001F34C4">
      <w:pPr>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卒業</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lastRenderedPageBreak/>
        <w:t>中退</w:t>
      </w:r>
    </w:p>
    <w:p w:rsidR="00930A6F" w:rsidRPr="00DD78D5" w:rsidRDefault="00930A6F" w:rsidP="00325333">
      <w:pPr>
        <w:pStyle w:val="a7"/>
        <w:numPr>
          <w:ilvl w:val="0"/>
          <w:numId w:val="2"/>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在学中（休学等を含む）</w:t>
      </w:r>
    </w:p>
    <w:p w:rsidR="00930A6F" w:rsidRPr="00DD78D5" w:rsidRDefault="00930A6F" w:rsidP="00930A6F">
      <w:pPr>
        <w:rPr>
          <w:rFonts w:ascii="ＭＳ Ｐゴシック" w:eastAsia="ＭＳ Ｐゴシック" w:hAnsi="ＭＳ Ｐゴシック"/>
        </w:rPr>
      </w:pPr>
    </w:p>
    <w:p w:rsidR="001F34C4" w:rsidRDefault="006A70C2" w:rsidP="001F34C4">
      <w:pPr>
        <w:rPr>
          <w:rFonts w:ascii="ＭＳ Ｐゴシック" w:eastAsia="ＭＳ Ｐゴシック" w:hAnsi="ＭＳ Ｐゴシック"/>
        </w:rPr>
      </w:pPr>
      <w:r>
        <w:rPr>
          <w:rFonts w:ascii="ＭＳ Ｐゴシック" w:eastAsia="ＭＳ Ｐゴシック" w:hAnsi="ＭＳ Ｐゴシック" w:hint="eastAsia"/>
        </w:rPr>
        <w:t>Q7</w:t>
      </w:r>
      <w:r w:rsidR="00F747A0" w:rsidRPr="00DD78D5">
        <w:rPr>
          <w:rFonts w:ascii="ＭＳ Ｐゴシック" w:eastAsia="ＭＳ Ｐゴシック" w:hAnsi="ＭＳ Ｐゴシック" w:hint="eastAsia"/>
        </w:rPr>
        <w:t>◆</w:t>
      </w:r>
      <w:r w:rsidR="00B51E8F" w:rsidRPr="00DD78D5">
        <w:rPr>
          <w:rFonts w:ascii="ＭＳ Ｐゴシック" w:eastAsia="ＭＳ Ｐゴシック" w:hAnsi="ＭＳ Ｐゴシック" w:hint="eastAsia"/>
        </w:rPr>
        <w:t>あなたの</w:t>
      </w:r>
      <w:r w:rsidR="00930A6F" w:rsidRPr="00DD78D5">
        <w:rPr>
          <w:rFonts w:ascii="ＭＳ Ｐゴシック" w:eastAsia="ＭＳ Ｐゴシック" w:hAnsi="ＭＳ Ｐゴシック" w:hint="eastAsia"/>
        </w:rPr>
        <w:t>現在</w:t>
      </w:r>
      <w:r w:rsidR="00B51E8F" w:rsidRPr="00DD78D5">
        <w:rPr>
          <w:rFonts w:ascii="ＭＳ Ｐゴシック" w:eastAsia="ＭＳ Ｐゴシック" w:hAnsi="ＭＳ Ｐゴシック" w:hint="eastAsia"/>
        </w:rPr>
        <w:t>のお住まい</w:t>
      </w:r>
      <w:r w:rsidR="00930A6F" w:rsidRPr="00DD78D5">
        <w:rPr>
          <w:rFonts w:ascii="ＭＳ Ｐゴシック" w:eastAsia="ＭＳ Ｐゴシック" w:hAnsi="ＭＳ Ｐゴシック" w:hint="eastAsia"/>
        </w:rPr>
        <w:t>について、あてはまる番号を1つ選んでください。</w:t>
      </w:r>
    </w:p>
    <w:p w:rsidR="000A72EC" w:rsidRPr="00DD78D5" w:rsidRDefault="000A72EC" w:rsidP="001F34C4">
      <w:pPr>
        <w:rPr>
          <w:rFonts w:ascii="ＭＳ Ｐゴシック" w:eastAsia="ＭＳ Ｐゴシック" w:hAnsi="ＭＳ Ｐゴシック" w:hint="eastAsia"/>
        </w:rPr>
      </w:pPr>
      <w:r>
        <w:rPr>
          <w:rFonts w:hint="eastAsia"/>
        </w:rPr>
        <w:t>【</w:t>
      </w:r>
      <w:r>
        <w:t>Q10</w:t>
      </w:r>
      <w:r>
        <w:rPr>
          <w:rFonts w:hint="eastAsia"/>
        </w:rPr>
        <w:t>】</w:t>
      </w:r>
    </w:p>
    <w:p w:rsidR="00B51E8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持ち家（</w:t>
      </w:r>
      <w:r w:rsidR="00930A6F" w:rsidRPr="00DD78D5">
        <w:rPr>
          <w:rFonts w:ascii="ＭＳ Ｐゴシック" w:eastAsia="ＭＳ Ｐゴシック" w:hAnsi="ＭＳ Ｐゴシック" w:hint="eastAsia"/>
        </w:rPr>
        <w:t>一戸建て</w:t>
      </w:r>
      <w:r w:rsidRPr="00DD78D5">
        <w:rPr>
          <w:rFonts w:ascii="ＭＳ Ｐゴシック" w:eastAsia="ＭＳ Ｐゴシック" w:hAnsi="ＭＳ Ｐゴシック" w:hint="eastAsia"/>
        </w:rPr>
        <w:t>）</w:t>
      </w:r>
    </w:p>
    <w:p w:rsidR="00930A6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持ち家（分譲マンション）</w:t>
      </w:r>
    </w:p>
    <w:p w:rsidR="00B51E8F" w:rsidRPr="00DD78D5" w:rsidRDefault="00B51E8F" w:rsidP="0032533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賃貸住宅（民間のアパート・マンション）</w:t>
      </w:r>
    </w:p>
    <w:p w:rsidR="001F34C4" w:rsidRPr="00DD78D5" w:rsidRDefault="00B51E8F" w:rsidP="00B51E8F">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賃貸住宅（公団・公営のアパート・マンション）</w:t>
      </w:r>
    </w:p>
    <w:p w:rsidR="00B51E8F"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下宿・間借り</w:t>
      </w:r>
    </w:p>
    <w:p w:rsidR="00B51E8F"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社宅・</w:t>
      </w:r>
      <w:r w:rsidR="00930A6F" w:rsidRPr="00DD78D5">
        <w:rPr>
          <w:rFonts w:ascii="ＭＳ Ｐゴシック" w:eastAsia="ＭＳ Ｐゴシック" w:hAnsi="ＭＳ Ｐゴシック" w:hint="eastAsia"/>
        </w:rPr>
        <w:t>寮</w:t>
      </w:r>
      <w:r w:rsidRPr="00DD78D5">
        <w:rPr>
          <w:rFonts w:ascii="ＭＳ Ｐゴシック" w:eastAsia="ＭＳ Ｐゴシック" w:hAnsi="ＭＳ Ｐゴシック" w:hint="eastAsia"/>
        </w:rPr>
        <w:t>・官舎・公舎</w:t>
      </w:r>
    </w:p>
    <w:p w:rsidR="00376CDE" w:rsidRPr="00DD78D5" w:rsidRDefault="00B51E8F" w:rsidP="008D71E3">
      <w:pPr>
        <w:pStyle w:val="a7"/>
        <w:numPr>
          <w:ilvl w:val="0"/>
          <w:numId w:val="3"/>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w:t>
      </w:r>
      <w:r w:rsidR="00930A6F" w:rsidRPr="00DD78D5">
        <w:rPr>
          <w:rFonts w:ascii="ＭＳ Ｐゴシック" w:eastAsia="ＭＳ Ｐゴシック" w:hAnsi="ＭＳ Ｐゴシック" w:hint="eastAsia"/>
        </w:rPr>
        <w:t xml:space="preserve">　</w:t>
      </w:r>
    </w:p>
    <w:p w:rsidR="008D71E3" w:rsidRPr="00DD78D5" w:rsidRDefault="008D71E3" w:rsidP="00376CDE">
      <w:pPr>
        <w:pStyle w:val="a7"/>
        <w:ind w:leftChars="0" w:left="426"/>
        <w:rPr>
          <w:rFonts w:ascii="ＭＳ Ｐゴシック" w:eastAsia="ＭＳ Ｐゴシック" w:hAnsi="ＭＳ Ｐゴシック"/>
        </w:rPr>
      </w:pPr>
    </w:p>
    <w:p w:rsidR="00376CDE" w:rsidRDefault="006A70C2" w:rsidP="00376CDE">
      <w:pPr>
        <w:ind w:left="427" w:hanging="427"/>
        <w:rPr>
          <w:rFonts w:ascii="ＭＳ Ｐゴシック" w:eastAsia="ＭＳ Ｐゴシック" w:hAnsi="ＭＳ Ｐゴシック"/>
        </w:rPr>
      </w:pPr>
      <w:r>
        <w:rPr>
          <w:rFonts w:ascii="ＭＳ Ｐゴシック" w:eastAsia="ＭＳ Ｐゴシック" w:hAnsi="ＭＳ Ｐゴシック" w:hint="eastAsia"/>
        </w:rPr>
        <w:t>Q8</w:t>
      </w:r>
      <w:r w:rsidR="00376CDE" w:rsidRPr="00DD78D5">
        <w:rPr>
          <w:rFonts w:ascii="ＭＳ Ｐゴシック" w:eastAsia="ＭＳ Ｐゴシック" w:hAnsi="ＭＳ Ｐゴシック" w:hint="eastAsia"/>
        </w:rPr>
        <w:t>◆あなたの仕事（休業中の仕事も含む）</w:t>
      </w:r>
      <w:r w:rsidR="0030253A" w:rsidRPr="00DD78D5">
        <w:rPr>
          <w:rFonts w:ascii="ＭＳ Ｐゴシック" w:eastAsia="ＭＳ Ｐゴシック" w:hAnsi="ＭＳ Ｐゴシック" w:hint="eastAsia"/>
        </w:rPr>
        <w:t>の状況</w:t>
      </w:r>
      <w:r w:rsidR="00376CDE" w:rsidRPr="00DD78D5">
        <w:rPr>
          <w:rFonts w:ascii="ＭＳ Ｐゴシック" w:eastAsia="ＭＳ Ｐゴシック" w:hAnsi="ＭＳ Ｐゴシック" w:hint="eastAsia"/>
        </w:rPr>
        <w:t>について当てはまる番号を1つ選んでください。2つ以上仕事をお持ちの方は、主な仕事1つについてお答えください。また、学生で仕事をお持ちの方は、どちらか長い時間を使っている方についてお答えください。</w:t>
      </w:r>
    </w:p>
    <w:p w:rsidR="008A5ED9" w:rsidRPr="00DD78D5" w:rsidRDefault="008A5ED9" w:rsidP="00376CDE">
      <w:pPr>
        <w:ind w:left="427" w:hanging="427"/>
        <w:rPr>
          <w:rFonts w:ascii="ＭＳ Ｐゴシック" w:eastAsia="ＭＳ Ｐゴシック" w:hAnsi="ＭＳ Ｐゴシック" w:hint="eastAsia"/>
        </w:rPr>
      </w:pPr>
      <w:r>
        <w:rPr>
          <w:rFonts w:hint="eastAsia"/>
        </w:rPr>
        <w:t>【</w:t>
      </w:r>
      <w:r>
        <w:t>Q11</w:t>
      </w:r>
      <w:r>
        <w:rPr>
          <w:rFonts w:hint="eastAsia"/>
        </w:rPr>
        <w:t>】</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会社などの役員（自営業は除く）</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営業主</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家営業の手伝い</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正社員など正規の職員（管理職）</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正社員など正規の職員（管理職以外）</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労働者派遣事業所の派遣社員</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契約社員・嘱託</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アルバイト</w:t>
      </w:r>
    </w:p>
    <w:p w:rsidR="0030253A" w:rsidRPr="00DD78D5" w:rsidRDefault="0030253A"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パート</w:t>
      </w:r>
    </w:p>
    <w:p w:rsidR="00376CDE" w:rsidRPr="00DD78D5" w:rsidRDefault="00376CDE"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自宅での賃仕事（内職）</w:t>
      </w:r>
    </w:p>
    <w:p w:rsidR="00376CDE" w:rsidRPr="00DD78D5" w:rsidRDefault="00376CDE"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学生（浪人生を含む）</w:t>
      </w:r>
    </w:p>
    <w:p w:rsidR="00376CDE" w:rsidRPr="00DD78D5" w:rsidRDefault="00376CDE"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リタイア（定年後・早期退職後）</w:t>
      </w:r>
    </w:p>
    <w:p w:rsidR="00376CDE" w:rsidRPr="00DD78D5" w:rsidRDefault="00376CDE"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専業主婦・主夫</w:t>
      </w:r>
    </w:p>
    <w:p w:rsidR="00376CDE" w:rsidRPr="00DD78D5" w:rsidRDefault="00376CDE" w:rsidP="007A7997">
      <w:pPr>
        <w:pStyle w:val="a7"/>
        <w:numPr>
          <w:ilvl w:val="0"/>
          <w:numId w:val="35"/>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無職</w:t>
      </w:r>
    </w:p>
    <w:p w:rsidR="009432E1" w:rsidRPr="00DD78D5" w:rsidRDefault="009432E1" w:rsidP="00DC3AB4">
      <w:pPr>
        <w:ind w:left="427" w:hanging="427"/>
        <w:rPr>
          <w:rFonts w:ascii="ＭＳ Ｐゴシック" w:eastAsia="ＭＳ Ｐゴシック" w:hAnsi="ＭＳ Ｐゴシック"/>
        </w:rPr>
      </w:pPr>
    </w:p>
    <w:p w:rsidR="00376CDE" w:rsidRPr="00DD78D5" w:rsidRDefault="00376CDE" w:rsidP="00DC3AB4">
      <w:pPr>
        <w:ind w:left="427" w:hanging="427"/>
        <w:rPr>
          <w:rFonts w:ascii="ＭＳ Ｐゴシック" w:eastAsia="ＭＳ Ｐゴシック" w:hAnsi="ＭＳ Ｐゴシック"/>
        </w:rPr>
      </w:pPr>
      <w:r w:rsidRPr="00DD78D5">
        <w:rPr>
          <w:rFonts w:ascii="ＭＳ Ｐゴシック" w:eastAsia="ＭＳ Ｐゴシック" w:hAnsi="ＭＳ Ｐゴシック" w:hint="eastAsia"/>
        </w:rPr>
        <w:t>★</w:t>
      </w:r>
      <w:r w:rsidR="006A70C2">
        <w:rPr>
          <w:rFonts w:ascii="ＭＳ Ｐゴシック" w:eastAsia="ＭＳ Ｐゴシック" w:hAnsi="ＭＳ Ｐゴシック" w:hint="eastAsia"/>
        </w:rPr>
        <w:t>Q8</w:t>
      </w:r>
      <w:r w:rsidRPr="00DD78D5">
        <w:rPr>
          <w:rFonts w:ascii="ＭＳ Ｐゴシック" w:eastAsia="ＭＳ Ｐゴシック" w:hAnsi="ＭＳ Ｐゴシック" w:hint="eastAsia"/>
        </w:rPr>
        <w:t>で仕事ありの者</w:t>
      </w:r>
      <w:r w:rsidR="006A70C2">
        <w:rPr>
          <w:rFonts w:ascii="ＭＳ Ｐゴシック" w:eastAsia="ＭＳ Ｐゴシック" w:hAnsi="ＭＳ Ｐゴシック" w:hint="eastAsia"/>
        </w:rPr>
        <w:t>（</w:t>
      </w:r>
      <w:r w:rsidR="00874879">
        <w:rPr>
          <w:rFonts w:ascii="ＭＳ Ｐゴシック" w:eastAsia="ＭＳ Ｐゴシック" w:hAnsi="ＭＳ Ｐゴシック" w:hint="eastAsia"/>
        </w:rPr>
        <w:t>Q8が次のいずれかの者、Q8=</w:t>
      </w:r>
      <w:r w:rsidR="006A70C2">
        <w:rPr>
          <w:rFonts w:ascii="ＭＳ Ｐゴシック" w:eastAsia="ＭＳ Ｐゴシック" w:hAnsi="ＭＳ Ｐゴシック" w:hint="eastAsia"/>
        </w:rPr>
        <w:t>1,2,3,4,5,6,7,8,9)</w:t>
      </w:r>
      <w:r w:rsidRPr="00DD78D5">
        <w:rPr>
          <w:rFonts w:ascii="ＭＳ Ｐゴシック" w:eastAsia="ＭＳ Ｐゴシック" w:hAnsi="ＭＳ Ｐゴシック" w:hint="eastAsia"/>
        </w:rPr>
        <w:t>に対して</w:t>
      </w:r>
    </w:p>
    <w:p w:rsidR="005579F4" w:rsidRDefault="006A70C2" w:rsidP="00DC3AB4">
      <w:pPr>
        <w:ind w:left="427" w:hanging="427"/>
        <w:rPr>
          <w:rFonts w:ascii="ＭＳ Ｐゴシック" w:eastAsia="ＭＳ Ｐゴシック" w:hAnsi="ＭＳ Ｐゴシック"/>
        </w:rPr>
      </w:pPr>
      <w:r>
        <w:rPr>
          <w:rFonts w:ascii="ＭＳ Ｐゴシック" w:eastAsia="ＭＳ Ｐゴシック" w:hAnsi="ＭＳ Ｐゴシック" w:hint="eastAsia"/>
        </w:rPr>
        <w:t>Q9</w:t>
      </w:r>
      <w:r w:rsidR="00F747A0" w:rsidRPr="00DD78D5">
        <w:rPr>
          <w:rFonts w:ascii="ＭＳ Ｐゴシック" w:eastAsia="ＭＳ Ｐゴシック" w:hAnsi="ＭＳ Ｐゴシック" w:hint="eastAsia"/>
        </w:rPr>
        <w:t>◆</w:t>
      </w:r>
      <w:r w:rsidR="00892A17" w:rsidRPr="00DD78D5">
        <w:rPr>
          <w:rFonts w:ascii="ＭＳ Ｐゴシック" w:eastAsia="ＭＳ Ｐゴシック" w:hAnsi="ＭＳ Ｐゴシック" w:hint="eastAsia"/>
        </w:rPr>
        <w:t>あなたの</w:t>
      </w:r>
      <w:r w:rsidR="00246E3C" w:rsidRPr="00DD78D5">
        <w:rPr>
          <w:rFonts w:ascii="ＭＳ Ｐゴシック" w:eastAsia="ＭＳ Ｐゴシック" w:hAnsi="ＭＳ Ｐゴシック" w:hint="eastAsia"/>
        </w:rPr>
        <w:t>現在の</w:t>
      </w:r>
      <w:r w:rsidR="00C063F7" w:rsidRPr="00DD78D5">
        <w:rPr>
          <w:rFonts w:ascii="ＭＳ Ｐゴシック" w:eastAsia="ＭＳ Ｐゴシック" w:hAnsi="ＭＳ Ｐゴシック" w:hint="eastAsia"/>
        </w:rPr>
        <w:t>主な仕事</w:t>
      </w:r>
      <w:r w:rsidR="00CE2671" w:rsidRPr="00DD78D5">
        <w:rPr>
          <w:rFonts w:ascii="ＭＳ Ｐゴシック" w:eastAsia="ＭＳ Ｐゴシック" w:hAnsi="ＭＳ Ｐゴシック" w:hint="eastAsia"/>
        </w:rPr>
        <w:t>の産業について</w:t>
      </w:r>
      <w:r w:rsidR="00C063F7" w:rsidRPr="00DD78D5">
        <w:rPr>
          <w:rFonts w:ascii="ＭＳ Ｐゴシック" w:eastAsia="ＭＳ Ｐゴシック" w:hAnsi="ＭＳ Ｐゴシック" w:hint="eastAsia"/>
        </w:rPr>
        <w:t>お答えください。</w:t>
      </w:r>
      <w:r w:rsidR="00CE2671" w:rsidRPr="00DD78D5">
        <w:rPr>
          <w:rFonts w:ascii="ＭＳ Ｐゴシック" w:eastAsia="ＭＳ Ｐゴシック" w:hAnsi="ＭＳ Ｐゴシック" w:hint="eastAsia"/>
        </w:rPr>
        <w:t>2つ以上仕事をお持ちの方は、主な仕事1つについてお答えください。</w:t>
      </w:r>
    </w:p>
    <w:p w:rsidR="008A5ED9" w:rsidRPr="00DD78D5" w:rsidRDefault="008A5ED9" w:rsidP="00DC3AB4">
      <w:pPr>
        <w:ind w:left="427" w:hanging="427"/>
        <w:rPr>
          <w:rFonts w:ascii="ＭＳ Ｐゴシック" w:eastAsia="ＭＳ Ｐゴシック" w:hAnsi="ＭＳ Ｐゴシック" w:hint="eastAsia"/>
        </w:rPr>
      </w:pPr>
      <w:r>
        <w:rPr>
          <w:rFonts w:hint="eastAsia"/>
        </w:rPr>
        <w:t>【</w:t>
      </w:r>
      <w:r>
        <w:t>Q12</w:t>
      </w:r>
      <w:r>
        <w:rPr>
          <w:rFonts w:hint="eastAsia"/>
        </w:rPr>
        <w:t>】</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公務員</w:t>
      </w:r>
    </w:p>
    <w:p w:rsidR="00376CDE" w:rsidRPr="00DD78D5" w:rsidRDefault="00376CDE"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農業</w:t>
      </w:r>
      <w:r w:rsidR="006E2E94" w:rsidRPr="00DD78D5">
        <w:rPr>
          <w:rFonts w:ascii="ＭＳ Ｐゴシック" w:eastAsia="ＭＳ Ｐゴシック" w:hAnsi="ＭＳ Ｐゴシック" w:hint="eastAsia"/>
        </w:rPr>
        <w:t>・</w:t>
      </w:r>
      <w:r w:rsidR="00F73417" w:rsidRPr="00DD78D5">
        <w:rPr>
          <w:rFonts w:ascii="ＭＳ Ｐゴシック" w:eastAsia="ＭＳ Ｐゴシック" w:hAnsi="ＭＳ Ｐゴシック" w:hint="eastAsia"/>
        </w:rPr>
        <w:t>林業</w:t>
      </w:r>
      <w:r w:rsidR="006E2E94" w:rsidRPr="00DD78D5">
        <w:rPr>
          <w:rFonts w:ascii="ＭＳ Ｐゴシック" w:eastAsia="ＭＳ Ｐゴシック" w:hAnsi="ＭＳ Ｐゴシック" w:hint="eastAsia"/>
        </w:rPr>
        <w:t>・</w:t>
      </w:r>
      <w:r w:rsidRPr="00DD78D5">
        <w:rPr>
          <w:rFonts w:ascii="ＭＳ Ｐゴシック" w:eastAsia="ＭＳ Ｐゴシック" w:hAnsi="ＭＳ Ｐゴシック" w:hint="eastAsia"/>
        </w:rPr>
        <w:t>水産業・漁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鉱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建設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製造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電気・ガス・熱供給・水道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情報通信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運輸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lastRenderedPageBreak/>
        <w:t>卸売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小売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金融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保険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不動産業</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飲食店</w:t>
      </w:r>
      <w:r w:rsidR="00982589" w:rsidRPr="00DD78D5">
        <w:rPr>
          <w:rFonts w:ascii="ＭＳ Ｐゴシック" w:eastAsia="ＭＳ Ｐゴシック" w:hAnsi="ＭＳ Ｐゴシック" w:hint="eastAsia"/>
        </w:rPr>
        <w:t>（アルコールの提供あり）</w:t>
      </w:r>
    </w:p>
    <w:p w:rsidR="00982589" w:rsidRPr="00DD78D5" w:rsidRDefault="00982589"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飲食店（アルコールの提供なし）</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宿泊業</w:t>
      </w:r>
    </w:p>
    <w:p w:rsidR="00982589" w:rsidRPr="00DD78D5" w:rsidRDefault="00982589"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医療</w:t>
      </w:r>
    </w:p>
    <w:p w:rsidR="00F73417"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福祉</w:t>
      </w:r>
    </w:p>
    <w:p w:rsidR="0094044B" w:rsidRPr="00DD78D5" w:rsidRDefault="00F73417"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教育，学習支援業</w:t>
      </w:r>
    </w:p>
    <w:p w:rsidR="00A10D1E" w:rsidRPr="00DD78D5" w:rsidRDefault="00CE2671" w:rsidP="007A7997">
      <w:pPr>
        <w:pStyle w:val="a7"/>
        <w:numPr>
          <w:ilvl w:val="0"/>
          <w:numId w:val="3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その他の</w:t>
      </w:r>
      <w:r w:rsidR="00F73417" w:rsidRPr="00DD78D5">
        <w:rPr>
          <w:rFonts w:ascii="ＭＳ Ｐゴシック" w:eastAsia="ＭＳ Ｐゴシック" w:hAnsi="ＭＳ Ｐゴシック" w:hint="eastAsia"/>
        </w:rPr>
        <w:t>サービス業（他に分類されないもの）</w:t>
      </w:r>
    </w:p>
    <w:p w:rsidR="00871C5B" w:rsidRPr="00DD78D5" w:rsidRDefault="00871C5B" w:rsidP="00967726">
      <w:pPr>
        <w:ind w:left="281" w:hangingChars="134" w:hanging="281"/>
        <w:rPr>
          <w:rFonts w:ascii="ＭＳ Ｐゴシック" w:eastAsia="ＭＳ Ｐゴシック" w:hAnsi="ＭＳ Ｐゴシック"/>
        </w:rPr>
      </w:pPr>
    </w:p>
    <w:p w:rsidR="009B7073" w:rsidRDefault="006A70C2" w:rsidP="00DE5FF4">
      <w:pPr>
        <w:ind w:left="427" w:hanging="427"/>
        <w:rPr>
          <w:rFonts w:ascii="ＭＳ Ｐゴシック" w:eastAsia="ＭＳ Ｐゴシック" w:hAnsi="ＭＳ Ｐゴシック"/>
        </w:rPr>
      </w:pPr>
      <w:r>
        <w:rPr>
          <w:rFonts w:ascii="ＭＳ Ｐゴシック" w:eastAsia="ＭＳ Ｐゴシック" w:hAnsi="ＭＳ Ｐゴシック" w:hint="eastAsia"/>
        </w:rPr>
        <w:t>Q10</w:t>
      </w:r>
      <w:r w:rsidR="00F747A0"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あなたの世帯の昨年の年収（税込み）はおおよそどのくらいですか</w:t>
      </w:r>
      <w:r w:rsidR="00B9689D">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当てはまる番号を１つ選んでください。＊世帯年収とは、あなたの</w:t>
      </w:r>
      <w:r w:rsidR="006E2E94" w:rsidRPr="00DD78D5">
        <w:rPr>
          <w:rFonts w:ascii="ＭＳ Ｐゴシック" w:eastAsia="ＭＳ Ｐゴシック" w:hAnsi="ＭＳ Ｐゴシック" w:hint="eastAsia"/>
        </w:rPr>
        <w:t>世帯全体で</w:t>
      </w:r>
      <w:r w:rsidR="009B7073" w:rsidRPr="00DD78D5">
        <w:rPr>
          <w:rFonts w:ascii="ＭＳ Ｐゴシック" w:eastAsia="ＭＳ Ｐゴシック" w:hAnsi="ＭＳ Ｐゴシック" w:hint="eastAsia"/>
        </w:rPr>
        <w:t>、平成2</w:t>
      </w:r>
      <w:r w:rsidR="006E2E94" w:rsidRPr="00DD78D5">
        <w:rPr>
          <w:rFonts w:ascii="ＭＳ Ｐゴシック" w:eastAsia="ＭＳ Ｐゴシック" w:hAnsi="ＭＳ Ｐゴシック" w:hint="eastAsia"/>
        </w:rPr>
        <w:t>6</w:t>
      </w:r>
      <w:r w:rsidR="009B7073" w:rsidRPr="00DD78D5">
        <w:rPr>
          <w:rFonts w:ascii="ＭＳ Ｐゴシック" w:eastAsia="ＭＳ Ｐゴシック" w:hAnsi="ＭＳ Ｐゴシック" w:hint="eastAsia"/>
        </w:rPr>
        <w:t>年</w:t>
      </w:r>
      <w:r w:rsidR="006E2E94" w:rsidRPr="00DD78D5">
        <w:rPr>
          <w:rFonts w:ascii="ＭＳ Ｐゴシック" w:eastAsia="ＭＳ Ｐゴシック" w:hAnsi="ＭＳ Ｐゴシック" w:hint="eastAsia"/>
        </w:rPr>
        <w:t>の</w:t>
      </w:r>
      <w:r w:rsidR="009B7073" w:rsidRPr="00DD78D5">
        <w:rPr>
          <w:rFonts w:ascii="ＭＳ Ｐゴシック" w:eastAsia="ＭＳ Ｐゴシック" w:hAnsi="ＭＳ Ｐゴシック" w:hint="eastAsia"/>
        </w:rPr>
        <w:t>1年間</w:t>
      </w:r>
      <w:r w:rsidR="006E2E94" w:rsidRPr="00DD78D5">
        <w:rPr>
          <w:rFonts w:ascii="ＭＳ Ｐゴシック" w:eastAsia="ＭＳ Ｐゴシック" w:hAnsi="ＭＳ Ｐゴシック" w:hint="eastAsia"/>
        </w:rPr>
        <w:t>に得た収入の合計金額です（働いて得た収入</w:t>
      </w:r>
      <w:r w:rsidR="009B7073" w:rsidRPr="00DD78D5">
        <w:rPr>
          <w:rFonts w:ascii="ＭＳ Ｐゴシック" w:eastAsia="ＭＳ Ｐゴシック" w:hAnsi="ＭＳ Ｐゴシック" w:hint="eastAsia"/>
        </w:rPr>
        <w:t>とその他の収入</w:t>
      </w:r>
      <w:r w:rsidR="006E2E94" w:rsidRPr="00DD78D5">
        <w:rPr>
          <w:rFonts w:ascii="ＭＳ Ｐゴシック" w:eastAsia="ＭＳ Ｐゴシック" w:hAnsi="ＭＳ Ｐゴシック" w:hint="eastAsia"/>
        </w:rPr>
        <w:t>[</w:t>
      </w:r>
      <w:r w:rsidR="009B7073" w:rsidRPr="00DD78D5">
        <w:rPr>
          <w:rFonts w:ascii="ＭＳ Ｐゴシック" w:eastAsia="ＭＳ Ｐゴシック" w:hAnsi="ＭＳ Ｐゴシック" w:hint="eastAsia"/>
        </w:rPr>
        <w:t>親からの仕送り、家賃等の財産収入、子供手当てなど</w:t>
      </w:r>
      <w:r w:rsidR="006E2E94" w:rsidRPr="00DD78D5">
        <w:rPr>
          <w:rFonts w:ascii="ＭＳ Ｐゴシック" w:eastAsia="ＭＳ Ｐゴシック" w:hAnsi="ＭＳ Ｐゴシック" w:hint="eastAsia"/>
        </w:rPr>
        <w:t>]を含む</w:t>
      </w:r>
      <w:r w:rsidR="009B7073" w:rsidRPr="00DD78D5">
        <w:rPr>
          <w:rFonts w:ascii="ＭＳ Ｐゴシック" w:eastAsia="ＭＳ Ｐゴシック" w:hAnsi="ＭＳ Ｐゴシック" w:hint="eastAsia"/>
        </w:rPr>
        <w:t>）。</w:t>
      </w:r>
    </w:p>
    <w:p w:rsidR="00334049" w:rsidRPr="00DD78D5" w:rsidRDefault="00334049" w:rsidP="00DE5FF4">
      <w:pPr>
        <w:ind w:left="427" w:hanging="427"/>
        <w:rPr>
          <w:rFonts w:ascii="ＭＳ Ｐゴシック" w:eastAsia="ＭＳ Ｐゴシック" w:hAnsi="ＭＳ Ｐゴシック" w:hint="eastAsia"/>
        </w:rPr>
      </w:pPr>
      <w:r>
        <w:rPr>
          <w:rFonts w:hint="eastAsia"/>
        </w:rPr>
        <w:t>【</w:t>
      </w:r>
      <w:r>
        <w:t>Q13</w:t>
      </w:r>
      <w:r>
        <w:rPr>
          <w:rFonts w:hint="eastAsia"/>
        </w:rPr>
        <w:t>】</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世帯の収入はない</w:t>
      </w:r>
    </w:p>
    <w:p w:rsidR="00052DD0" w:rsidRPr="00DD78D5" w:rsidRDefault="00052DD0"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万円未満</w:t>
      </w:r>
    </w:p>
    <w:p w:rsidR="009B7073" w:rsidRPr="00DD78D5" w:rsidRDefault="00052DD0"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万円以上</w:t>
      </w:r>
      <w:r w:rsidR="009B7073" w:rsidRPr="00DD78D5">
        <w:rPr>
          <w:rFonts w:ascii="ＭＳ Ｐゴシック" w:eastAsia="ＭＳ Ｐゴシック" w:hAnsi="ＭＳ Ｐゴシック" w:hint="eastAsia"/>
        </w:rPr>
        <w:t>1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00万円以上2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200万円以上3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300万円以上4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400万円以上5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500万円以上6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600万円以上7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700万円以上8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800万円以上9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900万円以上1,000万円未満</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000万円以上1,200万円未満</w:t>
      </w:r>
    </w:p>
    <w:p w:rsidR="00087185"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200万円以上1,4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400万円以上1,6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600万円以上1,800万円未満</w:t>
      </w:r>
    </w:p>
    <w:p w:rsidR="00087185"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1,800万円以上2,000万円未満</w:t>
      </w:r>
    </w:p>
    <w:p w:rsidR="009B7073" w:rsidRPr="00DD78D5" w:rsidRDefault="00087185"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2,0</w:t>
      </w:r>
      <w:r w:rsidR="009B7073" w:rsidRPr="00DD78D5">
        <w:rPr>
          <w:rFonts w:ascii="ＭＳ Ｐゴシック" w:eastAsia="ＭＳ Ｐゴシック" w:hAnsi="ＭＳ Ｐゴシック" w:hint="eastAsia"/>
        </w:rPr>
        <w:t>00万円以上</w:t>
      </w:r>
    </w:p>
    <w:p w:rsidR="00871C5B" w:rsidRPr="00DD78D5" w:rsidRDefault="00871C5B"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答えたくない</w:t>
      </w:r>
    </w:p>
    <w:p w:rsidR="009B7073" w:rsidRPr="00DD78D5" w:rsidRDefault="009B7073" w:rsidP="00DF32DF">
      <w:pPr>
        <w:pStyle w:val="a7"/>
        <w:numPr>
          <w:ilvl w:val="0"/>
          <w:numId w:val="4"/>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分からない</w:t>
      </w:r>
    </w:p>
    <w:p w:rsidR="00E610FE" w:rsidRPr="00DD78D5" w:rsidRDefault="00E610FE" w:rsidP="00F74478">
      <w:pPr>
        <w:ind w:left="427" w:hanging="427"/>
        <w:rPr>
          <w:rFonts w:ascii="ＭＳ Ｐゴシック" w:eastAsia="ＭＳ Ｐゴシック" w:hAnsi="ＭＳ Ｐゴシック"/>
        </w:rPr>
      </w:pPr>
    </w:p>
    <w:p w:rsidR="00611D3B" w:rsidRDefault="006A70C2" w:rsidP="00967726">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11</w:t>
      </w:r>
      <w:r w:rsidR="00F747A0" w:rsidRPr="00DD78D5">
        <w:rPr>
          <w:rFonts w:ascii="ＭＳ Ｐゴシック" w:eastAsia="ＭＳ Ｐゴシック" w:hAnsi="ＭＳ Ｐゴシック" w:hint="eastAsia"/>
        </w:rPr>
        <w:t>◆</w:t>
      </w:r>
      <w:r w:rsidR="00642741" w:rsidRPr="00DD78D5">
        <w:rPr>
          <w:rFonts w:ascii="ＭＳ Ｐゴシック" w:eastAsia="ＭＳ Ｐゴシック" w:hAnsi="ＭＳ Ｐゴシック" w:hint="eastAsia"/>
        </w:rPr>
        <w:t>あなたの</w:t>
      </w:r>
      <w:r w:rsidR="00242A5C" w:rsidRPr="00DD78D5">
        <w:rPr>
          <w:rFonts w:ascii="ＭＳ Ｐゴシック" w:eastAsia="ＭＳ Ｐゴシック" w:hAnsi="ＭＳ Ｐゴシック" w:hint="eastAsia"/>
        </w:rPr>
        <w:t>医療保険の加入状況について、</w:t>
      </w:r>
      <w:r w:rsidR="00611D3B" w:rsidRPr="00DD78D5">
        <w:rPr>
          <w:rFonts w:ascii="ＭＳ Ｐゴシック" w:eastAsia="ＭＳ Ｐゴシック" w:hAnsi="ＭＳ Ｐゴシック" w:hint="eastAsia"/>
        </w:rPr>
        <w:t>保険証又は組合員証で確認して</w:t>
      </w:r>
      <w:r w:rsidR="00871C5B" w:rsidRPr="00DD78D5">
        <w:rPr>
          <w:rFonts w:ascii="ＭＳ Ｐゴシック" w:eastAsia="ＭＳ Ｐゴシック" w:hAnsi="ＭＳ Ｐゴシック" w:hint="eastAsia"/>
        </w:rPr>
        <w:t>1</w:t>
      </w:r>
      <w:r w:rsidR="00242A5C" w:rsidRPr="00DD78D5">
        <w:rPr>
          <w:rFonts w:ascii="ＭＳ Ｐゴシック" w:eastAsia="ＭＳ Ｐゴシック" w:hAnsi="ＭＳ Ｐゴシック" w:hint="eastAsia"/>
        </w:rPr>
        <w:t>つだけあてはまるものを</w:t>
      </w:r>
      <w:r w:rsidR="00611D3B" w:rsidRPr="00DD78D5">
        <w:rPr>
          <w:rFonts w:ascii="ＭＳ Ｐゴシック" w:eastAsia="ＭＳ Ｐゴシック" w:hAnsi="ＭＳ Ｐゴシック" w:hint="eastAsia"/>
        </w:rPr>
        <w:t>お答えください。</w:t>
      </w:r>
    </w:p>
    <w:p w:rsidR="004160D5" w:rsidRPr="00DD78D5" w:rsidRDefault="004160D5" w:rsidP="00967726">
      <w:pPr>
        <w:ind w:left="281" w:hangingChars="134" w:hanging="281"/>
        <w:rPr>
          <w:rFonts w:ascii="ＭＳ Ｐゴシック" w:eastAsia="ＭＳ Ｐゴシック" w:hAnsi="ＭＳ Ｐゴシック" w:hint="eastAsia"/>
        </w:rPr>
      </w:pPr>
      <w:r>
        <w:rPr>
          <w:rFonts w:hint="eastAsia"/>
        </w:rPr>
        <w:t>【</w:t>
      </w:r>
      <w:r>
        <w:t>Q14</w:t>
      </w:r>
      <w:r>
        <w:rPr>
          <w:rFonts w:hint="eastAsia"/>
        </w:rPr>
        <w:t>】</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国民健康保険（市町村）</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国民健康保険（組合）</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被用者保険（全国健康保険協会）</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lastRenderedPageBreak/>
        <w:t>被用者保険（健康保険組合）</w:t>
      </w:r>
    </w:p>
    <w:p w:rsidR="00F90895" w:rsidRPr="00DD78D5" w:rsidRDefault="00F90895" w:rsidP="00DF32DF">
      <w:pPr>
        <w:numPr>
          <w:ilvl w:val="0"/>
          <w:numId w:val="1"/>
        </w:numPr>
        <w:snapToGrid w:val="0"/>
        <w:spacing w:line="240" w:lineRule="atLeast"/>
        <w:rPr>
          <w:rFonts w:ascii="ＭＳ ゴシック" w:eastAsia="ＭＳ ゴシック" w:hAnsi="ＭＳ ゴシック"/>
          <w:sz w:val="22"/>
        </w:rPr>
      </w:pPr>
      <w:r w:rsidRPr="00DD78D5">
        <w:rPr>
          <w:rFonts w:ascii="ＭＳ ゴシック" w:eastAsia="ＭＳ ゴシック" w:hAnsi="ＭＳ ゴシック" w:hint="eastAsia"/>
          <w:sz w:val="22"/>
        </w:rPr>
        <w:t>被用者保険（共済組合）</w:t>
      </w:r>
    </w:p>
    <w:p w:rsidR="00F90895" w:rsidRPr="00DD78D5" w:rsidRDefault="00F90895" w:rsidP="00DF32DF">
      <w:pPr>
        <w:numPr>
          <w:ilvl w:val="0"/>
          <w:numId w:val="1"/>
        </w:numPr>
        <w:snapToGrid w:val="0"/>
        <w:spacing w:line="240" w:lineRule="atLeast"/>
      </w:pPr>
      <w:r w:rsidRPr="00DD78D5">
        <w:rPr>
          <w:rFonts w:ascii="ＭＳ ゴシック" w:eastAsia="ＭＳ ゴシック" w:hAnsi="ＭＳ ゴシック" w:hint="eastAsia"/>
          <w:sz w:val="22"/>
        </w:rPr>
        <w:t>被用者保険（船員保険、その他）</w:t>
      </w:r>
    </w:p>
    <w:p w:rsidR="00F41C2C" w:rsidRPr="00DD78D5" w:rsidRDefault="00F90895" w:rsidP="00DF32DF">
      <w:pPr>
        <w:numPr>
          <w:ilvl w:val="0"/>
          <w:numId w:val="1"/>
        </w:numPr>
        <w:snapToGrid w:val="0"/>
        <w:spacing w:line="240" w:lineRule="atLeast"/>
      </w:pPr>
      <w:r w:rsidRPr="00DD78D5">
        <w:rPr>
          <w:rFonts w:ascii="ＭＳ ゴシック" w:eastAsia="ＭＳ ゴシック" w:hAnsi="ＭＳ ゴシック" w:hint="eastAsia"/>
          <w:sz w:val="22"/>
        </w:rPr>
        <w:t>生活保護</w:t>
      </w:r>
    </w:p>
    <w:p w:rsidR="00611D3B" w:rsidRPr="00DD78D5" w:rsidRDefault="00F41C2C" w:rsidP="00DF32DF">
      <w:pPr>
        <w:numPr>
          <w:ilvl w:val="0"/>
          <w:numId w:val="1"/>
        </w:numPr>
        <w:snapToGrid w:val="0"/>
        <w:spacing w:line="240" w:lineRule="atLeast"/>
      </w:pPr>
      <w:r w:rsidRPr="00DD78D5">
        <w:rPr>
          <w:rFonts w:ascii="ＭＳ ゴシック" w:eastAsia="ＭＳ ゴシック" w:hAnsi="ＭＳ ゴシック" w:hint="eastAsia"/>
          <w:sz w:val="22"/>
        </w:rPr>
        <w:t>無保険</w:t>
      </w:r>
      <w:r w:rsidR="00871C5B" w:rsidRPr="00DD78D5">
        <w:rPr>
          <w:rFonts w:ascii="ＭＳ ゴシック" w:eastAsia="ＭＳ ゴシック" w:hAnsi="ＭＳ ゴシック" w:hint="eastAsia"/>
          <w:sz w:val="22"/>
        </w:rPr>
        <w:t>（医療保険がない、医療保険が切れたまま）</w:t>
      </w:r>
    </w:p>
    <w:p w:rsidR="00F41C2C" w:rsidRPr="00DD78D5" w:rsidRDefault="00F41C2C" w:rsidP="00DF32DF">
      <w:pPr>
        <w:numPr>
          <w:ilvl w:val="0"/>
          <w:numId w:val="1"/>
        </w:numPr>
        <w:snapToGrid w:val="0"/>
        <w:spacing w:line="240" w:lineRule="atLeast"/>
      </w:pPr>
      <w:r w:rsidRPr="00DD78D5">
        <w:rPr>
          <w:rFonts w:ascii="ＭＳ ゴシック" w:eastAsia="ＭＳ ゴシック" w:hAnsi="ＭＳ ゴシック" w:hint="eastAsia"/>
          <w:sz w:val="22"/>
        </w:rPr>
        <w:t>その他</w:t>
      </w:r>
    </w:p>
    <w:p w:rsidR="00F90895" w:rsidRPr="00DD78D5" w:rsidRDefault="00F90895" w:rsidP="00F90895">
      <w:pPr>
        <w:snapToGrid w:val="0"/>
        <w:spacing w:line="240" w:lineRule="atLeast"/>
        <w:ind w:left="567"/>
      </w:pPr>
    </w:p>
    <w:p w:rsidR="0027535F" w:rsidRDefault="006A70C2" w:rsidP="00967726">
      <w:pPr>
        <w:ind w:left="281" w:hangingChars="134" w:hanging="281"/>
        <w:rPr>
          <w:rFonts w:ascii="ＭＳ Ｐゴシック" w:eastAsia="ＭＳ Ｐゴシック" w:hAnsi="ＭＳ Ｐゴシック"/>
        </w:rPr>
      </w:pPr>
      <w:r>
        <w:rPr>
          <w:rFonts w:ascii="ＭＳ Ｐゴシック" w:eastAsia="ＭＳ Ｐゴシック" w:hAnsi="ＭＳ Ｐゴシック" w:hint="eastAsia"/>
        </w:rPr>
        <w:t>Q12</w:t>
      </w:r>
      <w:r w:rsidR="00F747A0" w:rsidRPr="00DD78D5">
        <w:rPr>
          <w:rFonts w:ascii="ＭＳ Ｐゴシック" w:eastAsia="ＭＳ Ｐゴシック" w:hAnsi="ＭＳ Ｐゴシック" w:hint="eastAsia"/>
        </w:rPr>
        <w:t>◆</w:t>
      </w:r>
      <w:r w:rsidR="0027535F" w:rsidRPr="00DD78D5">
        <w:rPr>
          <w:rFonts w:ascii="ＭＳ Ｐゴシック" w:eastAsia="ＭＳ Ｐゴシック" w:hAnsi="ＭＳ Ｐゴシック" w:hint="eastAsia"/>
        </w:rPr>
        <w:t>あなたの</w:t>
      </w:r>
      <w:r w:rsidR="001B6449" w:rsidRPr="00DD78D5">
        <w:rPr>
          <w:rFonts w:ascii="ＭＳ Ｐゴシック" w:eastAsia="ＭＳ Ｐゴシック" w:hAnsi="ＭＳ Ｐゴシック" w:hint="eastAsia"/>
        </w:rPr>
        <w:t>現在の</w:t>
      </w:r>
      <w:r w:rsidR="0027535F" w:rsidRPr="00DD78D5">
        <w:rPr>
          <w:rFonts w:ascii="ＭＳ Ｐゴシック" w:eastAsia="ＭＳ Ｐゴシック" w:hAnsi="ＭＳ Ｐゴシック" w:hint="eastAsia"/>
        </w:rPr>
        <w:t>健康</w:t>
      </w:r>
      <w:r w:rsidR="001B6449" w:rsidRPr="00DD78D5">
        <w:rPr>
          <w:rFonts w:ascii="ＭＳ Ｐゴシック" w:eastAsia="ＭＳ Ｐゴシック" w:hAnsi="ＭＳ Ｐゴシック" w:hint="eastAsia"/>
        </w:rPr>
        <w:t>状態はいかがですか。あてはまるものを一つだけお答え下さい。</w:t>
      </w:r>
    </w:p>
    <w:p w:rsidR="002D73AF" w:rsidRPr="00DD78D5" w:rsidRDefault="002D73AF" w:rsidP="00967726">
      <w:pPr>
        <w:ind w:left="281" w:hangingChars="134" w:hanging="281"/>
        <w:rPr>
          <w:rFonts w:ascii="ＭＳ Ｐゴシック" w:eastAsia="ＭＳ Ｐゴシック" w:hAnsi="ＭＳ Ｐゴシック" w:hint="eastAsia"/>
        </w:rPr>
      </w:pPr>
      <w:r>
        <w:rPr>
          <w:rFonts w:hint="eastAsia"/>
        </w:rPr>
        <w:t>【</w:t>
      </w:r>
      <w:r>
        <w:t>Q15</w:t>
      </w:r>
      <w:r>
        <w:rPr>
          <w:rFonts w:hint="eastAsia"/>
        </w:rPr>
        <w:t>】</w:t>
      </w:r>
    </w:p>
    <w:p w:rsidR="007E1F6D" w:rsidRPr="00DD78D5" w:rsidRDefault="00790F95" w:rsidP="007A7997">
      <w:pPr>
        <w:pStyle w:val="a7"/>
        <w:numPr>
          <w:ilvl w:val="0"/>
          <w:numId w:val="39"/>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よい</w:t>
      </w:r>
    </w:p>
    <w:p w:rsidR="007E1F6D" w:rsidRPr="00DD78D5" w:rsidRDefault="00133977" w:rsidP="007A7997">
      <w:pPr>
        <w:pStyle w:val="a7"/>
        <w:numPr>
          <w:ilvl w:val="0"/>
          <w:numId w:val="39"/>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ま</w:t>
      </w:r>
      <w:r w:rsidRPr="00DD78D5">
        <w:rPr>
          <w:rFonts w:ascii="ＭＳ Ｐゴシック" w:eastAsia="ＭＳ Ｐゴシック" w:hAnsi="ＭＳ Ｐゴシック"/>
        </w:rPr>
        <w:t>あよ</w:t>
      </w:r>
      <w:r w:rsidR="00790F95" w:rsidRPr="00DD78D5">
        <w:rPr>
          <w:rFonts w:ascii="ＭＳ Ｐゴシック" w:eastAsia="ＭＳ Ｐゴシック" w:hAnsi="ＭＳ Ｐゴシック"/>
        </w:rPr>
        <w:t>い</w:t>
      </w:r>
    </w:p>
    <w:p w:rsidR="007E1F6D" w:rsidRPr="00DD78D5" w:rsidRDefault="00790F95" w:rsidP="007A7997">
      <w:pPr>
        <w:pStyle w:val="a7"/>
        <w:numPr>
          <w:ilvl w:val="0"/>
          <w:numId w:val="39"/>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ふつう</w:t>
      </w:r>
    </w:p>
    <w:p w:rsidR="007E1F6D" w:rsidRPr="00DD78D5" w:rsidRDefault="00133977" w:rsidP="007A7997">
      <w:pPr>
        <w:pStyle w:val="a7"/>
        <w:numPr>
          <w:ilvl w:val="0"/>
          <w:numId w:val="39"/>
        </w:numPr>
        <w:ind w:leftChars="0" w:firstLine="6"/>
        <w:rPr>
          <w:rFonts w:ascii="ＭＳ Ｐゴシック" w:eastAsia="ＭＳ Ｐゴシック" w:hAnsi="ＭＳ Ｐゴシック"/>
        </w:rPr>
      </w:pPr>
      <w:r w:rsidRPr="00DD78D5">
        <w:rPr>
          <w:rFonts w:ascii="ＭＳ Ｐゴシック" w:eastAsia="ＭＳ Ｐゴシック" w:hAnsi="ＭＳ Ｐゴシック" w:hint="eastAsia"/>
        </w:rPr>
        <w:t>あまりよくない</w:t>
      </w:r>
    </w:p>
    <w:p w:rsidR="007E1F6D" w:rsidRPr="00DD78D5" w:rsidRDefault="00133977" w:rsidP="007A7997">
      <w:pPr>
        <w:pStyle w:val="a7"/>
        <w:numPr>
          <w:ilvl w:val="0"/>
          <w:numId w:val="39"/>
        </w:numPr>
        <w:ind w:leftChars="0" w:firstLine="6"/>
        <w:rPr>
          <w:rFonts w:ascii="ＭＳ Ｐゴシック" w:eastAsia="ＭＳ Ｐゴシック" w:hAnsi="ＭＳ Ｐゴシック"/>
        </w:rPr>
      </w:pPr>
      <w:r w:rsidRPr="00DD78D5">
        <w:rPr>
          <w:rFonts w:ascii="ＭＳ Ｐゴシック" w:eastAsia="ＭＳ Ｐゴシック" w:hAnsi="ＭＳ Ｐゴシック"/>
        </w:rPr>
        <w:t>よ</w:t>
      </w:r>
      <w:r w:rsidRPr="00DD78D5">
        <w:rPr>
          <w:rFonts w:ascii="ＭＳ Ｐゴシック" w:eastAsia="ＭＳ Ｐゴシック" w:hAnsi="ＭＳ Ｐゴシック" w:hint="eastAsia"/>
        </w:rPr>
        <w:t>くない</w:t>
      </w:r>
    </w:p>
    <w:p w:rsidR="00871C5B" w:rsidRPr="00DD78D5" w:rsidRDefault="00871C5B" w:rsidP="00C536FB">
      <w:pPr>
        <w:ind w:leftChars="135" w:left="283" w:firstLineChars="202" w:firstLine="424"/>
        <w:rPr>
          <w:rFonts w:ascii="Times New Roman" w:hAnsi="Times New Roman" w:cs="Times New Roman"/>
        </w:rPr>
      </w:pPr>
    </w:p>
    <w:p w:rsidR="00871C5B" w:rsidRPr="00DD78D5" w:rsidRDefault="006A70C2" w:rsidP="00871C5B">
      <w:pPr>
        <w:rPr>
          <w:rFonts w:ascii="Times New Roman" w:hAnsi="Times New Roman" w:cs="Times New Roman"/>
        </w:rPr>
      </w:pPr>
      <w:r>
        <w:rPr>
          <w:rFonts w:ascii="ＭＳ Ｐゴシック" w:eastAsia="ＭＳ Ｐゴシック" w:hAnsi="ＭＳ Ｐゴシック" w:hint="eastAsia"/>
        </w:rPr>
        <w:t>Q13</w:t>
      </w:r>
      <w:r w:rsidR="00871C5B" w:rsidRPr="00DD78D5">
        <w:rPr>
          <w:rFonts w:ascii="ＭＳ Ｐゴシック" w:eastAsia="ＭＳ Ｐゴシック" w:hAnsi="ＭＳ Ｐゴシック" w:hint="eastAsia"/>
        </w:rPr>
        <w:t>◆あなた</w:t>
      </w:r>
      <w:r w:rsidR="001A7CFD" w:rsidRPr="00DD78D5">
        <w:rPr>
          <w:rFonts w:ascii="ＭＳ Ｐゴシック" w:eastAsia="ＭＳ Ｐゴシック" w:hAnsi="ＭＳ Ｐゴシック" w:hint="eastAsia"/>
        </w:rPr>
        <w:t>に</w:t>
      </w:r>
      <w:r w:rsidR="00871C5B" w:rsidRPr="00DD78D5">
        <w:rPr>
          <w:rFonts w:ascii="ＭＳ Ｐゴシック" w:eastAsia="ＭＳ Ｐゴシック" w:hAnsi="ＭＳ Ｐゴシック" w:hint="eastAsia"/>
        </w:rPr>
        <w:t>は現在、診断された、もしくは通院中の持病がありますか</w:t>
      </w:r>
      <w:r w:rsidR="00B9689D">
        <w:rPr>
          <w:rFonts w:ascii="ＭＳ Ｐゴシック" w:eastAsia="ＭＳ Ｐゴシック" w:hAnsi="ＭＳ Ｐゴシック" w:hint="eastAsia"/>
        </w:rPr>
        <w:t>。</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w:t>
      </w:r>
      <w:r w:rsidRPr="00872631">
        <w:t>_1</w:t>
      </w:r>
      <w:r w:rsidRPr="00872631">
        <w:rPr>
          <w:rFonts w:hint="eastAsia"/>
        </w:rPr>
        <w:t>】</w:t>
      </w:r>
      <w:r w:rsidR="00871C5B" w:rsidRPr="00DD78D5">
        <w:rPr>
          <w:rFonts w:ascii="ＭＳ Ｐゴシック" w:eastAsia="ＭＳ Ｐゴシック" w:hAnsi="ＭＳ Ｐゴシック" w:hint="eastAsia"/>
        </w:rPr>
        <w:t>高血圧</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2</w:t>
      </w:r>
      <w:r w:rsidRPr="00872631">
        <w:rPr>
          <w:rFonts w:hint="eastAsia"/>
        </w:rPr>
        <w:t>】</w:t>
      </w:r>
      <w:r w:rsidR="00871C5B" w:rsidRPr="00DD78D5">
        <w:rPr>
          <w:rFonts w:ascii="ＭＳ Ｐゴシック" w:eastAsia="ＭＳ Ｐゴシック" w:hAnsi="ＭＳ Ｐゴシック" w:hint="eastAsia"/>
        </w:rPr>
        <w:t>糖尿病</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3</w:t>
      </w:r>
      <w:r w:rsidRPr="00872631">
        <w:rPr>
          <w:rFonts w:hint="eastAsia"/>
        </w:rPr>
        <w:t>】</w:t>
      </w:r>
      <w:r w:rsidR="00193BCD" w:rsidRPr="00DD78D5">
        <w:rPr>
          <w:rFonts w:ascii="ＭＳ Ｐゴシック" w:eastAsia="ＭＳ Ｐゴシック" w:hAnsi="ＭＳ Ｐゴシック" w:hint="eastAsia"/>
        </w:rPr>
        <w:t>喘息（</w:t>
      </w:r>
      <w:r w:rsidR="008564CC" w:rsidRPr="00DD78D5">
        <w:rPr>
          <w:rFonts w:ascii="ＭＳ Ｐゴシック" w:eastAsia="ＭＳ Ｐゴシック" w:hAnsi="ＭＳ Ｐゴシック" w:hint="eastAsia"/>
        </w:rPr>
        <w:t>ぜんそく</w:t>
      </w:r>
      <w:r w:rsidR="00193BCD" w:rsidRPr="00DD78D5">
        <w:rPr>
          <w:rFonts w:ascii="ＭＳ Ｐゴシック" w:eastAsia="ＭＳ Ｐゴシック" w:hAnsi="ＭＳ Ｐゴシック" w:hint="eastAsia"/>
        </w:rPr>
        <w:t>）</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4</w:t>
      </w:r>
      <w:r w:rsidRPr="00872631">
        <w:rPr>
          <w:rFonts w:hint="eastAsia"/>
        </w:rPr>
        <w:t>】</w:t>
      </w:r>
      <w:r w:rsidR="001A7CFD" w:rsidRPr="00DD78D5">
        <w:rPr>
          <w:rFonts w:ascii="ＭＳ Ｐゴシック" w:eastAsia="ＭＳ Ｐゴシック" w:hAnsi="ＭＳ Ｐゴシック" w:hint="eastAsia"/>
        </w:rPr>
        <w:t>アトピー性皮膚炎</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5</w:t>
      </w:r>
      <w:r w:rsidRPr="00872631">
        <w:rPr>
          <w:rFonts w:hint="eastAsia"/>
        </w:rPr>
        <w:t>】</w:t>
      </w:r>
      <w:r w:rsidR="00871C5B" w:rsidRPr="00DD78D5">
        <w:rPr>
          <w:rFonts w:ascii="ＭＳ Ｐゴシック" w:eastAsia="ＭＳ Ｐゴシック" w:hAnsi="ＭＳ Ｐゴシック" w:hint="eastAsia"/>
        </w:rPr>
        <w:t>狭心症</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6</w:t>
      </w:r>
      <w:r w:rsidRPr="00872631">
        <w:rPr>
          <w:rFonts w:hint="eastAsia"/>
        </w:rPr>
        <w:t>】</w:t>
      </w:r>
      <w:r w:rsidR="00871C5B" w:rsidRPr="00DD78D5">
        <w:rPr>
          <w:rFonts w:ascii="ＭＳ Ｐゴシック" w:eastAsia="ＭＳ Ｐゴシック" w:hAnsi="ＭＳ Ｐゴシック" w:hint="eastAsia"/>
        </w:rPr>
        <w:t>心筋梗塞</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7</w:t>
      </w:r>
      <w:r w:rsidRPr="00872631">
        <w:rPr>
          <w:rFonts w:hint="eastAsia"/>
        </w:rPr>
        <w:t>】</w:t>
      </w:r>
      <w:r w:rsidR="00871C5B" w:rsidRPr="00DD78D5">
        <w:rPr>
          <w:rFonts w:ascii="ＭＳ Ｐゴシック" w:eastAsia="ＭＳ Ｐゴシック" w:hAnsi="ＭＳ Ｐゴシック" w:hint="eastAsia"/>
        </w:rPr>
        <w:t>脳卒中</w:t>
      </w:r>
      <w:r w:rsidR="009935B2" w:rsidRPr="00DD78D5">
        <w:rPr>
          <w:rFonts w:ascii="ＭＳ Ｐゴシック" w:eastAsia="ＭＳ Ｐゴシック" w:hAnsi="ＭＳ Ｐゴシック" w:hint="eastAsia"/>
        </w:rPr>
        <w:t>（脳梗塞もしくは脳出血）</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8</w:t>
      </w:r>
      <w:r w:rsidRPr="00872631">
        <w:rPr>
          <w:rFonts w:hint="eastAsia"/>
        </w:rPr>
        <w:t>】</w:t>
      </w:r>
      <w:r w:rsidR="00C13C98" w:rsidRPr="00DD78D5">
        <w:rPr>
          <w:rFonts w:ascii="ＭＳ Ｐゴシック" w:eastAsia="ＭＳ Ｐゴシック" w:hAnsi="ＭＳ Ｐゴシック" w:hint="eastAsia"/>
        </w:rPr>
        <w:t>COPD（慢性閉塞性肺疾患）</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9</w:t>
      </w:r>
      <w:r w:rsidRPr="00872631">
        <w:rPr>
          <w:rFonts w:hint="eastAsia"/>
        </w:rPr>
        <w:t>】</w:t>
      </w:r>
      <w:r w:rsidR="00871C5B" w:rsidRPr="00DD78D5">
        <w:rPr>
          <w:rFonts w:ascii="ＭＳ Ｐゴシック" w:eastAsia="ＭＳ Ｐゴシック" w:hAnsi="ＭＳ Ｐゴシック" w:hint="eastAsia"/>
        </w:rPr>
        <w:t>がん</w:t>
      </w:r>
      <w:r w:rsidR="001A7CFD" w:rsidRPr="00DD78D5">
        <w:rPr>
          <w:rFonts w:ascii="ＭＳ Ｐゴシック" w:eastAsia="ＭＳ Ｐゴシック" w:hAnsi="ＭＳ Ｐゴシック" w:hint="eastAsia"/>
        </w:rPr>
        <w:t>（肺、口腔咽頭、喉頭）</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_10</w:t>
      </w:r>
      <w:r w:rsidRPr="00872631">
        <w:rPr>
          <w:rFonts w:hint="eastAsia"/>
        </w:rPr>
        <w:t>】</w:t>
      </w:r>
      <w:r w:rsidR="001A7CFD" w:rsidRPr="00DD78D5">
        <w:rPr>
          <w:rFonts w:ascii="ＭＳ Ｐゴシック" w:eastAsia="ＭＳ Ｐゴシック" w:hAnsi="ＭＳ Ｐゴシック" w:hint="eastAsia"/>
        </w:rPr>
        <w:t>がん（食道、胃）</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w:t>
      </w:r>
      <w:r w:rsidRPr="00872631">
        <w:t>_1</w:t>
      </w:r>
      <w:r>
        <w:t>1</w:t>
      </w:r>
      <w:r w:rsidRPr="00872631">
        <w:rPr>
          <w:rFonts w:hint="eastAsia"/>
        </w:rPr>
        <w:t>】</w:t>
      </w:r>
      <w:r w:rsidR="001A7CFD" w:rsidRPr="00DD78D5">
        <w:rPr>
          <w:rFonts w:ascii="ＭＳ Ｐゴシック" w:eastAsia="ＭＳ Ｐゴシック" w:hAnsi="ＭＳ Ｐゴシック" w:hint="eastAsia"/>
        </w:rPr>
        <w:t>がん（肝臓、膵臓、腎臓</w:t>
      </w:r>
      <w:r w:rsidR="008564CC" w:rsidRPr="00DD78D5">
        <w:rPr>
          <w:rFonts w:ascii="ＭＳ Ｐゴシック" w:eastAsia="ＭＳ Ｐゴシック" w:hAnsi="ＭＳ Ｐゴシック" w:hint="eastAsia"/>
        </w:rPr>
        <w:t>、尿路、膀胱</w:t>
      </w:r>
      <w:r w:rsidR="001A7CFD" w:rsidRPr="00DD78D5">
        <w:rPr>
          <w:rFonts w:ascii="ＭＳ Ｐゴシック" w:eastAsia="ＭＳ Ｐゴシック" w:hAnsi="ＭＳ Ｐゴシック" w:hint="eastAsia"/>
        </w:rPr>
        <w:t>）</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w:t>
      </w:r>
      <w:r w:rsidRPr="00872631">
        <w:t>_1</w:t>
      </w:r>
      <w:r>
        <w:t>2</w:t>
      </w:r>
      <w:r w:rsidRPr="00872631">
        <w:rPr>
          <w:rFonts w:hint="eastAsia"/>
        </w:rPr>
        <w:t>】</w:t>
      </w:r>
      <w:r w:rsidR="001A7CFD" w:rsidRPr="00DD78D5">
        <w:rPr>
          <w:rFonts w:ascii="ＭＳ Ｐゴシック" w:eastAsia="ＭＳ Ｐゴシック" w:hAnsi="ＭＳ Ｐゴシック" w:hint="eastAsia"/>
        </w:rPr>
        <w:t>がん（その他）</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w:t>
      </w:r>
      <w:r w:rsidRPr="00872631">
        <w:t>_1</w:t>
      </w:r>
      <w:r>
        <w:t>3</w:t>
      </w:r>
      <w:r w:rsidRPr="00872631">
        <w:rPr>
          <w:rFonts w:hint="eastAsia"/>
        </w:rPr>
        <w:t>】</w:t>
      </w:r>
      <w:r w:rsidR="00871C5B" w:rsidRPr="00DD78D5">
        <w:rPr>
          <w:rFonts w:ascii="ＭＳ Ｐゴシック" w:eastAsia="ＭＳ Ｐゴシック" w:hAnsi="ＭＳ Ｐゴシック" w:hint="eastAsia"/>
        </w:rPr>
        <w:t>うつ病</w:t>
      </w:r>
    </w:p>
    <w:p w:rsidR="001D02E1" w:rsidRDefault="00F715B7" w:rsidP="007A7997">
      <w:pPr>
        <w:pStyle w:val="a7"/>
        <w:numPr>
          <w:ilvl w:val="0"/>
          <w:numId w:val="80"/>
        </w:numPr>
        <w:ind w:leftChars="0" w:firstLine="6"/>
        <w:rPr>
          <w:rFonts w:ascii="ＭＳ Ｐゴシック" w:eastAsia="ＭＳ Ｐゴシック" w:hAnsi="ＭＳ Ｐゴシック"/>
        </w:rPr>
      </w:pPr>
      <w:r w:rsidRPr="00872631">
        <w:rPr>
          <w:rFonts w:hint="eastAsia"/>
        </w:rPr>
        <w:t>【</w:t>
      </w:r>
      <w:r w:rsidRPr="00872631">
        <w:t>Q1</w:t>
      </w:r>
      <w:r>
        <w:t>6</w:t>
      </w:r>
      <w:r w:rsidRPr="00872631">
        <w:t>_1</w:t>
      </w:r>
      <w:r>
        <w:t>4</w:t>
      </w:r>
      <w:r w:rsidRPr="00872631">
        <w:rPr>
          <w:rFonts w:hint="eastAsia"/>
        </w:rPr>
        <w:t>】</w:t>
      </w:r>
      <w:r w:rsidR="00871C5B" w:rsidRPr="00DD78D5">
        <w:rPr>
          <w:rFonts w:ascii="ＭＳ Ｐゴシック" w:eastAsia="ＭＳ Ｐゴシック" w:hAnsi="ＭＳ Ｐゴシック" w:hint="eastAsia"/>
        </w:rPr>
        <w:t>うつ病以外の精神疾患</w:t>
      </w:r>
    </w:p>
    <w:p w:rsidR="00871C5B" w:rsidRPr="00DD78D5" w:rsidRDefault="00871C5B" w:rsidP="00AD7141">
      <w:pPr>
        <w:pStyle w:val="a7"/>
        <w:ind w:leftChars="-1" w:left="-2"/>
        <w:rPr>
          <w:rFonts w:ascii="ＭＳ Ｐゴシック" w:eastAsia="ＭＳ Ｐゴシック" w:hAnsi="ＭＳ Ｐゴシック"/>
        </w:rPr>
      </w:pPr>
      <w:r w:rsidRPr="00DD78D5">
        <w:rPr>
          <w:rFonts w:ascii="ＭＳ Ｐゴシック" w:eastAsia="ＭＳ Ｐゴシック" w:hAnsi="ＭＳ Ｐゴシック" w:hint="eastAsia"/>
        </w:rPr>
        <w:t>選択肢</w:t>
      </w:r>
    </w:p>
    <w:p w:rsidR="00E06F69" w:rsidRPr="00DD78D5" w:rsidRDefault="00E06F69" w:rsidP="007A7997">
      <w:pPr>
        <w:pStyle w:val="a7"/>
        <w:numPr>
          <w:ilvl w:val="0"/>
          <w:numId w:val="53"/>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これまで一度もない</w:t>
      </w:r>
    </w:p>
    <w:p w:rsidR="00E06F69" w:rsidRPr="00DD78D5" w:rsidRDefault="00E06F69" w:rsidP="007A7997">
      <w:pPr>
        <w:pStyle w:val="a7"/>
        <w:numPr>
          <w:ilvl w:val="0"/>
          <w:numId w:val="53"/>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はないが、過去にはあった</w:t>
      </w:r>
    </w:p>
    <w:p w:rsidR="00871C5B" w:rsidRPr="00DD78D5" w:rsidRDefault="00E06F69" w:rsidP="007A7997">
      <w:pPr>
        <w:pStyle w:val="a7"/>
        <w:numPr>
          <w:ilvl w:val="0"/>
          <w:numId w:val="53"/>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ある</w:t>
      </w:r>
      <w:r w:rsidR="001B6411" w:rsidRPr="00DD78D5">
        <w:rPr>
          <w:rFonts w:ascii="ＭＳ Ｐゴシック" w:eastAsia="ＭＳ Ｐゴシック" w:hAnsi="ＭＳ Ｐゴシック" w:hint="eastAsia"/>
        </w:rPr>
        <w:t>（通院中）</w:t>
      </w:r>
    </w:p>
    <w:p w:rsidR="001B6411" w:rsidRPr="00DD78D5" w:rsidRDefault="001B6411" w:rsidP="007A7997">
      <w:pPr>
        <w:pStyle w:val="a7"/>
        <w:numPr>
          <w:ilvl w:val="0"/>
          <w:numId w:val="53"/>
        </w:numPr>
        <w:ind w:leftChars="0"/>
        <w:rPr>
          <w:rFonts w:ascii="ＭＳ Ｐゴシック" w:eastAsia="ＭＳ Ｐゴシック" w:hAnsi="ＭＳ Ｐゴシック"/>
        </w:rPr>
      </w:pPr>
      <w:r w:rsidRPr="00DD78D5">
        <w:rPr>
          <w:rFonts w:ascii="ＭＳ Ｐゴシック" w:eastAsia="ＭＳ Ｐゴシック" w:hAnsi="ＭＳ Ｐゴシック" w:hint="eastAsia"/>
        </w:rPr>
        <w:t>現在ある（通院はしていない）</w:t>
      </w:r>
    </w:p>
    <w:p w:rsidR="00CE0715" w:rsidRDefault="00CE0715" w:rsidP="00CE0715">
      <w:pPr>
        <w:widowControl/>
        <w:jc w:val="left"/>
      </w:pPr>
    </w:p>
    <w:p w:rsidR="00D8647A" w:rsidRDefault="006A70C2" w:rsidP="00CE0715">
      <w:pPr>
        <w:widowControl/>
        <w:jc w:val="left"/>
      </w:pPr>
      <w:r>
        <w:rPr>
          <w:rFonts w:hint="eastAsia"/>
        </w:rPr>
        <w:t>Q14</w:t>
      </w:r>
      <w:r w:rsidR="00D8647A" w:rsidRPr="00DD78D5">
        <w:rPr>
          <w:rFonts w:hint="eastAsia"/>
        </w:rPr>
        <w:t>◆あなたは電子タバコを知っていますか</w:t>
      </w:r>
      <w:r w:rsidR="00B9689D">
        <w:rPr>
          <w:rFonts w:hint="eastAsia"/>
        </w:rPr>
        <w:t>。</w:t>
      </w:r>
    </w:p>
    <w:p w:rsidR="00B967F4" w:rsidRPr="00DD78D5" w:rsidRDefault="00B967F4" w:rsidP="00CE0715">
      <w:pPr>
        <w:widowControl/>
        <w:jc w:val="left"/>
        <w:rPr>
          <w:rFonts w:hint="eastAsia"/>
        </w:rPr>
      </w:pPr>
      <w:r w:rsidRPr="00872631">
        <w:rPr>
          <w:rFonts w:hint="eastAsia"/>
        </w:rPr>
        <w:t>【</w:t>
      </w:r>
      <w:r w:rsidRPr="00872631">
        <w:t>Q1</w:t>
      </w:r>
      <w:r>
        <w:t>7</w:t>
      </w:r>
      <w:r w:rsidRPr="00872631">
        <w:rPr>
          <w:rFonts w:hint="eastAsia"/>
        </w:rPr>
        <w:t>】</w:t>
      </w:r>
    </w:p>
    <w:p w:rsidR="00D8647A" w:rsidRPr="00DD78D5" w:rsidRDefault="00D8647A" w:rsidP="00D8647A">
      <w:pPr>
        <w:ind w:leftChars="134" w:left="281"/>
      </w:pPr>
      <w:r w:rsidRPr="00DD78D5">
        <w:rPr>
          <w:rFonts w:hint="eastAsia"/>
        </w:rPr>
        <w:t>１．はい</w:t>
      </w:r>
    </w:p>
    <w:p w:rsidR="00D8647A" w:rsidRPr="00DD78D5" w:rsidRDefault="00D8647A" w:rsidP="00D8647A">
      <w:pPr>
        <w:ind w:leftChars="135" w:left="283"/>
      </w:pPr>
      <w:r w:rsidRPr="00DD78D5">
        <w:rPr>
          <w:rFonts w:hint="eastAsia"/>
        </w:rPr>
        <w:t>２．いいえ</w:t>
      </w:r>
    </w:p>
    <w:p w:rsidR="00FD04A5" w:rsidRPr="00DD78D5" w:rsidRDefault="00FD04A5" w:rsidP="00D8647A">
      <w:pPr>
        <w:ind w:leftChars="135" w:left="283"/>
      </w:pPr>
    </w:p>
    <w:p w:rsidR="009A29B5" w:rsidRPr="00DD78D5" w:rsidRDefault="009A29B5" w:rsidP="009A29B5">
      <w:r w:rsidRPr="00DD78D5">
        <w:rPr>
          <w:rFonts w:hint="eastAsia"/>
        </w:rPr>
        <w:t>★電子タバコを知っている人への質問</w:t>
      </w:r>
    </w:p>
    <w:p w:rsidR="009A29B5" w:rsidRDefault="00CE0715" w:rsidP="009A29B5">
      <w:r>
        <w:rPr>
          <w:rFonts w:hint="eastAsia"/>
        </w:rPr>
        <w:t>Q15</w:t>
      </w:r>
      <w:r w:rsidR="009A29B5" w:rsidRPr="00DD78D5">
        <w:rPr>
          <w:rFonts w:hint="eastAsia"/>
        </w:rPr>
        <w:t>◆あなたは電子タバコをはじめにどうやって知りましたか</w:t>
      </w:r>
      <w:r w:rsidR="00B9689D">
        <w:rPr>
          <w:rFonts w:hint="eastAsia"/>
        </w:rPr>
        <w:t>。</w:t>
      </w:r>
    </w:p>
    <w:p w:rsidR="00B967F4" w:rsidRPr="00DD78D5" w:rsidRDefault="00B967F4" w:rsidP="009A29B5">
      <w:pPr>
        <w:rPr>
          <w:rFonts w:hint="eastAsia"/>
        </w:rPr>
      </w:pPr>
      <w:r w:rsidRPr="00872631">
        <w:rPr>
          <w:rFonts w:hint="eastAsia"/>
        </w:rPr>
        <w:t>【</w:t>
      </w:r>
      <w:r w:rsidRPr="00872631">
        <w:t>Q1</w:t>
      </w:r>
      <w:r>
        <w:t>8</w:t>
      </w:r>
      <w:r w:rsidRPr="00872631">
        <w:rPr>
          <w:rFonts w:hint="eastAsia"/>
        </w:rPr>
        <w:t>】</w:t>
      </w:r>
    </w:p>
    <w:p w:rsidR="009A29B5" w:rsidRPr="00DD78D5" w:rsidRDefault="009A29B5" w:rsidP="009A29B5">
      <w:pPr>
        <w:pStyle w:val="a7"/>
        <w:numPr>
          <w:ilvl w:val="0"/>
          <w:numId w:val="10"/>
        </w:numPr>
        <w:ind w:leftChars="0" w:firstLine="6"/>
      </w:pPr>
      <w:r w:rsidRPr="00DD78D5">
        <w:rPr>
          <w:rFonts w:hint="eastAsia"/>
        </w:rPr>
        <w:t>友人・知人から聞いて知った</w:t>
      </w:r>
    </w:p>
    <w:p w:rsidR="009A29B5" w:rsidRPr="00DD78D5" w:rsidRDefault="009A29B5" w:rsidP="009A29B5">
      <w:pPr>
        <w:pStyle w:val="a7"/>
        <w:numPr>
          <w:ilvl w:val="0"/>
          <w:numId w:val="10"/>
        </w:numPr>
        <w:ind w:leftChars="0" w:firstLine="6"/>
      </w:pPr>
      <w:r w:rsidRPr="00DD78D5">
        <w:rPr>
          <w:rFonts w:hint="eastAsia"/>
        </w:rPr>
        <w:lastRenderedPageBreak/>
        <w:t>家族・親戚から聞いて知った</w:t>
      </w:r>
    </w:p>
    <w:p w:rsidR="009A29B5" w:rsidRPr="00DD78D5" w:rsidRDefault="009A29B5" w:rsidP="009A29B5">
      <w:pPr>
        <w:pStyle w:val="a7"/>
        <w:numPr>
          <w:ilvl w:val="0"/>
          <w:numId w:val="10"/>
        </w:numPr>
        <w:ind w:leftChars="0" w:firstLine="6"/>
      </w:pPr>
      <w:r w:rsidRPr="00DD78D5">
        <w:rPr>
          <w:rFonts w:hint="eastAsia"/>
        </w:rPr>
        <w:t>小売店・コンビニエンスストア・専門店など店舗で知った</w:t>
      </w:r>
    </w:p>
    <w:p w:rsidR="009A29B5" w:rsidRPr="00DD78D5" w:rsidRDefault="009A29B5" w:rsidP="009A29B5">
      <w:pPr>
        <w:pStyle w:val="a7"/>
        <w:numPr>
          <w:ilvl w:val="0"/>
          <w:numId w:val="10"/>
        </w:numPr>
        <w:ind w:leftChars="0" w:firstLine="6"/>
      </w:pPr>
      <w:r w:rsidRPr="00DD78D5">
        <w:rPr>
          <w:rFonts w:hint="eastAsia"/>
        </w:rPr>
        <w:t>ドラッグストア・薬局・薬店で知った</w:t>
      </w:r>
    </w:p>
    <w:p w:rsidR="009A29B5" w:rsidRPr="00DD78D5" w:rsidRDefault="009A29B5" w:rsidP="009A29B5">
      <w:pPr>
        <w:pStyle w:val="a7"/>
        <w:numPr>
          <w:ilvl w:val="0"/>
          <w:numId w:val="10"/>
        </w:numPr>
        <w:ind w:leftChars="0" w:firstLine="6"/>
      </w:pPr>
      <w:r w:rsidRPr="00DD78D5">
        <w:rPr>
          <w:rFonts w:hint="eastAsia"/>
        </w:rPr>
        <w:t>インターネットで知った</w:t>
      </w:r>
    </w:p>
    <w:p w:rsidR="009A29B5" w:rsidRPr="00DD78D5" w:rsidRDefault="009A29B5" w:rsidP="00DA5BC2">
      <w:pPr>
        <w:pStyle w:val="a7"/>
        <w:numPr>
          <w:ilvl w:val="0"/>
          <w:numId w:val="10"/>
        </w:numPr>
        <w:ind w:leftChars="0" w:firstLine="6"/>
      </w:pPr>
      <w:r w:rsidRPr="00DD78D5">
        <w:rPr>
          <w:rFonts w:hint="eastAsia"/>
        </w:rPr>
        <w:t>テレビ</w:t>
      </w:r>
      <w:r w:rsidR="00DA5BC2" w:rsidRPr="00DD78D5">
        <w:rPr>
          <w:rFonts w:hint="eastAsia"/>
        </w:rPr>
        <w:t>・ラジオ</w:t>
      </w:r>
      <w:r w:rsidRPr="00DD78D5">
        <w:rPr>
          <w:rFonts w:hint="eastAsia"/>
        </w:rPr>
        <w:t>で知った</w:t>
      </w:r>
    </w:p>
    <w:p w:rsidR="009A29B5" w:rsidRPr="00DD78D5" w:rsidRDefault="009A29B5" w:rsidP="009A29B5">
      <w:pPr>
        <w:pStyle w:val="a7"/>
        <w:numPr>
          <w:ilvl w:val="0"/>
          <w:numId w:val="10"/>
        </w:numPr>
        <w:ind w:leftChars="0" w:firstLine="6"/>
      </w:pPr>
      <w:r w:rsidRPr="00DD78D5">
        <w:rPr>
          <w:rFonts w:hint="eastAsia"/>
        </w:rPr>
        <w:t>本で知った</w:t>
      </w:r>
    </w:p>
    <w:p w:rsidR="009A29B5" w:rsidRPr="00DD78D5" w:rsidRDefault="009A29B5" w:rsidP="00DA5BC2">
      <w:pPr>
        <w:pStyle w:val="a7"/>
        <w:numPr>
          <w:ilvl w:val="0"/>
          <w:numId w:val="10"/>
        </w:numPr>
        <w:ind w:leftChars="0" w:firstLine="6"/>
      </w:pPr>
      <w:r w:rsidRPr="00DD78D5">
        <w:rPr>
          <w:rFonts w:hint="eastAsia"/>
        </w:rPr>
        <w:t>雑誌で知った</w:t>
      </w:r>
    </w:p>
    <w:p w:rsidR="009A29B5" w:rsidRPr="00DD78D5" w:rsidRDefault="009A29B5" w:rsidP="009A29B5">
      <w:pPr>
        <w:pStyle w:val="a7"/>
        <w:numPr>
          <w:ilvl w:val="0"/>
          <w:numId w:val="10"/>
        </w:numPr>
        <w:ind w:leftChars="0" w:firstLine="6"/>
      </w:pPr>
      <w:r w:rsidRPr="00DD78D5">
        <w:rPr>
          <w:rFonts w:hint="eastAsia"/>
        </w:rPr>
        <w:t>タバコ教育で知った</w:t>
      </w:r>
    </w:p>
    <w:p w:rsidR="009A29B5" w:rsidRPr="00DD78D5" w:rsidRDefault="009A29B5" w:rsidP="009A29B5">
      <w:pPr>
        <w:pStyle w:val="a7"/>
        <w:numPr>
          <w:ilvl w:val="0"/>
          <w:numId w:val="10"/>
        </w:numPr>
        <w:ind w:leftChars="0" w:firstLine="6"/>
      </w:pPr>
      <w:r w:rsidRPr="00DD78D5">
        <w:rPr>
          <w:rFonts w:hint="eastAsia"/>
        </w:rPr>
        <w:t>その他</w:t>
      </w:r>
      <w:r w:rsidRPr="00DD78D5">
        <w:rPr>
          <w:rFonts w:hint="eastAsia"/>
          <w:u w:val="single"/>
        </w:rPr>
        <w:t xml:space="preserve">（　</w:t>
      </w:r>
      <w:r w:rsidRPr="00DD78D5">
        <w:rPr>
          <w:rFonts w:hint="eastAsia"/>
          <w:u w:val="single"/>
        </w:rPr>
        <w:t xml:space="preserve">          </w:t>
      </w:r>
      <w:r w:rsidRPr="00DD78D5">
        <w:rPr>
          <w:rFonts w:hint="eastAsia"/>
          <w:u w:val="single"/>
        </w:rPr>
        <w:t xml:space="preserve">　　）</w:t>
      </w:r>
    </w:p>
    <w:p w:rsidR="009A29B5" w:rsidRPr="00DD78D5" w:rsidRDefault="009A29B5" w:rsidP="00D8647A">
      <w:pPr>
        <w:ind w:leftChars="135" w:left="283"/>
      </w:pPr>
    </w:p>
    <w:p w:rsidR="00B967F4" w:rsidRDefault="00CE0715" w:rsidP="00FD04A5">
      <w:r>
        <w:rPr>
          <w:rFonts w:hint="eastAsia"/>
        </w:rPr>
        <w:t>Q16</w:t>
      </w:r>
      <w:r w:rsidR="00FD04A5" w:rsidRPr="00DD78D5">
        <w:rPr>
          <w:rFonts w:hint="eastAsia"/>
        </w:rPr>
        <w:t>◆あなたは電子タバコを今までに一度でも試したことがありますか</w:t>
      </w:r>
      <w:r w:rsidR="00B9689D">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p>
    <w:p w:rsidR="00B967F4" w:rsidRPr="00DD78D5" w:rsidRDefault="00B967F4" w:rsidP="00FD04A5">
      <w:pPr>
        <w:rPr>
          <w:rFonts w:hint="eastAsia"/>
        </w:rPr>
      </w:pPr>
      <w:r w:rsidRPr="00872631">
        <w:rPr>
          <w:rFonts w:hint="eastAsia"/>
        </w:rPr>
        <w:t>【</w:t>
      </w:r>
      <w:r w:rsidRPr="00872631">
        <w:t>Q1</w:t>
      </w:r>
      <w:r>
        <w:t>9</w:t>
      </w:r>
      <w:r w:rsidRPr="00872631">
        <w:rPr>
          <w:rFonts w:hint="eastAsia"/>
        </w:rPr>
        <w:t>】</w:t>
      </w:r>
    </w:p>
    <w:p w:rsidR="00FD04A5" w:rsidRPr="00DD78D5" w:rsidRDefault="00FD04A5" w:rsidP="007A7997">
      <w:pPr>
        <w:pStyle w:val="a7"/>
        <w:numPr>
          <w:ilvl w:val="0"/>
          <w:numId w:val="30"/>
        </w:numPr>
        <w:ind w:leftChars="0" w:firstLine="6"/>
      </w:pPr>
      <w:r w:rsidRPr="00DD78D5">
        <w:rPr>
          <w:rFonts w:hint="eastAsia"/>
        </w:rPr>
        <w:t>ある</w:t>
      </w:r>
    </w:p>
    <w:p w:rsidR="00FD04A5" w:rsidRPr="00DD78D5" w:rsidRDefault="00FD04A5" w:rsidP="007A7997">
      <w:pPr>
        <w:pStyle w:val="a7"/>
        <w:numPr>
          <w:ilvl w:val="0"/>
          <w:numId w:val="30"/>
        </w:numPr>
        <w:ind w:leftChars="0" w:firstLine="6"/>
      </w:pPr>
      <w:r w:rsidRPr="00DD78D5">
        <w:rPr>
          <w:rFonts w:hint="eastAsia"/>
        </w:rPr>
        <w:t>ない</w:t>
      </w:r>
    </w:p>
    <w:p w:rsidR="00D8647A" w:rsidRPr="00DD78D5" w:rsidRDefault="00D8647A" w:rsidP="00D8647A"/>
    <w:p w:rsidR="00930A6F" w:rsidRPr="00DD78D5" w:rsidRDefault="00CE0715" w:rsidP="00930A6F">
      <w:r>
        <w:rPr>
          <w:rFonts w:hint="eastAsia"/>
        </w:rPr>
        <w:t>Q17</w:t>
      </w:r>
      <w:r w:rsidR="00F747A0" w:rsidRPr="00DD78D5">
        <w:rPr>
          <w:rFonts w:hint="eastAsia"/>
        </w:rPr>
        <w:t>◆</w:t>
      </w:r>
      <w:r w:rsidR="001F46FB" w:rsidRPr="00DD78D5">
        <w:rPr>
          <w:rFonts w:hint="eastAsia"/>
        </w:rPr>
        <w:t>あなたは現在、</w:t>
      </w:r>
      <w:r w:rsidR="00752130" w:rsidRPr="00DD78D5">
        <w:rPr>
          <w:rFonts w:hint="eastAsia"/>
        </w:rPr>
        <w:t>タバコ</w:t>
      </w:r>
      <w:r w:rsidR="00930A6F" w:rsidRPr="00DD78D5">
        <w:rPr>
          <w:rFonts w:hint="eastAsia"/>
        </w:rPr>
        <w:t>を</w:t>
      </w:r>
      <w:r w:rsidR="00D25554" w:rsidRPr="00DD78D5">
        <w:rPr>
          <w:rFonts w:hint="eastAsia"/>
        </w:rPr>
        <w:t>使って</w:t>
      </w:r>
      <w:r w:rsidR="00752130" w:rsidRPr="00DD78D5">
        <w:rPr>
          <w:rFonts w:hint="eastAsia"/>
        </w:rPr>
        <w:t>いますか？</w:t>
      </w:r>
      <w:r w:rsidR="002107B9" w:rsidRPr="00DD78D5">
        <w:rPr>
          <w:rFonts w:hint="eastAsia"/>
        </w:rPr>
        <w:t>以下の</w:t>
      </w:r>
      <w:r w:rsidR="007336CD" w:rsidRPr="00DD78D5">
        <w:rPr>
          <w:rFonts w:hint="eastAsia"/>
        </w:rPr>
        <w:t>それぞれについてお答えください。</w:t>
      </w:r>
      <w:r w:rsidR="002107B9" w:rsidRPr="00DD78D5">
        <w:rPr>
          <w:rFonts w:hint="eastAsia"/>
        </w:rPr>
        <w:t>電子タバコにニコチンが含まれているかどうか分からない場合</w:t>
      </w:r>
      <w:r w:rsidR="00F36ECF" w:rsidRPr="00DD78D5">
        <w:rPr>
          <w:rFonts w:hint="eastAsia"/>
        </w:rPr>
        <w:t>は</w:t>
      </w:r>
      <w:r w:rsidR="002107B9" w:rsidRPr="00DD78D5">
        <w:rPr>
          <w:rFonts w:hint="eastAsia"/>
        </w:rPr>
        <w:t>3,4</w:t>
      </w:r>
      <w:r w:rsidR="002107B9" w:rsidRPr="00DD78D5">
        <w:rPr>
          <w:rFonts w:hint="eastAsia"/>
        </w:rPr>
        <w:t>で</w:t>
      </w:r>
      <w:r w:rsidR="003D3F1C" w:rsidRPr="00DD78D5">
        <w:rPr>
          <w:rFonts w:hint="eastAsia"/>
        </w:rPr>
        <w:t>「一度も使ったことがない」と回答してください。</w:t>
      </w:r>
    </w:p>
    <w:p w:rsidR="002107B9" w:rsidRPr="00DD78D5" w:rsidRDefault="00872631" w:rsidP="002107B9">
      <w:pPr>
        <w:pStyle w:val="a7"/>
        <w:numPr>
          <w:ilvl w:val="0"/>
          <w:numId w:val="26"/>
        </w:numPr>
        <w:ind w:leftChars="0" w:firstLine="6"/>
      </w:pPr>
      <w:r w:rsidRPr="00872631">
        <w:rPr>
          <w:rFonts w:hint="eastAsia"/>
        </w:rPr>
        <w:t>【</w:t>
      </w:r>
      <w:r w:rsidRPr="00872631">
        <w:t>Q1_1</w:t>
      </w:r>
      <w:r w:rsidRPr="00872631">
        <w:rPr>
          <w:rFonts w:hint="eastAsia"/>
        </w:rPr>
        <w:t>】</w:t>
      </w:r>
      <w:r w:rsidR="00930A6F" w:rsidRPr="00DD78D5">
        <w:rPr>
          <w:rFonts w:hint="eastAsia"/>
        </w:rPr>
        <w:t>紙巻きタバコ</w:t>
      </w:r>
    </w:p>
    <w:p w:rsidR="002107B9" w:rsidRPr="00DD78D5" w:rsidRDefault="00872631" w:rsidP="002107B9">
      <w:pPr>
        <w:pStyle w:val="a7"/>
        <w:numPr>
          <w:ilvl w:val="0"/>
          <w:numId w:val="26"/>
        </w:numPr>
        <w:ind w:leftChars="0" w:firstLine="6"/>
      </w:pPr>
      <w:r w:rsidRPr="00872631">
        <w:rPr>
          <w:rFonts w:hint="eastAsia"/>
        </w:rPr>
        <w:t>【</w:t>
      </w:r>
      <w:r>
        <w:t>Q1_2</w:t>
      </w:r>
      <w:r w:rsidRPr="00872631">
        <w:rPr>
          <w:rFonts w:hint="eastAsia"/>
        </w:rPr>
        <w:t>】</w:t>
      </w:r>
      <w:r w:rsidR="002107B9" w:rsidRPr="00DD78D5">
        <w:rPr>
          <w:rFonts w:hint="eastAsia"/>
        </w:rPr>
        <w:t>手巻きタバコ（キットなどを用いて</w:t>
      </w:r>
      <w:r w:rsidR="0080236E" w:rsidRPr="00DD78D5">
        <w:rPr>
          <w:rFonts w:hint="eastAsia"/>
        </w:rPr>
        <w:t>、</w:t>
      </w:r>
      <w:r w:rsidR="002107B9" w:rsidRPr="00DD78D5">
        <w:rPr>
          <w:rFonts w:hint="eastAsia"/>
        </w:rPr>
        <w:t>自分で巻いて紙巻きタバコを作るもの）</w:t>
      </w:r>
    </w:p>
    <w:p w:rsidR="002107B9" w:rsidRPr="00DD78D5" w:rsidRDefault="00872631" w:rsidP="002107B9">
      <w:pPr>
        <w:pStyle w:val="a7"/>
        <w:numPr>
          <w:ilvl w:val="0"/>
          <w:numId w:val="26"/>
        </w:numPr>
        <w:ind w:leftChars="0" w:firstLine="6"/>
      </w:pPr>
      <w:r w:rsidRPr="00872631">
        <w:rPr>
          <w:rFonts w:hint="eastAsia"/>
        </w:rPr>
        <w:t>【</w:t>
      </w:r>
      <w:r>
        <w:t>Q1_3</w:t>
      </w:r>
      <w:r w:rsidRPr="00872631">
        <w:rPr>
          <w:rFonts w:hint="eastAsia"/>
        </w:rPr>
        <w:t>】</w:t>
      </w:r>
      <w:r w:rsidR="002107B9" w:rsidRPr="00DD78D5">
        <w:rPr>
          <w:rFonts w:hint="eastAsia"/>
        </w:rPr>
        <w:t>電子タバコ（ニコチンを含んでいるもの）</w:t>
      </w:r>
    </w:p>
    <w:p w:rsidR="002107B9" w:rsidRPr="00DD78D5" w:rsidRDefault="00872631" w:rsidP="002107B9">
      <w:pPr>
        <w:pStyle w:val="a7"/>
        <w:numPr>
          <w:ilvl w:val="0"/>
          <w:numId w:val="26"/>
        </w:numPr>
        <w:ind w:leftChars="0" w:firstLine="6"/>
      </w:pPr>
      <w:r w:rsidRPr="00872631">
        <w:rPr>
          <w:rFonts w:hint="eastAsia"/>
        </w:rPr>
        <w:t>【</w:t>
      </w:r>
      <w:r>
        <w:t>Q1_4</w:t>
      </w:r>
      <w:r w:rsidRPr="00872631">
        <w:rPr>
          <w:rFonts w:hint="eastAsia"/>
        </w:rPr>
        <w:t>】</w:t>
      </w:r>
      <w:r w:rsidR="002107B9" w:rsidRPr="00DD78D5">
        <w:rPr>
          <w:rFonts w:hint="eastAsia"/>
        </w:rPr>
        <w:t>電子タバコ（ニコチンを含んでいないもの）</w:t>
      </w:r>
    </w:p>
    <w:p w:rsidR="00930A6F" w:rsidRPr="00DD78D5" w:rsidRDefault="00872631" w:rsidP="002107B9">
      <w:pPr>
        <w:pStyle w:val="a7"/>
        <w:numPr>
          <w:ilvl w:val="0"/>
          <w:numId w:val="26"/>
        </w:numPr>
        <w:ind w:leftChars="0" w:firstLine="6"/>
      </w:pPr>
      <w:r w:rsidRPr="00872631">
        <w:rPr>
          <w:rFonts w:hint="eastAsia"/>
        </w:rPr>
        <w:t>【</w:t>
      </w:r>
      <w:r>
        <w:t>Q1_5</w:t>
      </w:r>
      <w:r w:rsidRPr="00872631">
        <w:rPr>
          <w:rFonts w:hint="eastAsia"/>
        </w:rPr>
        <w:t>】</w:t>
      </w:r>
      <w:r w:rsidR="002107B9" w:rsidRPr="00DD78D5">
        <w:rPr>
          <w:rFonts w:hint="eastAsia"/>
        </w:rPr>
        <w:t>電子タバコ（ニコチンを含んでいるかどうか分からないもの）</w:t>
      </w:r>
    </w:p>
    <w:p w:rsidR="002107B9" w:rsidRPr="00DD78D5" w:rsidRDefault="00872631" w:rsidP="002107B9">
      <w:pPr>
        <w:pStyle w:val="a7"/>
        <w:numPr>
          <w:ilvl w:val="0"/>
          <w:numId w:val="26"/>
        </w:numPr>
        <w:ind w:leftChars="0" w:firstLine="6"/>
      </w:pPr>
      <w:r w:rsidRPr="00872631">
        <w:rPr>
          <w:rFonts w:hint="eastAsia"/>
        </w:rPr>
        <w:t>【</w:t>
      </w:r>
      <w:r>
        <w:t>Q1_6</w:t>
      </w:r>
      <w:r w:rsidRPr="00872631">
        <w:rPr>
          <w:rFonts w:hint="eastAsia"/>
        </w:rPr>
        <w:t>】</w:t>
      </w:r>
      <w:r w:rsidR="002107B9" w:rsidRPr="00DD78D5">
        <w:rPr>
          <w:rFonts w:hint="eastAsia"/>
        </w:rPr>
        <w:t>Ploom</w:t>
      </w:r>
      <w:r w:rsidR="002107B9" w:rsidRPr="00DD78D5">
        <w:rPr>
          <w:rFonts w:hint="eastAsia"/>
        </w:rPr>
        <w:t>（プルーム）</w:t>
      </w:r>
    </w:p>
    <w:p w:rsidR="002107B9" w:rsidRPr="00DD78D5" w:rsidRDefault="00872631" w:rsidP="002107B9">
      <w:pPr>
        <w:pStyle w:val="a7"/>
        <w:numPr>
          <w:ilvl w:val="0"/>
          <w:numId w:val="26"/>
        </w:numPr>
        <w:ind w:leftChars="0" w:firstLine="6"/>
      </w:pPr>
      <w:r w:rsidRPr="00872631">
        <w:rPr>
          <w:rFonts w:hint="eastAsia"/>
        </w:rPr>
        <w:t>【</w:t>
      </w:r>
      <w:r>
        <w:t>Q1_7</w:t>
      </w:r>
      <w:r w:rsidRPr="00872631">
        <w:rPr>
          <w:rFonts w:hint="eastAsia"/>
        </w:rPr>
        <w:t>】</w:t>
      </w:r>
      <w:r w:rsidR="002107B9" w:rsidRPr="00DD78D5">
        <w:rPr>
          <w:rFonts w:hint="eastAsia"/>
        </w:rPr>
        <w:t>iQOS</w:t>
      </w:r>
      <w:r w:rsidR="002107B9" w:rsidRPr="00DD78D5">
        <w:rPr>
          <w:rFonts w:hint="eastAsia"/>
        </w:rPr>
        <w:t>（アイコス）</w:t>
      </w:r>
    </w:p>
    <w:p w:rsidR="00930A6F" w:rsidRPr="00DD78D5" w:rsidRDefault="00872631" w:rsidP="00DF32DF">
      <w:pPr>
        <w:pStyle w:val="a7"/>
        <w:numPr>
          <w:ilvl w:val="0"/>
          <w:numId w:val="26"/>
        </w:numPr>
        <w:ind w:leftChars="0" w:firstLine="6"/>
      </w:pPr>
      <w:r w:rsidRPr="00872631">
        <w:rPr>
          <w:rFonts w:hint="eastAsia"/>
        </w:rPr>
        <w:t>【</w:t>
      </w:r>
      <w:r>
        <w:t>Q1_8</w:t>
      </w:r>
      <w:r w:rsidRPr="00872631">
        <w:rPr>
          <w:rFonts w:hint="eastAsia"/>
        </w:rPr>
        <w:t>】</w:t>
      </w:r>
      <w:r w:rsidR="00930A6F" w:rsidRPr="00DD78D5">
        <w:rPr>
          <w:rFonts w:hint="eastAsia"/>
        </w:rPr>
        <w:t>葉巻</w:t>
      </w:r>
    </w:p>
    <w:p w:rsidR="00930A6F" w:rsidRPr="00DD78D5" w:rsidRDefault="00872631" w:rsidP="00DF32DF">
      <w:pPr>
        <w:pStyle w:val="a7"/>
        <w:numPr>
          <w:ilvl w:val="0"/>
          <w:numId w:val="26"/>
        </w:numPr>
        <w:ind w:leftChars="0" w:firstLine="6"/>
      </w:pPr>
      <w:r w:rsidRPr="00872631">
        <w:rPr>
          <w:rFonts w:hint="eastAsia"/>
        </w:rPr>
        <w:t>【</w:t>
      </w:r>
      <w:r>
        <w:t>Q1_9</w:t>
      </w:r>
      <w:r w:rsidRPr="00872631">
        <w:rPr>
          <w:rFonts w:hint="eastAsia"/>
        </w:rPr>
        <w:t>】</w:t>
      </w:r>
      <w:r w:rsidR="00930A6F" w:rsidRPr="00DD78D5">
        <w:rPr>
          <w:rFonts w:hint="eastAsia"/>
        </w:rPr>
        <w:t>パイプ</w:t>
      </w:r>
    </w:p>
    <w:p w:rsidR="0080236E" w:rsidRPr="00DD78D5" w:rsidRDefault="00872631" w:rsidP="00DF32DF">
      <w:pPr>
        <w:pStyle w:val="a7"/>
        <w:numPr>
          <w:ilvl w:val="0"/>
          <w:numId w:val="26"/>
        </w:numPr>
        <w:ind w:leftChars="0" w:firstLine="6"/>
      </w:pPr>
      <w:r w:rsidRPr="00872631">
        <w:rPr>
          <w:rFonts w:hint="eastAsia"/>
        </w:rPr>
        <w:t>【</w:t>
      </w:r>
      <w:r>
        <w:t>Q1_10</w:t>
      </w:r>
      <w:r w:rsidRPr="00872631">
        <w:rPr>
          <w:rFonts w:hint="eastAsia"/>
        </w:rPr>
        <w:t>】</w:t>
      </w:r>
      <w:r w:rsidR="00930A6F" w:rsidRPr="00DD78D5">
        <w:rPr>
          <w:rFonts w:hint="eastAsia"/>
        </w:rPr>
        <w:t>煙管</w:t>
      </w:r>
      <w:r w:rsidR="0080236E" w:rsidRPr="00DD78D5">
        <w:rPr>
          <w:rFonts w:hint="eastAsia"/>
        </w:rPr>
        <w:t>（</w:t>
      </w:r>
      <w:r w:rsidR="00930A6F" w:rsidRPr="00DD78D5">
        <w:rPr>
          <w:rFonts w:hint="eastAsia"/>
        </w:rPr>
        <w:t>キセル</w:t>
      </w:r>
      <w:r w:rsidR="0080236E" w:rsidRPr="00DD78D5">
        <w:rPr>
          <w:rFonts w:hint="eastAsia"/>
        </w:rPr>
        <w:t>）</w:t>
      </w:r>
    </w:p>
    <w:p w:rsidR="00930A6F" w:rsidRPr="00DD78D5" w:rsidRDefault="00872631" w:rsidP="00DF32DF">
      <w:pPr>
        <w:pStyle w:val="a7"/>
        <w:numPr>
          <w:ilvl w:val="0"/>
          <w:numId w:val="26"/>
        </w:numPr>
        <w:ind w:leftChars="0" w:firstLine="6"/>
      </w:pPr>
      <w:r w:rsidRPr="00872631">
        <w:rPr>
          <w:rFonts w:hint="eastAsia"/>
        </w:rPr>
        <w:t>【</w:t>
      </w:r>
      <w:r w:rsidRPr="00872631">
        <w:t>Q1_1</w:t>
      </w:r>
      <w:r>
        <w:t>1</w:t>
      </w:r>
      <w:r w:rsidRPr="00872631">
        <w:rPr>
          <w:rFonts w:hint="eastAsia"/>
        </w:rPr>
        <w:t>】</w:t>
      </w:r>
      <w:r w:rsidR="00930A6F" w:rsidRPr="00DD78D5">
        <w:rPr>
          <w:rFonts w:hint="eastAsia"/>
        </w:rPr>
        <w:t>噛みタバコ</w:t>
      </w:r>
    </w:p>
    <w:p w:rsidR="00930A6F" w:rsidRPr="00DD78D5" w:rsidRDefault="00872631" w:rsidP="00DF32DF">
      <w:pPr>
        <w:pStyle w:val="a7"/>
        <w:numPr>
          <w:ilvl w:val="0"/>
          <w:numId w:val="26"/>
        </w:numPr>
        <w:ind w:leftChars="0" w:firstLine="6"/>
      </w:pPr>
      <w:r w:rsidRPr="00872631">
        <w:rPr>
          <w:rFonts w:hint="eastAsia"/>
        </w:rPr>
        <w:t>【</w:t>
      </w:r>
      <w:r w:rsidRPr="00872631">
        <w:t>Q1_1</w:t>
      </w:r>
      <w:r>
        <w:t>2</w:t>
      </w:r>
      <w:r w:rsidRPr="00872631">
        <w:rPr>
          <w:rFonts w:hint="eastAsia"/>
        </w:rPr>
        <w:t>】</w:t>
      </w:r>
      <w:r w:rsidR="00930A6F" w:rsidRPr="00DD78D5">
        <w:rPr>
          <w:rFonts w:hint="eastAsia"/>
        </w:rPr>
        <w:t>スヌース等の嗅ぎタバコ</w:t>
      </w:r>
    </w:p>
    <w:p w:rsidR="00752130" w:rsidRPr="00DD78D5" w:rsidRDefault="00872631" w:rsidP="00DF32DF">
      <w:pPr>
        <w:pStyle w:val="a7"/>
        <w:numPr>
          <w:ilvl w:val="0"/>
          <w:numId w:val="26"/>
        </w:numPr>
        <w:ind w:leftChars="0" w:firstLine="6"/>
      </w:pPr>
      <w:r w:rsidRPr="00872631">
        <w:rPr>
          <w:rFonts w:hint="eastAsia"/>
        </w:rPr>
        <w:t>【</w:t>
      </w:r>
      <w:r w:rsidRPr="00872631">
        <w:t>Q1_1</w:t>
      </w:r>
      <w:r>
        <w:t>3</w:t>
      </w:r>
      <w:r w:rsidRPr="00872631">
        <w:rPr>
          <w:rFonts w:hint="eastAsia"/>
        </w:rPr>
        <w:t>】</w:t>
      </w:r>
      <w:r w:rsidR="00752130" w:rsidRPr="00DD78D5">
        <w:rPr>
          <w:rFonts w:hint="eastAsia"/>
        </w:rPr>
        <w:t>その他のタバコ</w:t>
      </w:r>
    </w:p>
    <w:p w:rsidR="005C79CE" w:rsidRPr="00DD78D5" w:rsidRDefault="005C79CE" w:rsidP="00CA39B8">
      <w:r w:rsidRPr="00DD78D5">
        <w:rPr>
          <w:rFonts w:hint="eastAsia"/>
        </w:rPr>
        <w:t>選択肢</w:t>
      </w:r>
    </w:p>
    <w:p w:rsidR="000839E6" w:rsidRPr="00DD78D5" w:rsidRDefault="00946A1B" w:rsidP="000839E6">
      <w:pPr>
        <w:pStyle w:val="a7"/>
        <w:numPr>
          <w:ilvl w:val="0"/>
          <w:numId w:val="25"/>
        </w:numPr>
        <w:ind w:leftChars="0" w:firstLine="6"/>
      </w:pPr>
      <w:r w:rsidRPr="00DD78D5">
        <w:rPr>
          <w:rFonts w:hint="eastAsia"/>
        </w:rPr>
        <w:t>これまで</w:t>
      </w:r>
      <w:r w:rsidR="000839E6" w:rsidRPr="00DD78D5">
        <w:rPr>
          <w:rFonts w:hint="eastAsia"/>
        </w:rPr>
        <w:t>一度も使ったことがない</w:t>
      </w:r>
    </w:p>
    <w:p w:rsidR="000839E6" w:rsidRPr="00DD78D5" w:rsidRDefault="000839E6" w:rsidP="000839E6">
      <w:pPr>
        <w:pStyle w:val="a7"/>
        <w:numPr>
          <w:ilvl w:val="0"/>
          <w:numId w:val="25"/>
        </w:numPr>
        <w:ind w:leftChars="0" w:firstLine="6"/>
      </w:pPr>
      <w:r w:rsidRPr="00DD78D5">
        <w:rPr>
          <w:rFonts w:hint="eastAsia"/>
        </w:rPr>
        <w:t>1</w:t>
      </w:r>
      <w:r w:rsidRPr="00DD78D5">
        <w:rPr>
          <w:rFonts w:hint="eastAsia"/>
        </w:rPr>
        <w:t>回以上使ってみたが、習慣的には使用しなかった</w:t>
      </w:r>
    </w:p>
    <w:p w:rsidR="000839E6" w:rsidRPr="00DD78D5" w:rsidRDefault="000839E6" w:rsidP="000839E6">
      <w:pPr>
        <w:pStyle w:val="a7"/>
        <w:numPr>
          <w:ilvl w:val="0"/>
          <w:numId w:val="25"/>
        </w:numPr>
        <w:ind w:leftChars="0" w:firstLine="6"/>
      </w:pPr>
      <w:r w:rsidRPr="00DD78D5">
        <w:rPr>
          <w:rFonts w:hint="eastAsia"/>
        </w:rPr>
        <w:t xml:space="preserve">以前は習慣的に使っていたが、今は止めている　⇒　</w:t>
      </w:r>
    </w:p>
    <w:p w:rsidR="000839E6" w:rsidRPr="00DD78D5" w:rsidRDefault="000839E6" w:rsidP="000839E6">
      <w:pPr>
        <w:pStyle w:val="a7"/>
        <w:numPr>
          <w:ilvl w:val="0"/>
          <w:numId w:val="25"/>
        </w:numPr>
        <w:ind w:leftChars="0" w:firstLine="6"/>
      </w:pPr>
      <w:r w:rsidRPr="00DD78D5">
        <w:rPr>
          <w:rFonts w:hint="eastAsia"/>
        </w:rPr>
        <w:t>時々使う日がある</w:t>
      </w:r>
    </w:p>
    <w:p w:rsidR="005C79CE" w:rsidRDefault="007336CD" w:rsidP="00DF32DF">
      <w:pPr>
        <w:pStyle w:val="a7"/>
        <w:numPr>
          <w:ilvl w:val="0"/>
          <w:numId w:val="25"/>
        </w:numPr>
        <w:ind w:leftChars="0" w:firstLine="6"/>
      </w:pPr>
      <w:r w:rsidRPr="00DD78D5">
        <w:rPr>
          <w:rFonts w:hint="eastAsia"/>
        </w:rPr>
        <w:t>ほとんど</w:t>
      </w:r>
      <w:r w:rsidR="005C79CE" w:rsidRPr="00DD78D5">
        <w:rPr>
          <w:rFonts w:hint="eastAsia"/>
        </w:rPr>
        <w:t>毎日使っている</w:t>
      </w:r>
    </w:p>
    <w:p w:rsidR="000229FC" w:rsidRDefault="000229FC" w:rsidP="000229FC">
      <w:pPr>
        <w:pStyle w:val="a7"/>
        <w:ind w:leftChars="0" w:left="426"/>
      </w:pPr>
    </w:p>
    <w:p w:rsidR="00032051" w:rsidRDefault="00032051" w:rsidP="000229FC">
      <w:pPr>
        <w:pStyle w:val="a7"/>
        <w:ind w:leftChars="0" w:left="426"/>
        <w:rPr>
          <w:u w:val="single"/>
        </w:rPr>
      </w:pPr>
      <w:r>
        <w:t>Q17-1</w:t>
      </w:r>
      <w:r w:rsidRPr="00DD78D5">
        <w:rPr>
          <w:rFonts w:hint="eastAsia"/>
        </w:rPr>
        <w:t>止めたのは何歳の頃ですか？</w:t>
      </w:r>
      <w:r w:rsidRPr="00DD78D5">
        <w:rPr>
          <w:rFonts w:hint="eastAsia"/>
          <w:u w:val="single"/>
        </w:rPr>
        <w:t xml:space="preserve">[         </w:t>
      </w:r>
      <w:r w:rsidRPr="00DD78D5">
        <w:rPr>
          <w:u w:val="single"/>
        </w:rPr>
        <w:t>]</w:t>
      </w:r>
      <w:r w:rsidRPr="00DD78D5">
        <w:rPr>
          <w:rFonts w:hint="eastAsia"/>
          <w:u w:val="single"/>
        </w:rPr>
        <w:t xml:space="preserve">　歳</w:t>
      </w:r>
    </w:p>
    <w:p w:rsidR="001C1E5A" w:rsidRPr="00DD78D5" w:rsidRDefault="001C1E5A" w:rsidP="007A7997">
      <w:pPr>
        <w:pStyle w:val="a7"/>
        <w:numPr>
          <w:ilvl w:val="0"/>
          <w:numId w:val="85"/>
        </w:numPr>
        <w:ind w:leftChars="0"/>
      </w:pPr>
      <w:r w:rsidRPr="00872631">
        <w:rPr>
          <w:rFonts w:hint="eastAsia"/>
        </w:rPr>
        <w:t>【</w:t>
      </w:r>
      <w:r>
        <w:t>Q3</w:t>
      </w:r>
      <w:r w:rsidR="00E001C4">
        <w:t>S1</w:t>
      </w:r>
      <w:r w:rsidRPr="00872631">
        <w:t>_1</w:t>
      </w:r>
      <w:r w:rsidRPr="00872631">
        <w:rPr>
          <w:rFonts w:hint="eastAsia"/>
        </w:rPr>
        <w:t>】</w:t>
      </w:r>
      <w:r w:rsidRPr="00DD78D5">
        <w:rPr>
          <w:rFonts w:hint="eastAsia"/>
        </w:rPr>
        <w:t>紙巻きタバコ</w:t>
      </w:r>
    </w:p>
    <w:p w:rsidR="001C1E5A" w:rsidRPr="00DD78D5" w:rsidRDefault="001C1E5A" w:rsidP="007A7997">
      <w:pPr>
        <w:pStyle w:val="a7"/>
        <w:numPr>
          <w:ilvl w:val="0"/>
          <w:numId w:val="85"/>
        </w:numPr>
        <w:ind w:leftChars="0"/>
      </w:pPr>
      <w:r w:rsidRPr="00872631">
        <w:rPr>
          <w:rFonts w:hint="eastAsia"/>
        </w:rPr>
        <w:t>【</w:t>
      </w:r>
      <w:r>
        <w:t>Q3</w:t>
      </w:r>
      <w:r w:rsidR="003A346C">
        <w:t>S1</w:t>
      </w:r>
      <w:r>
        <w:t>_2</w:t>
      </w:r>
      <w:r w:rsidRPr="00872631">
        <w:rPr>
          <w:rFonts w:hint="eastAsia"/>
        </w:rPr>
        <w:t>】</w:t>
      </w:r>
      <w:r w:rsidRPr="00DD78D5">
        <w:rPr>
          <w:rFonts w:hint="eastAsia"/>
        </w:rPr>
        <w:t>手巻きタバコ（キットなどを用いて、自分で巻いて紙巻きタバコを作るもの）</w:t>
      </w:r>
    </w:p>
    <w:p w:rsidR="001C1E5A" w:rsidRPr="00DD78D5" w:rsidRDefault="001C1E5A" w:rsidP="007A7997">
      <w:pPr>
        <w:pStyle w:val="a7"/>
        <w:numPr>
          <w:ilvl w:val="0"/>
          <w:numId w:val="85"/>
        </w:numPr>
        <w:ind w:leftChars="0"/>
      </w:pPr>
      <w:r w:rsidRPr="00872631">
        <w:rPr>
          <w:rFonts w:hint="eastAsia"/>
        </w:rPr>
        <w:t>【</w:t>
      </w:r>
      <w:r>
        <w:t>Q3</w:t>
      </w:r>
      <w:r w:rsidR="003A346C">
        <w:t>S1</w:t>
      </w:r>
      <w:r>
        <w:t>_3</w:t>
      </w:r>
      <w:r w:rsidRPr="00872631">
        <w:rPr>
          <w:rFonts w:hint="eastAsia"/>
        </w:rPr>
        <w:t>】</w:t>
      </w:r>
      <w:r w:rsidRPr="00DD78D5">
        <w:rPr>
          <w:rFonts w:hint="eastAsia"/>
        </w:rPr>
        <w:t>電子タバコ（ニコチンを含んでいるもの）</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4</w:t>
      </w:r>
      <w:r w:rsidRPr="00872631">
        <w:rPr>
          <w:rFonts w:hint="eastAsia"/>
        </w:rPr>
        <w:t>】</w:t>
      </w:r>
      <w:r w:rsidRPr="00DD78D5">
        <w:rPr>
          <w:rFonts w:hint="eastAsia"/>
        </w:rPr>
        <w:t>電子タバコ（ニコチンを含んでいないもの）</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5</w:t>
      </w:r>
      <w:r w:rsidRPr="00872631">
        <w:rPr>
          <w:rFonts w:hint="eastAsia"/>
        </w:rPr>
        <w:t>】</w:t>
      </w:r>
      <w:r w:rsidRPr="00DD78D5">
        <w:rPr>
          <w:rFonts w:hint="eastAsia"/>
        </w:rPr>
        <w:t>電子タバコ（ニコチンを含んでいるかどうか分からないもの）</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6</w:t>
      </w:r>
      <w:r w:rsidRPr="00872631">
        <w:rPr>
          <w:rFonts w:hint="eastAsia"/>
        </w:rPr>
        <w:t>】</w:t>
      </w:r>
      <w:r w:rsidRPr="00DD78D5">
        <w:rPr>
          <w:rFonts w:hint="eastAsia"/>
        </w:rPr>
        <w:t>Ploom</w:t>
      </w:r>
      <w:r w:rsidRPr="00DD78D5">
        <w:rPr>
          <w:rFonts w:hint="eastAsia"/>
        </w:rPr>
        <w:t>（プルーム）</w:t>
      </w:r>
    </w:p>
    <w:p w:rsidR="001C1E5A" w:rsidRPr="00DD78D5" w:rsidRDefault="001C1E5A" w:rsidP="007A7997">
      <w:pPr>
        <w:pStyle w:val="a7"/>
        <w:numPr>
          <w:ilvl w:val="0"/>
          <w:numId w:val="85"/>
        </w:numPr>
        <w:ind w:leftChars="0"/>
      </w:pPr>
      <w:r w:rsidRPr="00872631">
        <w:rPr>
          <w:rFonts w:hint="eastAsia"/>
        </w:rPr>
        <w:lastRenderedPageBreak/>
        <w:t>【</w:t>
      </w:r>
      <w:r>
        <w:t>Q3</w:t>
      </w:r>
      <w:r w:rsidR="00E001C4">
        <w:t>S</w:t>
      </w:r>
      <w:r w:rsidR="003A346C">
        <w:t>1</w:t>
      </w:r>
      <w:r>
        <w:t>_7</w:t>
      </w:r>
      <w:r w:rsidRPr="00872631">
        <w:rPr>
          <w:rFonts w:hint="eastAsia"/>
        </w:rPr>
        <w:t>】</w:t>
      </w:r>
      <w:r w:rsidRPr="00DD78D5">
        <w:rPr>
          <w:rFonts w:hint="eastAsia"/>
        </w:rPr>
        <w:t>iQOS</w:t>
      </w:r>
      <w:r w:rsidRPr="00DD78D5">
        <w:rPr>
          <w:rFonts w:hint="eastAsia"/>
        </w:rPr>
        <w:t>（アイコス）</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8</w:t>
      </w:r>
      <w:r w:rsidRPr="00872631">
        <w:rPr>
          <w:rFonts w:hint="eastAsia"/>
        </w:rPr>
        <w:t>】</w:t>
      </w:r>
      <w:r w:rsidRPr="00DD78D5">
        <w:rPr>
          <w:rFonts w:hint="eastAsia"/>
        </w:rPr>
        <w:t>葉巻</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9</w:t>
      </w:r>
      <w:r w:rsidRPr="00872631">
        <w:rPr>
          <w:rFonts w:hint="eastAsia"/>
        </w:rPr>
        <w:t>】</w:t>
      </w:r>
      <w:r w:rsidRPr="00DD78D5">
        <w:rPr>
          <w:rFonts w:hint="eastAsia"/>
        </w:rPr>
        <w:t>パイプ</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t>_10</w:t>
      </w:r>
      <w:r w:rsidRPr="00872631">
        <w:rPr>
          <w:rFonts w:hint="eastAsia"/>
        </w:rPr>
        <w:t>】</w:t>
      </w:r>
      <w:r w:rsidRPr="00DD78D5">
        <w:rPr>
          <w:rFonts w:hint="eastAsia"/>
        </w:rPr>
        <w:t>煙管（キセル）</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rsidRPr="00872631">
        <w:t>_1</w:t>
      </w:r>
      <w:r>
        <w:t>1</w:t>
      </w:r>
      <w:r w:rsidRPr="00872631">
        <w:rPr>
          <w:rFonts w:hint="eastAsia"/>
        </w:rPr>
        <w:t>】</w:t>
      </w:r>
      <w:r w:rsidRPr="00DD78D5">
        <w:rPr>
          <w:rFonts w:hint="eastAsia"/>
        </w:rPr>
        <w:t>噛みタバコ</w:t>
      </w:r>
    </w:p>
    <w:p w:rsidR="001C1E5A" w:rsidRPr="00DD78D5" w:rsidRDefault="001C1E5A" w:rsidP="007A7997">
      <w:pPr>
        <w:pStyle w:val="a7"/>
        <w:numPr>
          <w:ilvl w:val="0"/>
          <w:numId w:val="85"/>
        </w:numPr>
        <w:ind w:leftChars="0"/>
      </w:pPr>
      <w:r w:rsidRPr="00872631">
        <w:rPr>
          <w:rFonts w:hint="eastAsia"/>
        </w:rPr>
        <w:t>【</w:t>
      </w:r>
      <w:r>
        <w:t>Q3</w:t>
      </w:r>
      <w:r w:rsidR="00E001C4">
        <w:t>S</w:t>
      </w:r>
      <w:r w:rsidR="003A346C">
        <w:t>1</w:t>
      </w:r>
      <w:r w:rsidRPr="00872631">
        <w:t>_1</w:t>
      </w:r>
      <w:r>
        <w:t>2</w:t>
      </w:r>
      <w:r w:rsidRPr="00872631">
        <w:rPr>
          <w:rFonts w:hint="eastAsia"/>
        </w:rPr>
        <w:t>】</w:t>
      </w:r>
      <w:r w:rsidRPr="00DD78D5">
        <w:rPr>
          <w:rFonts w:hint="eastAsia"/>
        </w:rPr>
        <w:t>スヌース等の嗅ぎタバコ</w:t>
      </w:r>
    </w:p>
    <w:p w:rsidR="001C1E5A" w:rsidRPr="00DD78D5" w:rsidRDefault="001C1E5A" w:rsidP="007A7997">
      <w:pPr>
        <w:pStyle w:val="a7"/>
        <w:numPr>
          <w:ilvl w:val="0"/>
          <w:numId w:val="85"/>
        </w:numPr>
        <w:ind w:leftChars="0"/>
        <w:rPr>
          <w:rFonts w:hint="eastAsia"/>
        </w:rPr>
      </w:pPr>
      <w:r w:rsidRPr="00872631">
        <w:rPr>
          <w:rFonts w:hint="eastAsia"/>
        </w:rPr>
        <w:t>【</w:t>
      </w:r>
      <w:r>
        <w:t>Q3</w:t>
      </w:r>
      <w:r w:rsidR="00E001C4">
        <w:t>S</w:t>
      </w:r>
      <w:r w:rsidR="003A346C">
        <w:t>1</w:t>
      </w:r>
      <w:r w:rsidRPr="00872631">
        <w:t>_1</w:t>
      </w:r>
      <w:r>
        <w:t>3</w:t>
      </w:r>
      <w:r w:rsidRPr="00872631">
        <w:rPr>
          <w:rFonts w:hint="eastAsia"/>
        </w:rPr>
        <w:t>】</w:t>
      </w:r>
      <w:r w:rsidRPr="00DD78D5">
        <w:rPr>
          <w:rFonts w:hint="eastAsia"/>
        </w:rPr>
        <w:t>その他のタバコ</w:t>
      </w:r>
    </w:p>
    <w:p w:rsidR="00032051" w:rsidRDefault="001C1E5A" w:rsidP="001C1E5A">
      <w:pPr>
        <w:pStyle w:val="a7"/>
        <w:ind w:leftChars="0" w:left="426"/>
        <w:rPr>
          <w:rFonts w:hint="eastAsia"/>
        </w:rPr>
      </w:pPr>
      <w:r w:rsidRPr="00DD78D5">
        <w:rPr>
          <w:rFonts w:hint="eastAsia"/>
        </w:rPr>
        <w:t xml:space="preserve">　</w:t>
      </w:r>
    </w:p>
    <w:p w:rsidR="000229FC" w:rsidRPr="003D112B" w:rsidRDefault="00313196" w:rsidP="000229FC">
      <w:pPr>
        <w:pStyle w:val="a7"/>
        <w:ind w:leftChars="0" w:left="426"/>
        <w:rPr>
          <w:b/>
          <w:u w:val="single"/>
        </w:rPr>
      </w:pPr>
      <w:r w:rsidRPr="003D112B">
        <w:rPr>
          <w:rFonts w:hint="eastAsia"/>
          <w:b/>
          <w:u w:val="single"/>
        </w:rPr>
        <w:t>※</w:t>
      </w:r>
      <w:r w:rsidR="00CE0715" w:rsidRPr="003D112B">
        <w:rPr>
          <w:rFonts w:hint="eastAsia"/>
          <w:b/>
          <w:u w:val="single"/>
        </w:rPr>
        <w:t>Q17</w:t>
      </w:r>
      <w:r w:rsidR="000229FC" w:rsidRPr="003D112B">
        <w:rPr>
          <w:rFonts w:hint="eastAsia"/>
          <w:b/>
          <w:u w:val="single"/>
        </w:rPr>
        <w:t>において</w:t>
      </w:r>
      <w:r w:rsidR="000229FC" w:rsidRPr="003D112B">
        <w:rPr>
          <w:rFonts w:hint="eastAsia"/>
          <w:b/>
          <w:u w:val="single"/>
        </w:rPr>
        <w:t>[</w:t>
      </w:r>
      <w:r w:rsidR="000229FC" w:rsidRPr="003D112B">
        <w:rPr>
          <w:rFonts w:hint="eastAsia"/>
          <w:b/>
          <w:u w:val="single"/>
        </w:rPr>
        <w:t>項目番号</w:t>
      </w:r>
      <w:r w:rsidR="000229FC" w:rsidRPr="003D112B">
        <w:rPr>
          <w:rFonts w:hint="eastAsia"/>
          <w:b/>
          <w:u w:val="single"/>
        </w:rPr>
        <w:t>=</w:t>
      </w:r>
      <w:r w:rsidR="000229FC" w:rsidRPr="003D112B">
        <w:rPr>
          <w:rFonts w:hint="eastAsia"/>
          <w:b/>
          <w:u w:val="single"/>
        </w:rPr>
        <w:t>選択肢番号</w:t>
      </w:r>
      <w:r w:rsidR="000229FC" w:rsidRPr="003D112B">
        <w:rPr>
          <w:rFonts w:hint="eastAsia"/>
          <w:b/>
          <w:u w:val="single"/>
        </w:rPr>
        <w:t>]</w:t>
      </w:r>
      <w:r w:rsidR="000229FC" w:rsidRPr="003D112B">
        <w:rPr>
          <w:rFonts w:hint="eastAsia"/>
          <w:b/>
          <w:u w:val="single"/>
        </w:rPr>
        <w:t>の表記で、</w:t>
      </w:r>
      <w:r w:rsidR="00205023" w:rsidRPr="003D112B">
        <w:rPr>
          <w:rFonts w:hint="eastAsia"/>
          <w:b/>
          <w:u w:val="single"/>
        </w:rPr>
        <w:t>以下のように分類する。</w:t>
      </w:r>
    </w:p>
    <w:p w:rsidR="003D112B" w:rsidRPr="003D112B" w:rsidRDefault="001A763C" w:rsidP="003D112B">
      <w:pPr>
        <w:pStyle w:val="a7"/>
        <w:ind w:leftChars="0" w:left="426"/>
      </w:pPr>
      <w:r>
        <w:rPr>
          <w:rFonts w:hint="eastAsia"/>
          <w:highlight w:val="yellow"/>
        </w:rPr>
        <w:t>喫煙あり</w:t>
      </w:r>
      <w:r w:rsidR="003D112B" w:rsidRPr="003D112B">
        <w:rPr>
          <w:rFonts w:hint="eastAsia"/>
          <w:highlight w:val="yellow"/>
        </w:rPr>
        <w:t>＝現在喫煙者＋過去喫煙者</w:t>
      </w:r>
    </w:p>
    <w:p w:rsidR="00535BBD" w:rsidRPr="003D112B" w:rsidRDefault="000229FC" w:rsidP="00535BBD">
      <w:pPr>
        <w:pStyle w:val="a7"/>
        <w:ind w:leftChars="0" w:left="426"/>
      </w:pPr>
      <w:r w:rsidRPr="003D112B">
        <w:rPr>
          <w:rFonts w:hint="eastAsia"/>
        </w:rPr>
        <w:t>[1=4or5] or [2=4or5]</w:t>
      </w:r>
      <w:r w:rsidRPr="003D112B">
        <w:rPr>
          <w:rFonts w:hint="eastAsia"/>
        </w:rPr>
        <w:t>：現在喫煙者（電子タバコではなく）</w:t>
      </w:r>
    </w:p>
    <w:p w:rsidR="001D4392" w:rsidRPr="003D112B" w:rsidRDefault="00267761" w:rsidP="001D4392">
      <w:pPr>
        <w:pStyle w:val="a7"/>
        <w:ind w:leftChars="0" w:left="426"/>
      </w:pPr>
      <w:r w:rsidRPr="003D112B">
        <w:rPr>
          <w:rFonts w:hint="eastAsia"/>
        </w:rPr>
        <w:t>{[1=3] and [2=1]} or {</w:t>
      </w:r>
      <w:r w:rsidR="00535BBD" w:rsidRPr="003D112B">
        <w:rPr>
          <w:rFonts w:hint="eastAsia"/>
        </w:rPr>
        <w:t xml:space="preserve">[1=3] </w:t>
      </w:r>
      <w:r w:rsidRPr="003D112B">
        <w:rPr>
          <w:rFonts w:hint="eastAsia"/>
        </w:rPr>
        <w:t>and</w:t>
      </w:r>
      <w:r w:rsidR="00535BBD" w:rsidRPr="003D112B">
        <w:rPr>
          <w:rFonts w:hint="eastAsia"/>
        </w:rPr>
        <w:t xml:space="preserve"> [2=</w:t>
      </w:r>
      <w:r w:rsidRPr="003D112B">
        <w:rPr>
          <w:rFonts w:hint="eastAsia"/>
        </w:rPr>
        <w:t>2</w:t>
      </w:r>
      <w:r w:rsidR="00535BBD" w:rsidRPr="003D112B">
        <w:rPr>
          <w:rFonts w:hint="eastAsia"/>
        </w:rPr>
        <w:t>]</w:t>
      </w:r>
      <w:r w:rsidRPr="003D112B">
        <w:rPr>
          <w:rFonts w:hint="eastAsia"/>
        </w:rPr>
        <w:t>} or {[1=3] and [2=3]}</w:t>
      </w:r>
      <w:r w:rsidR="008D7C8F" w:rsidRPr="003D112B">
        <w:rPr>
          <w:rFonts w:hint="eastAsia"/>
        </w:rPr>
        <w:t xml:space="preserve"> or </w:t>
      </w:r>
      <w:r w:rsidRPr="003D112B">
        <w:rPr>
          <w:rFonts w:hint="eastAsia"/>
        </w:rPr>
        <w:t>{[1=1] and [2=3]} or {[1=2] and [2=3]}</w:t>
      </w:r>
      <w:r w:rsidR="00535BBD" w:rsidRPr="003D112B">
        <w:rPr>
          <w:rFonts w:hint="eastAsia"/>
        </w:rPr>
        <w:t>：過去喫煙者（電子タバコではなく）</w:t>
      </w:r>
    </w:p>
    <w:p w:rsidR="001D4392" w:rsidRPr="003D112B" w:rsidRDefault="003D112B" w:rsidP="001D4392">
      <w:pPr>
        <w:pStyle w:val="a7"/>
        <w:ind w:leftChars="0" w:left="426"/>
      </w:pPr>
      <w:r w:rsidRPr="003D112B">
        <w:rPr>
          <w:rFonts w:hint="eastAsia"/>
        </w:rPr>
        <w:t xml:space="preserve"> </w:t>
      </w:r>
      <w:r w:rsidR="001D4392" w:rsidRPr="003D112B">
        <w:rPr>
          <w:rFonts w:hint="eastAsia"/>
        </w:rPr>
        <w:t>[1=1] and [2=1]</w:t>
      </w:r>
      <w:r w:rsidR="001D4392" w:rsidRPr="003D112B">
        <w:rPr>
          <w:rFonts w:hint="eastAsia"/>
        </w:rPr>
        <w:t>：タバコを吸ったことがない者（電子タバコではなく）</w:t>
      </w:r>
    </w:p>
    <w:p w:rsidR="001D4392" w:rsidRPr="003D112B" w:rsidRDefault="001D4392" w:rsidP="001D4392">
      <w:pPr>
        <w:pStyle w:val="a7"/>
        <w:ind w:leftChars="0" w:left="426"/>
      </w:pPr>
      <w:r w:rsidRPr="003D112B">
        <w:rPr>
          <w:rFonts w:hint="eastAsia"/>
        </w:rPr>
        <w:t>[1=1or2] and [2=1or2]</w:t>
      </w:r>
      <w:r w:rsidRPr="003D112B">
        <w:rPr>
          <w:rFonts w:hint="eastAsia"/>
        </w:rPr>
        <w:t>：タバコを習慣的には吸ったことがない者＝</w:t>
      </w:r>
      <w:r w:rsidRPr="003D112B">
        <w:rPr>
          <w:rFonts w:hint="eastAsia"/>
          <w:highlight w:val="yellow"/>
        </w:rPr>
        <w:t>非喫煙者</w:t>
      </w:r>
      <w:r w:rsidRPr="003D112B">
        <w:rPr>
          <w:rFonts w:hint="eastAsia"/>
        </w:rPr>
        <w:t>（電子タバコではなく）</w:t>
      </w:r>
    </w:p>
    <w:p w:rsidR="000229FC" w:rsidRPr="003D112B" w:rsidRDefault="000229FC" w:rsidP="000229FC">
      <w:pPr>
        <w:pStyle w:val="a7"/>
        <w:ind w:leftChars="0" w:left="426"/>
      </w:pPr>
      <w:r w:rsidRPr="003D112B">
        <w:rPr>
          <w:rFonts w:hint="eastAsia"/>
        </w:rPr>
        <w:t>[3=3or4or5] or [4=3or4or5] or [5=3or4or5] or [6=3or4or5] or [7=3or4or5]</w:t>
      </w:r>
      <w:r w:rsidRPr="003D112B">
        <w:rPr>
          <w:rFonts w:hint="eastAsia"/>
        </w:rPr>
        <w:t>：電子タバコの</w:t>
      </w:r>
      <w:r w:rsidR="005C3A17" w:rsidRPr="003D112B">
        <w:rPr>
          <w:rFonts w:hint="eastAsia"/>
        </w:rPr>
        <w:t>習慣的</w:t>
      </w:r>
      <w:r w:rsidRPr="003D112B">
        <w:rPr>
          <w:rFonts w:hint="eastAsia"/>
        </w:rPr>
        <w:t>使用</w:t>
      </w:r>
      <w:r w:rsidR="00665CFE" w:rsidRPr="003D112B">
        <w:rPr>
          <w:rFonts w:hint="eastAsia"/>
        </w:rPr>
        <w:t>経験</w:t>
      </w:r>
      <w:r w:rsidRPr="003D112B">
        <w:rPr>
          <w:rFonts w:hint="eastAsia"/>
        </w:rPr>
        <w:t>者</w:t>
      </w:r>
    </w:p>
    <w:p w:rsidR="00655D06" w:rsidRPr="003D112B" w:rsidRDefault="00655D06" w:rsidP="000229FC">
      <w:pPr>
        <w:pStyle w:val="a7"/>
        <w:ind w:leftChars="0" w:left="426"/>
      </w:pPr>
      <w:r w:rsidRPr="003D112B">
        <w:rPr>
          <w:rFonts w:hint="eastAsia"/>
        </w:rPr>
        <w:t>[3=2or3or4or5] or [4=2or3or4or5] or [5=2or3or4or5] or [6=2or3or4or5] or [7=2or3or4or5]</w:t>
      </w:r>
      <w:r w:rsidRPr="003D112B">
        <w:rPr>
          <w:rFonts w:hint="eastAsia"/>
        </w:rPr>
        <w:t>：電子タバコを使用したことがある者</w:t>
      </w:r>
      <w:r w:rsidR="00CC7AF4" w:rsidRPr="003D112B">
        <w:rPr>
          <w:rFonts w:hint="eastAsia"/>
        </w:rPr>
        <w:t>＝</w:t>
      </w:r>
      <w:r w:rsidR="001A763C">
        <w:rPr>
          <w:rFonts w:hint="eastAsia"/>
          <w:highlight w:val="yellow"/>
        </w:rPr>
        <w:t>電子タバコあり</w:t>
      </w:r>
    </w:p>
    <w:p w:rsidR="00665CFE" w:rsidRPr="003D112B" w:rsidRDefault="00665CFE" w:rsidP="000229FC">
      <w:pPr>
        <w:pStyle w:val="a7"/>
        <w:ind w:leftChars="0" w:left="426"/>
      </w:pPr>
      <w:r w:rsidRPr="003D112B">
        <w:rPr>
          <w:rFonts w:hint="eastAsia"/>
        </w:rPr>
        <w:t>{[3=3] and [4=1or2or3] and [5=1or2or3] and [6=1or2or3] and [7=1or2or3]} or {[4=3] and [3=1or2or3] and [5=1or2or3] and [6=1or2or3] and [7=1or2or3]} or</w:t>
      </w:r>
      <w:r w:rsidR="00815379" w:rsidRPr="003D112B">
        <w:rPr>
          <w:rFonts w:hint="eastAsia"/>
        </w:rPr>
        <w:t xml:space="preserve"> {[5=3] and [3=1or2or3] and [4=1or2or3] and [6=1or2or3] and [7=1or2or3]} or {[6=3] and [3=1or2or3] and [4=1or2or3] and [5=1or2or3] and [7=1or2or3]} or {[7=3] and [3=1or2or3] and [4=1or2or3] and [5=1or2or3] and [6=1or2or3]}</w:t>
      </w:r>
      <w:r w:rsidR="00815379" w:rsidRPr="003D112B">
        <w:rPr>
          <w:rFonts w:hint="eastAsia"/>
        </w:rPr>
        <w:t>：</w:t>
      </w:r>
      <w:r w:rsidRPr="003D112B">
        <w:rPr>
          <w:rFonts w:hint="eastAsia"/>
        </w:rPr>
        <w:t>電子タバコの過去使用者</w:t>
      </w:r>
    </w:p>
    <w:p w:rsidR="00267761" w:rsidRPr="003D112B" w:rsidRDefault="000229FC" w:rsidP="000229FC">
      <w:pPr>
        <w:pStyle w:val="a7"/>
        <w:ind w:leftChars="0" w:left="426"/>
      </w:pPr>
      <w:r w:rsidRPr="003D112B">
        <w:rPr>
          <w:rFonts w:hint="eastAsia"/>
        </w:rPr>
        <w:t>[3=1or2</w:t>
      </w:r>
      <w:r w:rsidR="00267761" w:rsidRPr="003D112B">
        <w:rPr>
          <w:rFonts w:hint="eastAsia"/>
        </w:rPr>
        <w:t>] and [</w:t>
      </w:r>
      <w:r w:rsidRPr="003D112B">
        <w:rPr>
          <w:rFonts w:hint="eastAsia"/>
        </w:rPr>
        <w:t>4=1or2</w:t>
      </w:r>
      <w:r w:rsidR="00267761" w:rsidRPr="003D112B">
        <w:rPr>
          <w:rFonts w:hint="eastAsia"/>
        </w:rPr>
        <w:t>] and [</w:t>
      </w:r>
      <w:r w:rsidRPr="003D112B">
        <w:rPr>
          <w:rFonts w:hint="eastAsia"/>
        </w:rPr>
        <w:t>5=1or2</w:t>
      </w:r>
      <w:r w:rsidR="00267761" w:rsidRPr="003D112B">
        <w:rPr>
          <w:rFonts w:hint="eastAsia"/>
        </w:rPr>
        <w:t>] and [</w:t>
      </w:r>
      <w:r w:rsidRPr="003D112B">
        <w:rPr>
          <w:rFonts w:hint="eastAsia"/>
        </w:rPr>
        <w:t>6=1or2</w:t>
      </w:r>
      <w:r w:rsidR="00267761" w:rsidRPr="003D112B">
        <w:rPr>
          <w:rFonts w:hint="eastAsia"/>
        </w:rPr>
        <w:t>] and [</w:t>
      </w:r>
      <w:r w:rsidRPr="003D112B">
        <w:rPr>
          <w:rFonts w:hint="eastAsia"/>
        </w:rPr>
        <w:t>7=1or2]</w:t>
      </w:r>
      <w:r w:rsidRPr="003D112B">
        <w:rPr>
          <w:rFonts w:hint="eastAsia"/>
        </w:rPr>
        <w:t>：電子タバコ</w:t>
      </w:r>
      <w:r w:rsidR="001513C2" w:rsidRPr="003D112B">
        <w:rPr>
          <w:rFonts w:hint="eastAsia"/>
        </w:rPr>
        <w:t>を習慣的に使ったことがない</w:t>
      </w:r>
      <w:r w:rsidRPr="003D112B">
        <w:rPr>
          <w:rFonts w:hint="eastAsia"/>
        </w:rPr>
        <w:t>者</w:t>
      </w:r>
    </w:p>
    <w:p w:rsidR="000229FC" w:rsidRPr="003D112B" w:rsidRDefault="00267761" w:rsidP="000229FC">
      <w:pPr>
        <w:pStyle w:val="a7"/>
        <w:ind w:leftChars="0" w:left="426"/>
      </w:pPr>
      <w:r w:rsidRPr="003D112B">
        <w:rPr>
          <w:rFonts w:hint="eastAsia"/>
        </w:rPr>
        <w:t>[3=1] and [4=1] and [5=1] and [6=1] and [7=1]</w:t>
      </w:r>
      <w:r w:rsidRPr="003D112B">
        <w:rPr>
          <w:rFonts w:hint="eastAsia"/>
        </w:rPr>
        <w:t>：</w:t>
      </w:r>
      <w:r w:rsidR="001513C2" w:rsidRPr="003D112B">
        <w:rPr>
          <w:rFonts w:hint="eastAsia"/>
        </w:rPr>
        <w:t>電子タバコを使ったことがない者</w:t>
      </w:r>
      <w:r w:rsidR="00CC7AF4" w:rsidRPr="003D112B">
        <w:rPr>
          <w:rFonts w:hint="eastAsia"/>
        </w:rPr>
        <w:t>＝</w:t>
      </w:r>
      <w:r w:rsidR="00CC7AF4" w:rsidRPr="003D112B">
        <w:rPr>
          <w:rFonts w:hint="eastAsia"/>
          <w:highlight w:val="yellow"/>
        </w:rPr>
        <w:t>非電子タバコ</w:t>
      </w:r>
    </w:p>
    <w:p w:rsidR="000229FC" w:rsidRPr="003D112B" w:rsidRDefault="00626B2C" w:rsidP="000229FC">
      <w:pPr>
        <w:pStyle w:val="a7"/>
        <w:ind w:leftChars="0" w:left="426"/>
        <w:rPr>
          <w:highlight w:val="yellow"/>
        </w:rPr>
      </w:pPr>
      <w:r w:rsidRPr="003D112B">
        <w:rPr>
          <w:rFonts w:hint="eastAsia"/>
          <w:highlight w:val="yellow"/>
        </w:rPr>
        <w:t>黄色い網掛けはサンプリング等調査方法の説明に用いるカテゴリー分類</w:t>
      </w:r>
    </w:p>
    <w:p w:rsidR="002107B9" w:rsidRPr="00FE3B34" w:rsidRDefault="002107B9" w:rsidP="002107B9"/>
    <w:p w:rsidR="002107B9" w:rsidRPr="00DD78D5" w:rsidRDefault="003D112B" w:rsidP="002107B9">
      <w:r>
        <w:rPr>
          <w:rFonts w:hint="eastAsia"/>
        </w:rPr>
        <w:t>Q18</w:t>
      </w:r>
      <w:r w:rsidR="002107B9" w:rsidRPr="00DD78D5">
        <w:rPr>
          <w:rFonts w:hint="eastAsia"/>
        </w:rPr>
        <w:t>★上記</w:t>
      </w:r>
      <w:r w:rsidRPr="003D112B">
        <w:rPr>
          <w:rFonts w:hint="eastAsia"/>
        </w:rPr>
        <w:t>Q17</w:t>
      </w:r>
      <w:r w:rsidR="002107B9" w:rsidRPr="003D112B">
        <w:rPr>
          <w:rFonts w:hint="eastAsia"/>
        </w:rPr>
        <w:t>で</w:t>
      </w:r>
      <w:r w:rsidR="00205023" w:rsidRPr="003D112B">
        <w:rPr>
          <w:rFonts w:hint="eastAsia"/>
        </w:rPr>
        <w:t>いずれかの項目に選択肢</w:t>
      </w:r>
      <w:r w:rsidR="00335835" w:rsidRPr="003D112B">
        <w:rPr>
          <w:rFonts w:hint="eastAsia"/>
        </w:rPr>
        <w:t>3,</w:t>
      </w:r>
      <w:r w:rsidR="002107B9" w:rsidRPr="003D112B">
        <w:rPr>
          <w:rFonts w:hint="eastAsia"/>
        </w:rPr>
        <w:t>4,</w:t>
      </w:r>
      <w:r w:rsidR="002107B9" w:rsidRPr="00DD78D5">
        <w:rPr>
          <w:rFonts w:hint="eastAsia"/>
        </w:rPr>
        <w:t>5</w:t>
      </w:r>
      <w:r w:rsidR="002107B9" w:rsidRPr="00DD78D5">
        <w:rPr>
          <w:rFonts w:hint="eastAsia"/>
        </w:rPr>
        <w:t>と回答した場合、</w:t>
      </w:r>
      <w:r w:rsidR="002107B9" w:rsidRPr="00DD78D5">
        <w:t>１日に</w:t>
      </w:r>
      <w:r w:rsidR="002107B9" w:rsidRPr="00DD78D5">
        <w:rPr>
          <w:rFonts w:hint="eastAsia"/>
        </w:rPr>
        <w:t>おおよそ</w:t>
      </w:r>
      <w:r w:rsidR="002107B9" w:rsidRPr="00DD78D5">
        <w:t>何本</w:t>
      </w:r>
      <w:r w:rsidR="002107B9" w:rsidRPr="00DD78D5">
        <w:rPr>
          <w:rFonts w:hint="eastAsia"/>
        </w:rPr>
        <w:t>（何回）使</w:t>
      </w:r>
      <w:r w:rsidR="002107B9" w:rsidRPr="00DD78D5">
        <w:t>いますか</w:t>
      </w:r>
      <w:r w:rsidR="00B9689D">
        <w:rPr>
          <w:rFonts w:hint="eastAsia"/>
        </w:rPr>
        <w:t>。</w:t>
      </w:r>
      <w:r w:rsidR="002107B9" w:rsidRPr="00DD78D5">
        <w:rPr>
          <w:rFonts w:hint="eastAsia"/>
        </w:rPr>
        <w:t>それぞれについてお答えください。</w:t>
      </w:r>
    </w:p>
    <w:p w:rsidR="00A26E3D" w:rsidRPr="00DD78D5" w:rsidRDefault="00A26E3D" w:rsidP="007A7997">
      <w:pPr>
        <w:pStyle w:val="a7"/>
        <w:numPr>
          <w:ilvl w:val="0"/>
          <w:numId w:val="87"/>
        </w:numPr>
        <w:ind w:leftChars="0"/>
      </w:pPr>
      <w:r w:rsidRPr="00872631">
        <w:rPr>
          <w:rFonts w:hint="eastAsia"/>
        </w:rPr>
        <w:t>【</w:t>
      </w:r>
      <w:r>
        <w:t>Q3</w:t>
      </w:r>
      <w:r w:rsidRPr="00872631">
        <w:t>_1</w:t>
      </w:r>
      <w:r w:rsidRPr="00872631">
        <w:rPr>
          <w:rFonts w:hint="eastAsia"/>
        </w:rPr>
        <w:t>】</w:t>
      </w:r>
      <w:r w:rsidRPr="00DD78D5">
        <w:rPr>
          <w:rFonts w:hint="eastAsia"/>
        </w:rPr>
        <w:t>紙巻きタバコ</w:t>
      </w:r>
    </w:p>
    <w:p w:rsidR="00A26E3D" w:rsidRPr="00DD78D5" w:rsidRDefault="00A26E3D" w:rsidP="007A7997">
      <w:pPr>
        <w:pStyle w:val="a7"/>
        <w:numPr>
          <w:ilvl w:val="0"/>
          <w:numId w:val="87"/>
        </w:numPr>
        <w:ind w:leftChars="0"/>
      </w:pPr>
      <w:r w:rsidRPr="00872631">
        <w:rPr>
          <w:rFonts w:hint="eastAsia"/>
        </w:rPr>
        <w:t>【</w:t>
      </w:r>
      <w:r>
        <w:t>Q3_2</w:t>
      </w:r>
      <w:r w:rsidRPr="00872631">
        <w:rPr>
          <w:rFonts w:hint="eastAsia"/>
        </w:rPr>
        <w:t>】</w:t>
      </w:r>
      <w:r w:rsidRPr="00DD78D5">
        <w:rPr>
          <w:rFonts w:hint="eastAsia"/>
        </w:rPr>
        <w:t>手巻きタバコ（キットなどを用いて、自分で巻いて紙巻きタバコを作るもの）</w:t>
      </w:r>
    </w:p>
    <w:p w:rsidR="00A26E3D" w:rsidRPr="00DD78D5" w:rsidRDefault="00A26E3D" w:rsidP="007A7997">
      <w:pPr>
        <w:pStyle w:val="a7"/>
        <w:numPr>
          <w:ilvl w:val="0"/>
          <w:numId w:val="87"/>
        </w:numPr>
        <w:ind w:leftChars="0"/>
      </w:pPr>
      <w:r w:rsidRPr="00872631">
        <w:rPr>
          <w:rFonts w:hint="eastAsia"/>
        </w:rPr>
        <w:t>【</w:t>
      </w:r>
      <w:r>
        <w:t>Q3_3</w:t>
      </w:r>
      <w:r w:rsidRPr="00872631">
        <w:rPr>
          <w:rFonts w:hint="eastAsia"/>
        </w:rPr>
        <w:t>】</w:t>
      </w:r>
      <w:r w:rsidRPr="00DD78D5">
        <w:rPr>
          <w:rFonts w:hint="eastAsia"/>
        </w:rPr>
        <w:t>電子タバコ（ニコチンを含んでいるもの）</w:t>
      </w:r>
    </w:p>
    <w:p w:rsidR="00A26E3D" w:rsidRPr="00DD78D5" w:rsidRDefault="00A26E3D" w:rsidP="007A7997">
      <w:pPr>
        <w:pStyle w:val="a7"/>
        <w:numPr>
          <w:ilvl w:val="0"/>
          <w:numId w:val="87"/>
        </w:numPr>
        <w:ind w:leftChars="0"/>
      </w:pPr>
      <w:r w:rsidRPr="00872631">
        <w:rPr>
          <w:rFonts w:hint="eastAsia"/>
        </w:rPr>
        <w:t>【</w:t>
      </w:r>
      <w:r>
        <w:t>Q3_4</w:t>
      </w:r>
      <w:r w:rsidRPr="00872631">
        <w:rPr>
          <w:rFonts w:hint="eastAsia"/>
        </w:rPr>
        <w:t>】</w:t>
      </w:r>
      <w:r w:rsidRPr="00DD78D5">
        <w:rPr>
          <w:rFonts w:hint="eastAsia"/>
        </w:rPr>
        <w:t>電子タバコ（ニコチンを含んでいないもの）</w:t>
      </w:r>
    </w:p>
    <w:p w:rsidR="00A26E3D" w:rsidRPr="00DD78D5" w:rsidRDefault="00A26E3D" w:rsidP="007A7997">
      <w:pPr>
        <w:pStyle w:val="a7"/>
        <w:numPr>
          <w:ilvl w:val="0"/>
          <w:numId w:val="87"/>
        </w:numPr>
        <w:ind w:leftChars="0"/>
      </w:pPr>
      <w:r w:rsidRPr="00872631">
        <w:rPr>
          <w:rFonts w:hint="eastAsia"/>
        </w:rPr>
        <w:t>【</w:t>
      </w:r>
      <w:r>
        <w:t>Q3_5</w:t>
      </w:r>
      <w:r w:rsidRPr="00872631">
        <w:rPr>
          <w:rFonts w:hint="eastAsia"/>
        </w:rPr>
        <w:t>】</w:t>
      </w:r>
      <w:r w:rsidRPr="00DD78D5">
        <w:rPr>
          <w:rFonts w:hint="eastAsia"/>
        </w:rPr>
        <w:t>電子タバコ（ニコチンを含んでいるかどうか分からないもの）</w:t>
      </w:r>
    </w:p>
    <w:p w:rsidR="00A26E3D" w:rsidRPr="00DD78D5" w:rsidRDefault="00A26E3D" w:rsidP="007A7997">
      <w:pPr>
        <w:pStyle w:val="a7"/>
        <w:numPr>
          <w:ilvl w:val="0"/>
          <w:numId w:val="87"/>
        </w:numPr>
        <w:ind w:leftChars="0"/>
      </w:pPr>
      <w:r w:rsidRPr="00872631">
        <w:rPr>
          <w:rFonts w:hint="eastAsia"/>
        </w:rPr>
        <w:t>【</w:t>
      </w:r>
      <w:r>
        <w:t>Q3_6</w:t>
      </w:r>
      <w:r w:rsidRPr="00872631">
        <w:rPr>
          <w:rFonts w:hint="eastAsia"/>
        </w:rPr>
        <w:t>】</w:t>
      </w:r>
      <w:r w:rsidRPr="00DD78D5">
        <w:rPr>
          <w:rFonts w:hint="eastAsia"/>
        </w:rPr>
        <w:t>Ploom</w:t>
      </w:r>
      <w:r w:rsidRPr="00DD78D5">
        <w:rPr>
          <w:rFonts w:hint="eastAsia"/>
        </w:rPr>
        <w:t>（プルーム）</w:t>
      </w:r>
    </w:p>
    <w:p w:rsidR="00A26E3D" w:rsidRPr="00DD78D5" w:rsidRDefault="00A26E3D" w:rsidP="007A7997">
      <w:pPr>
        <w:pStyle w:val="a7"/>
        <w:numPr>
          <w:ilvl w:val="0"/>
          <w:numId w:val="87"/>
        </w:numPr>
        <w:ind w:leftChars="0"/>
      </w:pPr>
      <w:r w:rsidRPr="00872631">
        <w:rPr>
          <w:rFonts w:hint="eastAsia"/>
        </w:rPr>
        <w:t>【</w:t>
      </w:r>
      <w:r>
        <w:t>Q3_7</w:t>
      </w:r>
      <w:r w:rsidRPr="00872631">
        <w:rPr>
          <w:rFonts w:hint="eastAsia"/>
        </w:rPr>
        <w:t>】</w:t>
      </w:r>
      <w:r w:rsidRPr="00DD78D5">
        <w:rPr>
          <w:rFonts w:hint="eastAsia"/>
        </w:rPr>
        <w:t>iQOS</w:t>
      </w:r>
      <w:r w:rsidRPr="00DD78D5">
        <w:rPr>
          <w:rFonts w:hint="eastAsia"/>
        </w:rPr>
        <w:t>（アイコス）</w:t>
      </w:r>
    </w:p>
    <w:p w:rsidR="00A26E3D" w:rsidRPr="00DD78D5" w:rsidRDefault="00A26E3D" w:rsidP="007A7997">
      <w:pPr>
        <w:pStyle w:val="a7"/>
        <w:numPr>
          <w:ilvl w:val="0"/>
          <w:numId w:val="87"/>
        </w:numPr>
        <w:ind w:leftChars="0"/>
      </w:pPr>
      <w:r w:rsidRPr="00872631">
        <w:rPr>
          <w:rFonts w:hint="eastAsia"/>
        </w:rPr>
        <w:t>【</w:t>
      </w:r>
      <w:r>
        <w:t>Q3_8</w:t>
      </w:r>
      <w:r w:rsidRPr="00872631">
        <w:rPr>
          <w:rFonts w:hint="eastAsia"/>
        </w:rPr>
        <w:t>】</w:t>
      </w:r>
      <w:r w:rsidRPr="00DD78D5">
        <w:rPr>
          <w:rFonts w:hint="eastAsia"/>
        </w:rPr>
        <w:t>葉巻</w:t>
      </w:r>
    </w:p>
    <w:p w:rsidR="00A26E3D" w:rsidRPr="00DD78D5" w:rsidRDefault="00A26E3D" w:rsidP="007A7997">
      <w:pPr>
        <w:pStyle w:val="a7"/>
        <w:numPr>
          <w:ilvl w:val="0"/>
          <w:numId w:val="87"/>
        </w:numPr>
        <w:ind w:leftChars="0"/>
      </w:pPr>
      <w:r w:rsidRPr="00872631">
        <w:rPr>
          <w:rFonts w:hint="eastAsia"/>
        </w:rPr>
        <w:t>【</w:t>
      </w:r>
      <w:r>
        <w:t>Q3_9</w:t>
      </w:r>
      <w:r w:rsidRPr="00872631">
        <w:rPr>
          <w:rFonts w:hint="eastAsia"/>
        </w:rPr>
        <w:t>】</w:t>
      </w:r>
      <w:r w:rsidRPr="00DD78D5">
        <w:rPr>
          <w:rFonts w:hint="eastAsia"/>
        </w:rPr>
        <w:t>パイプ</w:t>
      </w:r>
    </w:p>
    <w:p w:rsidR="00A26E3D" w:rsidRPr="00DD78D5" w:rsidRDefault="00A26E3D" w:rsidP="007A7997">
      <w:pPr>
        <w:pStyle w:val="a7"/>
        <w:numPr>
          <w:ilvl w:val="0"/>
          <w:numId w:val="87"/>
        </w:numPr>
        <w:ind w:leftChars="0"/>
      </w:pPr>
      <w:r w:rsidRPr="00872631">
        <w:rPr>
          <w:rFonts w:hint="eastAsia"/>
        </w:rPr>
        <w:t>【</w:t>
      </w:r>
      <w:r>
        <w:t>Q3_10</w:t>
      </w:r>
      <w:r w:rsidRPr="00872631">
        <w:rPr>
          <w:rFonts w:hint="eastAsia"/>
        </w:rPr>
        <w:t>】</w:t>
      </w:r>
      <w:r w:rsidRPr="00DD78D5">
        <w:rPr>
          <w:rFonts w:hint="eastAsia"/>
        </w:rPr>
        <w:t>煙管（キセル）</w:t>
      </w:r>
    </w:p>
    <w:p w:rsidR="00A26E3D" w:rsidRPr="00DD78D5" w:rsidRDefault="00A26E3D" w:rsidP="007A7997">
      <w:pPr>
        <w:pStyle w:val="a7"/>
        <w:numPr>
          <w:ilvl w:val="0"/>
          <w:numId w:val="87"/>
        </w:numPr>
        <w:ind w:leftChars="0"/>
      </w:pPr>
      <w:r w:rsidRPr="00872631">
        <w:rPr>
          <w:rFonts w:hint="eastAsia"/>
        </w:rPr>
        <w:t>【</w:t>
      </w:r>
      <w:r>
        <w:t>Q3</w:t>
      </w:r>
      <w:r w:rsidRPr="00872631">
        <w:t>_1</w:t>
      </w:r>
      <w:r>
        <w:t>1</w:t>
      </w:r>
      <w:r w:rsidRPr="00872631">
        <w:rPr>
          <w:rFonts w:hint="eastAsia"/>
        </w:rPr>
        <w:t>】</w:t>
      </w:r>
      <w:r w:rsidRPr="00DD78D5">
        <w:rPr>
          <w:rFonts w:hint="eastAsia"/>
        </w:rPr>
        <w:t>噛みタバコ</w:t>
      </w:r>
    </w:p>
    <w:p w:rsidR="00A26E3D" w:rsidRPr="00DD78D5" w:rsidRDefault="00A26E3D" w:rsidP="007A7997">
      <w:pPr>
        <w:pStyle w:val="a7"/>
        <w:numPr>
          <w:ilvl w:val="0"/>
          <w:numId w:val="87"/>
        </w:numPr>
        <w:ind w:leftChars="0"/>
      </w:pPr>
      <w:r w:rsidRPr="00872631">
        <w:rPr>
          <w:rFonts w:hint="eastAsia"/>
        </w:rPr>
        <w:t>【</w:t>
      </w:r>
      <w:r>
        <w:t>Q3</w:t>
      </w:r>
      <w:r w:rsidRPr="00872631">
        <w:t>_1</w:t>
      </w:r>
      <w:r>
        <w:t>2</w:t>
      </w:r>
      <w:r w:rsidRPr="00872631">
        <w:rPr>
          <w:rFonts w:hint="eastAsia"/>
        </w:rPr>
        <w:t>】</w:t>
      </w:r>
      <w:r w:rsidRPr="00DD78D5">
        <w:rPr>
          <w:rFonts w:hint="eastAsia"/>
        </w:rPr>
        <w:t>スヌース等の嗅ぎタバコ</w:t>
      </w:r>
    </w:p>
    <w:p w:rsidR="00A26E3D" w:rsidRPr="00DD78D5" w:rsidRDefault="00A26E3D" w:rsidP="007A7997">
      <w:pPr>
        <w:pStyle w:val="a7"/>
        <w:numPr>
          <w:ilvl w:val="0"/>
          <w:numId w:val="87"/>
        </w:numPr>
        <w:ind w:leftChars="0"/>
        <w:rPr>
          <w:rFonts w:hint="eastAsia"/>
        </w:rPr>
      </w:pPr>
      <w:r w:rsidRPr="00872631">
        <w:rPr>
          <w:rFonts w:hint="eastAsia"/>
        </w:rPr>
        <w:t>【</w:t>
      </w:r>
      <w:r>
        <w:t>Q3</w:t>
      </w:r>
      <w:r w:rsidRPr="00872631">
        <w:t>_1</w:t>
      </w:r>
      <w:r>
        <w:t>3</w:t>
      </w:r>
      <w:r w:rsidRPr="00872631">
        <w:rPr>
          <w:rFonts w:hint="eastAsia"/>
        </w:rPr>
        <w:t>】</w:t>
      </w:r>
      <w:r w:rsidRPr="00DD78D5">
        <w:rPr>
          <w:rFonts w:hint="eastAsia"/>
        </w:rPr>
        <w:t>その他のタバコ</w:t>
      </w:r>
    </w:p>
    <w:p w:rsidR="00A26E3D" w:rsidRPr="00DD78D5" w:rsidRDefault="00A26E3D" w:rsidP="00A26E3D">
      <w:pPr>
        <w:rPr>
          <w:u w:val="single"/>
        </w:rPr>
      </w:pPr>
      <w:r w:rsidRPr="00DD78D5">
        <w:rPr>
          <w:rFonts w:hint="eastAsia"/>
        </w:rPr>
        <w:t xml:space="preserve">　</w:t>
      </w:r>
      <w:r w:rsidRPr="00DD78D5">
        <w:rPr>
          <w:rFonts w:hint="eastAsia"/>
          <w:u w:val="single"/>
        </w:rPr>
        <w:t xml:space="preserve">[         </w:t>
      </w:r>
      <w:r w:rsidRPr="00DD78D5">
        <w:rPr>
          <w:u w:val="single"/>
        </w:rPr>
        <w:t>]</w:t>
      </w:r>
      <w:r>
        <w:rPr>
          <w:rFonts w:hint="eastAsia"/>
          <w:u w:val="single"/>
        </w:rPr>
        <w:t xml:space="preserve">　本</w:t>
      </w:r>
      <w:r>
        <w:rPr>
          <w:rFonts w:hint="eastAsia"/>
          <w:u w:val="single"/>
        </w:rPr>
        <w:t>(</w:t>
      </w:r>
      <w:r>
        <w:rPr>
          <w:rFonts w:hint="eastAsia"/>
          <w:u w:val="single"/>
        </w:rPr>
        <w:t>回</w:t>
      </w:r>
      <w:r>
        <w:rPr>
          <w:rFonts w:hint="eastAsia"/>
          <w:u w:val="single"/>
        </w:rPr>
        <w:t>)</w:t>
      </w:r>
    </w:p>
    <w:p w:rsidR="002107B9" w:rsidRPr="00335835" w:rsidRDefault="002107B9" w:rsidP="002107B9"/>
    <w:p w:rsidR="00E86D3D" w:rsidRDefault="003D112B" w:rsidP="00CA39B8">
      <w:r>
        <w:rPr>
          <w:rFonts w:hint="eastAsia"/>
        </w:rPr>
        <w:t>Q19</w:t>
      </w:r>
      <w:r w:rsidR="00F747A0" w:rsidRPr="00DD78D5">
        <w:rPr>
          <w:rFonts w:hint="eastAsia"/>
        </w:rPr>
        <w:t>◆</w:t>
      </w:r>
      <w:r w:rsidR="001F46FB" w:rsidRPr="00DD78D5">
        <w:rPr>
          <w:rFonts w:hint="eastAsia"/>
        </w:rPr>
        <w:t>また、</w:t>
      </w:r>
      <w:r w:rsidR="00E83B42" w:rsidRPr="00DD78D5">
        <w:rPr>
          <w:rFonts w:hint="eastAsia"/>
        </w:rPr>
        <w:t>あなたが</w:t>
      </w:r>
      <w:r w:rsidR="00065E7F" w:rsidRPr="00DD78D5">
        <w:rPr>
          <w:rFonts w:hint="eastAsia"/>
        </w:rPr>
        <w:t>上記の</w:t>
      </w:r>
      <w:r w:rsidR="00E86D3D" w:rsidRPr="00DD78D5">
        <w:rPr>
          <w:rFonts w:hint="eastAsia"/>
        </w:rPr>
        <w:t>タバコ</w:t>
      </w:r>
      <w:r w:rsidR="00D25554" w:rsidRPr="00DD78D5">
        <w:t>を</w:t>
      </w:r>
      <w:r w:rsidR="00F237F1" w:rsidRPr="00DD78D5">
        <w:rPr>
          <w:rFonts w:hint="eastAsia"/>
        </w:rPr>
        <w:t>はじめに</w:t>
      </w:r>
      <w:r w:rsidR="00D25554" w:rsidRPr="00DD78D5">
        <w:t>習慣的に</w:t>
      </w:r>
      <w:r w:rsidR="00D25554" w:rsidRPr="00DD78D5">
        <w:rPr>
          <w:rFonts w:hint="eastAsia"/>
        </w:rPr>
        <w:t>使</w:t>
      </w:r>
      <w:r w:rsidR="00E83B42" w:rsidRPr="00DD78D5">
        <w:t>うよ</w:t>
      </w:r>
      <w:r w:rsidR="00D25554" w:rsidRPr="00DD78D5">
        <w:rPr>
          <w:rFonts w:hint="eastAsia"/>
        </w:rPr>
        <w:t>うになった（使</w:t>
      </w:r>
      <w:r w:rsidR="00E83B42" w:rsidRPr="00DD78D5">
        <w:rPr>
          <w:rFonts w:hint="eastAsia"/>
        </w:rPr>
        <w:t>ってみた）</w:t>
      </w:r>
      <w:r w:rsidR="00D25554" w:rsidRPr="00DD78D5">
        <w:t>のは、何歳の頃</w:t>
      </w:r>
      <w:r w:rsidR="00C208AE" w:rsidRPr="00DD78D5">
        <w:t>ですか</w:t>
      </w:r>
      <w:r w:rsidR="00B9689D">
        <w:rPr>
          <w:rFonts w:hint="eastAsia"/>
        </w:rPr>
        <w:t>。</w:t>
      </w:r>
      <w:r w:rsidR="00C208AE" w:rsidRPr="00DD78D5">
        <w:rPr>
          <w:rFonts w:hint="eastAsia"/>
        </w:rPr>
        <w:lastRenderedPageBreak/>
        <w:t>それぞれについてお答えください。</w:t>
      </w:r>
    </w:p>
    <w:p w:rsidR="003F4733" w:rsidRPr="00DD78D5" w:rsidRDefault="003F4733" w:rsidP="007A7997">
      <w:pPr>
        <w:pStyle w:val="a7"/>
        <w:numPr>
          <w:ilvl w:val="0"/>
          <w:numId w:val="86"/>
        </w:numPr>
        <w:ind w:leftChars="0"/>
      </w:pPr>
      <w:r w:rsidRPr="00872631">
        <w:rPr>
          <w:rFonts w:hint="eastAsia"/>
        </w:rPr>
        <w:t>【</w:t>
      </w:r>
      <w:r>
        <w:t>Q2</w:t>
      </w:r>
      <w:r w:rsidRPr="00872631">
        <w:t>_1</w:t>
      </w:r>
      <w:r w:rsidRPr="00872631">
        <w:rPr>
          <w:rFonts w:hint="eastAsia"/>
        </w:rPr>
        <w:t>】</w:t>
      </w:r>
      <w:r w:rsidRPr="00DD78D5">
        <w:rPr>
          <w:rFonts w:hint="eastAsia"/>
        </w:rPr>
        <w:t>紙巻きタバコ</w:t>
      </w:r>
    </w:p>
    <w:p w:rsidR="003F4733" w:rsidRPr="00DD78D5" w:rsidRDefault="003F4733" w:rsidP="007A7997">
      <w:pPr>
        <w:pStyle w:val="a7"/>
        <w:numPr>
          <w:ilvl w:val="0"/>
          <w:numId w:val="86"/>
        </w:numPr>
        <w:ind w:leftChars="0"/>
      </w:pPr>
      <w:r w:rsidRPr="00872631">
        <w:rPr>
          <w:rFonts w:hint="eastAsia"/>
        </w:rPr>
        <w:t>【</w:t>
      </w:r>
      <w:r>
        <w:t>Q2_2</w:t>
      </w:r>
      <w:r w:rsidRPr="00872631">
        <w:rPr>
          <w:rFonts w:hint="eastAsia"/>
        </w:rPr>
        <w:t>】</w:t>
      </w:r>
      <w:r w:rsidRPr="00DD78D5">
        <w:rPr>
          <w:rFonts w:hint="eastAsia"/>
        </w:rPr>
        <w:t>手巻きタバコ（キットなどを用いて、自分で巻いて紙巻きタバコを作るもの）</w:t>
      </w:r>
    </w:p>
    <w:p w:rsidR="003F4733" w:rsidRPr="00DD78D5" w:rsidRDefault="003F4733" w:rsidP="007A7997">
      <w:pPr>
        <w:pStyle w:val="a7"/>
        <w:numPr>
          <w:ilvl w:val="0"/>
          <w:numId w:val="86"/>
        </w:numPr>
        <w:ind w:leftChars="0"/>
      </w:pPr>
      <w:r w:rsidRPr="00872631">
        <w:rPr>
          <w:rFonts w:hint="eastAsia"/>
        </w:rPr>
        <w:t>【</w:t>
      </w:r>
      <w:r>
        <w:t>Q2_3</w:t>
      </w:r>
      <w:r w:rsidRPr="00872631">
        <w:rPr>
          <w:rFonts w:hint="eastAsia"/>
        </w:rPr>
        <w:t>】</w:t>
      </w:r>
      <w:r w:rsidRPr="00DD78D5">
        <w:rPr>
          <w:rFonts w:hint="eastAsia"/>
        </w:rPr>
        <w:t>電子タバコ（ニコチンを含んでいるもの）</w:t>
      </w:r>
    </w:p>
    <w:p w:rsidR="003F4733" w:rsidRPr="00DD78D5" w:rsidRDefault="003F4733" w:rsidP="007A7997">
      <w:pPr>
        <w:pStyle w:val="a7"/>
        <w:numPr>
          <w:ilvl w:val="0"/>
          <w:numId w:val="86"/>
        </w:numPr>
        <w:ind w:leftChars="0"/>
      </w:pPr>
      <w:r w:rsidRPr="00872631">
        <w:rPr>
          <w:rFonts w:hint="eastAsia"/>
        </w:rPr>
        <w:t>【</w:t>
      </w:r>
      <w:r>
        <w:t>Q2_4</w:t>
      </w:r>
      <w:r w:rsidRPr="00872631">
        <w:rPr>
          <w:rFonts w:hint="eastAsia"/>
        </w:rPr>
        <w:t>】</w:t>
      </w:r>
      <w:r w:rsidRPr="00DD78D5">
        <w:rPr>
          <w:rFonts w:hint="eastAsia"/>
        </w:rPr>
        <w:t>電子タバコ（ニコチンを含んでいないもの）</w:t>
      </w:r>
    </w:p>
    <w:p w:rsidR="003F4733" w:rsidRPr="00DD78D5" w:rsidRDefault="003F4733" w:rsidP="007A7997">
      <w:pPr>
        <w:pStyle w:val="a7"/>
        <w:numPr>
          <w:ilvl w:val="0"/>
          <w:numId w:val="86"/>
        </w:numPr>
        <w:ind w:leftChars="0"/>
      </w:pPr>
      <w:r w:rsidRPr="00872631">
        <w:rPr>
          <w:rFonts w:hint="eastAsia"/>
        </w:rPr>
        <w:t>【</w:t>
      </w:r>
      <w:r>
        <w:t>Q2_5</w:t>
      </w:r>
      <w:r w:rsidRPr="00872631">
        <w:rPr>
          <w:rFonts w:hint="eastAsia"/>
        </w:rPr>
        <w:t>】</w:t>
      </w:r>
      <w:r w:rsidRPr="00DD78D5">
        <w:rPr>
          <w:rFonts w:hint="eastAsia"/>
        </w:rPr>
        <w:t>電子タバコ（ニコチンを含んでいるかどうか分からないもの）</w:t>
      </w:r>
    </w:p>
    <w:p w:rsidR="003F4733" w:rsidRPr="00DD78D5" w:rsidRDefault="003F4733" w:rsidP="007A7997">
      <w:pPr>
        <w:pStyle w:val="a7"/>
        <w:numPr>
          <w:ilvl w:val="0"/>
          <w:numId w:val="86"/>
        </w:numPr>
        <w:ind w:leftChars="0"/>
      </w:pPr>
      <w:r w:rsidRPr="00872631">
        <w:rPr>
          <w:rFonts w:hint="eastAsia"/>
        </w:rPr>
        <w:t>【</w:t>
      </w:r>
      <w:r>
        <w:t>Q2_6</w:t>
      </w:r>
      <w:r w:rsidRPr="00872631">
        <w:rPr>
          <w:rFonts w:hint="eastAsia"/>
        </w:rPr>
        <w:t>】</w:t>
      </w:r>
      <w:r w:rsidRPr="00DD78D5">
        <w:rPr>
          <w:rFonts w:hint="eastAsia"/>
        </w:rPr>
        <w:t>Ploom</w:t>
      </w:r>
      <w:r w:rsidRPr="00DD78D5">
        <w:rPr>
          <w:rFonts w:hint="eastAsia"/>
        </w:rPr>
        <w:t>（プルーム）</w:t>
      </w:r>
    </w:p>
    <w:p w:rsidR="003F4733" w:rsidRPr="00DD78D5" w:rsidRDefault="003F4733" w:rsidP="007A7997">
      <w:pPr>
        <w:pStyle w:val="a7"/>
        <w:numPr>
          <w:ilvl w:val="0"/>
          <w:numId w:val="86"/>
        </w:numPr>
        <w:ind w:leftChars="0"/>
      </w:pPr>
      <w:r w:rsidRPr="00872631">
        <w:rPr>
          <w:rFonts w:hint="eastAsia"/>
        </w:rPr>
        <w:t>【</w:t>
      </w:r>
      <w:r>
        <w:t>Q2_7</w:t>
      </w:r>
      <w:r w:rsidRPr="00872631">
        <w:rPr>
          <w:rFonts w:hint="eastAsia"/>
        </w:rPr>
        <w:t>】</w:t>
      </w:r>
      <w:r w:rsidRPr="00DD78D5">
        <w:rPr>
          <w:rFonts w:hint="eastAsia"/>
        </w:rPr>
        <w:t>iQOS</w:t>
      </w:r>
      <w:r w:rsidRPr="00DD78D5">
        <w:rPr>
          <w:rFonts w:hint="eastAsia"/>
        </w:rPr>
        <w:t>（アイコス）</w:t>
      </w:r>
    </w:p>
    <w:p w:rsidR="003F4733" w:rsidRPr="00DD78D5" w:rsidRDefault="003F4733" w:rsidP="007A7997">
      <w:pPr>
        <w:pStyle w:val="a7"/>
        <w:numPr>
          <w:ilvl w:val="0"/>
          <w:numId w:val="86"/>
        </w:numPr>
        <w:ind w:leftChars="0"/>
      </w:pPr>
      <w:r w:rsidRPr="00872631">
        <w:rPr>
          <w:rFonts w:hint="eastAsia"/>
        </w:rPr>
        <w:t>【</w:t>
      </w:r>
      <w:r>
        <w:t>Q2_8</w:t>
      </w:r>
      <w:r w:rsidRPr="00872631">
        <w:rPr>
          <w:rFonts w:hint="eastAsia"/>
        </w:rPr>
        <w:t>】</w:t>
      </w:r>
      <w:r w:rsidRPr="00DD78D5">
        <w:rPr>
          <w:rFonts w:hint="eastAsia"/>
        </w:rPr>
        <w:t>葉巻</w:t>
      </w:r>
    </w:p>
    <w:p w:rsidR="003F4733" w:rsidRPr="00DD78D5" w:rsidRDefault="003F4733" w:rsidP="007A7997">
      <w:pPr>
        <w:pStyle w:val="a7"/>
        <w:numPr>
          <w:ilvl w:val="0"/>
          <w:numId w:val="86"/>
        </w:numPr>
        <w:ind w:leftChars="0"/>
      </w:pPr>
      <w:r w:rsidRPr="00872631">
        <w:rPr>
          <w:rFonts w:hint="eastAsia"/>
        </w:rPr>
        <w:t>【</w:t>
      </w:r>
      <w:r>
        <w:t>Q2_9</w:t>
      </w:r>
      <w:r w:rsidRPr="00872631">
        <w:rPr>
          <w:rFonts w:hint="eastAsia"/>
        </w:rPr>
        <w:t>】</w:t>
      </w:r>
      <w:r w:rsidRPr="00DD78D5">
        <w:rPr>
          <w:rFonts w:hint="eastAsia"/>
        </w:rPr>
        <w:t>パイプ</w:t>
      </w:r>
    </w:p>
    <w:p w:rsidR="003F4733" w:rsidRPr="00DD78D5" w:rsidRDefault="003F4733" w:rsidP="007A7997">
      <w:pPr>
        <w:pStyle w:val="a7"/>
        <w:numPr>
          <w:ilvl w:val="0"/>
          <w:numId w:val="86"/>
        </w:numPr>
        <w:ind w:leftChars="0"/>
      </w:pPr>
      <w:r w:rsidRPr="00872631">
        <w:rPr>
          <w:rFonts w:hint="eastAsia"/>
        </w:rPr>
        <w:t>【</w:t>
      </w:r>
      <w:r>
        <w:t>Q2_10</w:t>
      </w:r>
      <w:r w:rsidRPr="00872631">
        <w:rPr>
          <w:rFonts w:hint="eastAsia"/>
        </w:rPr>
        <w:t>】</w:t>
      </w:r>
      <w:r w:rsidRPr="00DD78D5">
        <w:rPr>
          <w:rFonts w:hint="eastAsia"/>
        </w:rPr>
        <w:t>煙管（キセル）</w:t>
      </w:r>
    </w:p>
    <w:p w:rsidR="003F4733" w:rsidRPr="00DD78D5" w:rsidRDefault="003F4733" w:rsidP="007A7997">
      <w:pPr>
        <w:pStyle w:val="a7"/>
        <w:numPr>
          <w:ilvl w:val="0"/>
          <w:numId w:val="86"/>
        </w:numPr>
        <w:ind w:leftChars="0"/>
      </w:pPr>
      <w:r w:rsidRPr="00872631">
        <w:rPr>
          <w:rFonts w:hint="eastAsia"/>
        </w:rPr>
        <w:t>【</w:t>
      </w:r>
      <w:r>
        <w:t>Q2</w:t>
      </w:r>
      <w:r w:rsidRPr="00872631">
        <w:t>_1</w:t>
      </w:r>
      <w:r>
        <w:t>1</w:t>
      </w:r>
      <w:r w:rsidRPr="00872631">
        <w:rPr>
          <w:rFonts w:hint="eastAsia"/>
        </w:rPr>
        <w:t>】</w:t>
      </w:r>
      <w:r w:rsidRPr="00DD78D5">
        <w:rPr>
          <w:rFonts w:hint="eastAsia"/>
        </w:rPr>
        <w:t>噛みタバコ</w:t>
      </w:r>
    </w:p>
    <w:p w:rsidR="003F4733" w:rsidRPr="00DD78D5" w:rsidRDefault="003F4733" w:rsidP="007A7997">
      <w:pPr>
        <w:pStyle w:val="a7"/>
        <w:numPr>
          <w:ilvl w:val="0"/>
          <w:numId w:val="86"/>
        </w:numPr>
        <w:ind w:leftChars="0"/>
      </w:pPr>
      <w:r w:rsidRPr="00872631">
        <w:rPr>
          <w:rFonts w:hint="eastAsia"/>
        </w:rPr>
        <w:t>【</w:t>
      </w:r>
      <w:r>
        <w:t>Q2</w:t>
      </w:r>
      <w:r w:rsidRPr="00872631">
        <w:t>_1</w:t>
      </w:r>
      <w:r>
        <w:t>2</w:t>
      </w:r>
      <w:r w:rsidRPr="00872631">
        <w:rPr>
          <w:rFonts w:hint="eastAsia"/>
        </w:rPr>
        <w:t>】</w:t>
      </w:r>
      <w:r w:rsidRPr="00DD78D5">
        <w:rPr>
          <w:rFonts w:hint="eastAsia"/>
        </w:rPr>
        <w:t>スヌース等の嗅ぎタバコ</w:t>
      </w:r>
    </w:p>
    <w:p w:rsidR="003F4733" w:rsidRPr="00DD78D5" w:rsidRDefault="003F4733" w:rsidP="007A7997">
      <w:pPr>
        <w:pStyle w:val="a7"/>
        <w:numPr>
          <w:ilvl w:val="0"/>
          <w:numId w:val="86"/>
        </w:numPr>
        <w:ind w:leftChars="0"/>
        <w:rPr>
          <w:rFonts w:hint="eastAsia"/>
        </w:rPr>
      </w:pPr>
      <w:r w:rsidRPr="00872631">
        <w:rPr>
          <w:rFonts w:hint="eastAsia"/>
        </w:rPr>
        <w:t>【</w:t>
      </w:r>
      <w:r>
        <w:t>Q2</w:t>
      </w:r>
      <w:r w:rsidRPr="00872631">
        <w:t>_1</w:t>
      </w:r>
      <w:r>
        <w:t>3</w:t>
      </w:r>
      <w:r w:rsidRPr="00872631">
        <w:rPr>
          <w:rFonts w:hint="eastAsia"/>
        </w:rPr>
        <w:t>】</w:t>
      </w:r>
      <w:r w:rsidRPr="00DD78D5">
        <w:rPr>
          <w:rFonts w:hint="eastAsia"/>
        </w:rPr>
        <w:t>その他のタバコ</w:t>
      </w:r>
    </w:p>
    <w:p w:rsidR="005C3F4C" w:rsidRPr="00DD78D5" w:rsidRDefault="00E86D3D" w:rsidP="00CA39B8">
      <w:pPr>
        <w:rPr>
          <w:u w:val="single"/>
        </w:rPr>
      </w:pPr>
      <w:r w:rsidRPr="00DD78D5">
        <w:rPr>
          <w:rFonts w:hint="eastAsia"/>
        </w:rPr>
        <w:t xml:space="preserve">　</w:t>
      </w:r>
      <w:r w:rsidR="00771D20" w:rsidRPr="00DD78D5">
        <w:rPr>
          <w:rFonts w:hint="eastAsia"/>
          <w:u w:val="single"/>
        </w:rPr>
        <w:t xml:space="preserve">[     </w:t>
      </w:r>
      <w:r w:rsidRPr="00DD78D5">
        <w:rPr>
          <w:rFonts w:hint="eastAsia"/>
          <w:u w:val="single"/>
        </w:rPr>
        <w:t xml:space="preserve">    </w:t>
      </w:r>
      <w:r w:rsidRPr="00DD78D5">
        <w:rPr>
          <w:u w:val="single"/>
        </w:rPr>
        <w:t>]</w:t>
      </w:r>
      <w:r w:rsidRPr="00DD78D5">
        <w:rPr>
          <w:rFonts w:hint="eastAsia"/>
          <w:u w:val="single"/>
        </w:rPr>
        <w:t xml:space="preserve">　歳</w:t>
      </w:r>
    </w:p>
    <w:p w:rsidR="007D43BB" w:rsidRPr="00DD78D5" w:rsidRDefault="007D43BB" w:rsidP="00CA39B8"/>
    <w:p w:rsidR="005C79CE" w:rsidRPr="00DD78D5" w:rsidRDefault="003D112B" w:rsidP="00CA39B8">
      <w:r>
        <w:rPr>
          <w:rFonts w:hint="eastAsia"/>
        </w:rPr>
        <w:t>Q20</w:t>
      </w:r>
      <w:r w:rsidR="00F747A0" w:rsidRPr="00DD78D5">
        <w:rPr>
          <w:rFonts w:hint="eastAsia"/>
        </w:rPr>
        <w:t>◆</w:t>
      </w:r>
      <w:r w:rsidR="005C79CE" w:rsidRPr="00DD78D5">
        <w:rPr>
          <w:rFonts w:hint="eastAsia"/>
        </w:rPr>
        <w:t>あなたは</w:t>
      </w:r>
      <w:r w:rsidR="0021204E" w:rsidRPr="00DD78D5">
        <w:rPr>
          <w:rFonts w:hint="eastAsia"/>
        </w:rPr>
        <w:t>これまで</w:t>
      </w:r>
      <w:r w:rsidR="005C79CE" w:rsidRPr="00DD78D5">
        <w:rPr>
          <w:rFonts w:hint="eastAsia"/>
        </w:rPr>
        <w:t>、</w:t>
      </w:r>
      <w:r w:rsidR="006057F5" w:rsidRPr="00DD78D5">
        <w:rPr>
          <w:rFonts w:hint="eastAsia"/>
        </w:rPr>
        <w:t>アルコールや</w:t>
      </w:r>
      <w:r w:rsidR="005C79CE" w:rsidRPr="00DD78D5">
        <w:rPr>
          <w:rFonts w:hint="eastAsia"/>
        </w:rPr>
        <w:t>薬物を使用し</w:t>
      </w:r>
      <w:r w:rsidR="0021204E" w:rsidRPr="00DD78D5">
        <w:rPr>
          <w:rFonts w:hint="eastAsia"/>
        </w:rPr>
        <w:t>ました</w:t>
      </w:r>
      <w:r w:rsidR="005C79CE" w:rsidRPr="00DD78D5">
        <w:rPr>
          <w:rFonts w:hint="eastAsia"/>
        </w:rPr>
        <w:t>か</w:t>
      </w:r>
      <w:r w:rsidR="00B9689D">
        <w:rPr>
          <w:rFonts w:hint="eastAsia"/>
        </w:rPr>
        <w:t>。</w:t>
      </w:r>
      <w:r w:rsidR="007336CD" w:rsidRPr="00DD78D5">
        <w:rPr>
          <w:rFonts w:hint="eastAsia"/>
        </w:rPr>
        <w:t>それぞれについてお答えください。</w:t>
      </w:r>
    </w:p>
    <w:p w:rsidR="006057F5" w:rsidRPr="00DD78D5" w:rsidRDefault="00B967F4" w:rsidP="007A7997">
      <w:pPr>
        <w:pStyle w:val="a7"/>
        <w:numPr>
          <w:ilvl w:val="0"/>
          <w:numId w:val="89"/>
        </w:numPr>
        <w:ind w:leftChars="0"/>
      </w:pPr>
      <w:r>
        <w:rPr>
          <w:rFonts w:hint="eastAsia"/>
        </w:rPr>
        <w:t>【</w:t>
      </w:r>
      <w:r>
        <w:rPr>
          <w:rFonts w:hint="eastAsia"/>
        </w:rPr>
        <w:t>Q20</w:t>
      </w:r>
      <w:r>
        <w:t>_1</w:t>
      </w:r>
      <w:r>
        <w:rPr>
          <w:rFonts w:hint="eastAsia"/>
        </w:rPr>
        <w:t>】</w:t>
      </w:r>
      <w:r w:rsidR="006057F5" w:rsidRPr="00DD78D5">
        <w:rPr>
          <w:rFonts w:hint="eastAsia"/>
        </w:rPr>
        <w:t>アルコール（ビール・日本酒・</w:t>
      </w:r>
      <w:r w:rsidR="00A14069" w:rsidRPr="00DD78D5">
        <w:rPr>
          <w:rFonts w:hint="eastAsia"/>
        </w:rPr>
        <w:t>焼酎・</w:t>
      </w:r>
      <w:r w:rsidR="006057F5" w:rsidRPr="00DD78D5">
        <w:rPr>
          <w:rFonts w:hint="eastAsia"/>
        </w:rPr>
        <w:t>ワイン</w:t>
      </w:r>
      <w:r w:rsidR="00A14069" w:rsidRPr="00DD78D5">
        <w:rPr>
          <w:rFonts w:hint="eastAsia"/>
        </w:rPr>
        <w:t>・ウイスキー</w:t>
      </w:r>
      <w:r w:rsidR="006057F5" w:rsidRPr="00DD78D5">
        <w:rPr>
          <w:rFonts w:hint="eastAsia"/>
        </w:rPr>
        <w:t>など）</w:t>
      </w:r>
    </w:p>
    <w:p w:rsidR="00946A1B" w:rsidRPr="00DD78D5" w:rsidRDefault="00C56CFD" w:rsidP="007A7997">
      <w:pPr>
        <w:pStyle w:val="a7"/>
        <w:numPr>
          <w:ilvl w:val="0"/>
          <w:numId w:val="89"/>
        </w:numPr>
        <w:ind w:leftChars="0"/>
      </w:pPr>
      <w:r>
        <w:rPr>
          <w:rFonts w:hint="eastAsia"/>
        </w:rPr>
        <w:t>【</w:t>
      </w:r>
      <w:r>
        <w:rPr>
          <w:rFonts w:hint="eastAsia"/>
        </w:rPr>
        <w:t>Q20</w:t>
      </w:r>
      <w:r>
        <w:t>_2</w:t>
      </w:r>
      <w:r>
        <w:rPr>
          <w:rFonts w:hint="eastAsia"/>
        </w:rPr>
        <w:t>】</w:t>
      </w:r>
      <w:r w:rsidR="007E6F9D" w:rsidRPr="00DD78D5">
        <w:rPr>
          <w:rFonts w:hint="eastAsia"/>
        </w:rPr>
        <w:t>睡眠薬</w:t>
      </w:r>
      <w:r w:rsidR="00946A1B" w:rsidRPr="00DD78D5">
        <w:rPr>
          <w:rFonts w:hint="eastAsia"/>
        </w:rPr>
        <w:t>・抗不安薬</w:t>
      </w:r>
    </w:p>
    <w:p w:rsidR="007E6F9D" w:rsidRPr="00DD78D5" w:rsidRDefault="00C56CFD" w:rsidP="007A7997">
      <w:pPr>
        <w:pStyle w:val="a7"/>
        <w:numPr>
          <w:ilvl w:val="0"/>
          <w:numId w:val="89"/>
        </w:numPr>
        <w:ind w:leftChars="0"/>
      </w:pPr>
      <w:r>
        <w:rPr>
          <w:rFonts w:hint="eastAsia"/>
        </w:rPr>
        <w:t>【</w:t>
      </w:r>
      <w:r>
        <w:rPr>
          <w:rFonts w:hint="eastAsia"/>
        </w:rPr>
        <w:t>Q20</w:t>
      </w:r>
      <w:r>
        <w:t>_3</w:t>
      </w:r>
      <w:r>
        <w:rPr>
          <w:rFonts w:hint="eastAsia"/>
        </w:rPr>
        <w:t>】</w:t>
      </w:r>
      <w:r w:rsidR="002408A6" w:rsidRPr="00DD78D5">
        <w:rPr>
          <w:rFonts w:hint="eastAsia"/>
        </w:rPr>
        <w:t>モルヒネなどの</w:t>
      </w:r>
      <w:r w:rsidR="007E6F9D" w:rsidRPr="00DD78D5">
        <w:rPr>
          <w:rFonts w:hint="eastAsia"/>
        </w:rPr>
        <w:t>麻薬</w:t>
      </w:r>
      <w:r w:rsidR="002408A6" w:rsidRPr="00DD78D5">
        <w:rPr>
          <w:rFonts w:hint="eastAsia"/>
        </w:rPr>
        <w:t>（がん性疼痛に使用する場合などを除く）</w:t>
      </w:r>
    </w:p>
    <w:p w:rsidR="007E6F9D" w:rsidRPr="00DD78D5" w:rsidRDefault="00C56CFD" w:rsidP="007A7997">
      <w:pPr>
        <w:pStyle w:val="a7"/>
        <w:numPr>
          <w:ilvl w:val="0"/>
          <w:numId w:val="89"/>
        </w:numPr>
        <w:ind w:leftChars="0"/>
      </w:pPr>
      <w:r>
        <w:rPr>
          <w:rFonts w:hint="eastAsia"/>
        </w:rPr>
        <w:t>【</w:t>
      </w:r>
      <w:r>
        <w:rPr>
          <w:rFonts w:hint="eastAsia"/>
        </w:rPr>
        <w:t>Q20</w:t>
      </w:r>
      <w:r>
        <w:t>_4</w:t>
      </w:r>
      <w:r>
        <w:rPr>
          <w:rFonts w:hint="eastAsia"/>
        </w:rPr>
        <w:t>】</w:t>
      </w:r>
      <w:r w:rsidR="007E6F9D" w:rsidRPr="00DD78D5">
        <w:rPr>
          <w:rFonts w:hint="eastAsia"/>
        </w:rPr>
        <w:t>ネオシーダー</w:t>
      </w:r>
    </w:p>
    <w:p w:rsidR="009631A7" w:rsidRPr="00DD78D5" w:rsidRDefault="00C56CFD" w:rsidP="007A7997">
      <w:pPr>
        <w:pStyle w:val="a7"/>
        <w:numPr>
          <w:ilvl w:val="0"/>
          <w:numId w:val="89"/>
        </w:numPr>
        <w:ind w:leftChars="0"/>
      </w:pPr>
      <w:r>
        <w:rPr>
          <w:rFonts w:hint="eastAsia"/>
        </w:rPr>
        <w:t>【</w:t>
      </w:r>
      <w:r>
        <w:rPr>
          <w:rFonts w:hint="eastAsia"/>
        </w:rPr>
        <w:t>Q20</w:t>
      </w:r>
      <w:r>
        <w:t>_5</w:t>
      </w:r>
      <w:r>
        <w:rPr>
          <w:rFonts w:hint="eastAsia"/>
        </w:rPr>
        <w:t>】</w:t>
      </w:r>
      <w:r w:rsidR="009631A7" w:rsidRPr="00DD78D5">
        <w:rPr>
          <w:rFonts w:hint="eastAsia"/>
        </w:rPr>
        <w:t>シンナー</w:t>
      </w:r>
      <w:r w:rsidR="00C501EF" w:rsidRPr="00DD78D5">
        <w:rPr>
          <w:rFonts w:hint="eastAsia"/>
        </w:rPr>
        <w:t>やトルエン</w:t>
      </w:r>
      <w:r w:rsidR="00771D20" w:rsidRPr="00DD78D5">
        <w:rPr>
          <w:rFonts w:hint="eastAsia"/>
        </w:rPr>
        <w:t>など有機溶剤</w:t>
      </w:r>
      <w:r w:rsidR="009631A7" w:rsidRPr="00DD78D5">
        <w:rPr>
          <w:rFonts w:hint="eastAsia"/>
        </w:rPr>
        <w:t>の吸引（仕事上の適切な使用については問わない）</w:t>
      </w:r>
    </w:p>
    <w:p w:rsidR="00752130" w:rsidRPr="00DD78D5" w:rsidRDefault="00C56CFD" w:rsidP="007A7997">
      <w:pPr>
        <w:pStyle w:val="a7"/>
        <w:numPr>
          <w:ilvl w:val="0"/>
          <w:numId w:val="89"/>
        </w:numPr>
        <w:ind w:leftChars="0"/>
      </w:pPr>
      <w:r>
        <w:rPr>
          <w:rFonts w:hint="eastAsia"/>
        </w:rPr>
        <w:t>【</w:t>
      </w:r>
      <w:r>
        <w:rPr>
          <w:rFonts w:hint="eastAsia"/>
        </w:rPr>
        <w:t>Q20</w:t>
      </w:r>
      <w:r>
        <w:t>_6</w:t>
      </w:r>
      <w:r>
        <w:rPr>
          <w:rFonts w:hint="eastAsia"/>
        </w:rPr>
        <w:t>】</w:t>
      </w:r>
      <w:r w:rsidR="00752130" w:rsidRPr="00DD78D5">
        <w:rPr>
          <w:rFonts w:hint="eastAsia"/>
        </w:rPr>
        <w:t>危険ドラッグ（脱法ハーブ</w:t>
      </w:r>
      <w:r w:rsidR="001B6411" w:rsidRPr="00DD78D5">
        <w:rPr>
          <w:rFonts w:hint="eastAsia"/>
        </w:rPr>
        <w:t>・マジックマッシュルームなど</w:t>
      </w:r>
      <w:r w:rsidR="00752130" w:rsidRPr="00DD78D5">
        <w:rPr>
          <w:rFonts w:hint="eastAsia"/>
        </w:rPr>
        <w:t>）</w:t>
      </w:r>
    </w:p>
    <w:p w:rsidR="00752130" w:rsidRPr="00DD78D5" w:rsidRDefault="00C56CFD" w:rsidP="007A7997">
      <w:pPr>
        <w:pStyle w:val="a7"/>
        <w:numPr>
          <w:ilvl w:val="0"/>
          <w:numId w:val="89"/>
        </w:numPr>
        <w:ind w:leftChars="0"/>
      </w:pPr>
      <w:r>
        <w:rPr>
          <w:rFonts w:hint="eastAsia"/>
        </w:rPr>
        <w:t>【</w:t>
      </w:r>
      <w:r>
        <w:rPr>
          <w:rFonts w:hint="eastAsia"/>
        </w:rPr>
        <w:t>Q20</w:t>
      </w:r>
      <w:r>
        <w:t>_7</w:t>
      </w:r>
      <w:r>
        <w:rPr>
          <w:rFonts w:hint="eastAsia"/>
        </w:rPr>
        <w:t>】</w:t>
      </w:r>
      <w:r w:rsidR="00752130" w:rsidRPr="00DD78D5">
        <w:rPr>
          <w:rFonts w:hint="eastAsia"/>
        </w:rPr>
        <w:t>大麻</w:t>
      </w:r>
      <w:r w:rsidR="009631A7" w:rsidRPr="00DD78D5">
        <w:rPr>
          <w:rFonts w:hint="eastAsia"/>
        </w:rPr>
        <w:t>（マリファナ）</w:t>
      </w:r>
    </w:p>
    <w:p w:rsidR="00752130" w:rsidRPr="00DD78D5" w:rsidRDefault="00C56CFD" w:rsidP="007A7997">
      <w:pPr>
        <w:pStyle w:val="a7"/>
        <w:numPr>
          <w:ilvl w:val="0"/>
          <w:numId w:val="89"/>
        </w:numPr>
        <w:ind w:leftChars="0"/>
      </w:pPr>
      <w:r>
        <w:rPr>
          <w:rFonts w:hint="eastAsia"/>
        </w:rPr>
        <w:t>【</w:t>
      </w:r>
      <w:r>
        <w:rPr>
          <w:rFonts w:hint="eastAsia"/>
        </w:rPr>
        <w:t>Q20</w:t>
      </w:r>
      <w:r>
        <w:t>_8</w:t>
      </w:r>
      <w:r>
        <w:rPr>
          <w:rFonts w:hint="eastAsia"/>
        </w:rPr>
        <w:t>】</w:t>
      </w:r>
      <w:r w:rsidR="00752130" w:rsidRPr="00DD78D5">
        <w:rPr>
          <w:rFonts w:hint="eastAsia"/>
        </w:rPr>
        <w:t>覚せい剤・コカイン・ヘロイン</w:t>
      </w:r>
    </w:p>
    <w:p w:rsidR="00752130" w:rsidRPr="00DD78D5" w:rsidRDefault="00752130" w:rsidP="00CA39B8">
      <w:r w:rsidRPr="00DD78D5">
        <w:rPr>
          <w:rFonts w:hint="eastAsia"/>
        </w:rPr>
        <w:t>選択肢</w:t>
      </w:r>
    </w:p>
    <w:p w:rsidR="000839E6" w:rsidRPr="00DD78D5" w:rsidRDefault="00946A1B" w:rsidP="007A7997">
      <w:pPr>
        <w:pStyle w:val="a7"/>
        <w:numPr>
          <w:ilvl w:val="0"/>
          <w:numId w:val="27"/>
        </w:numPr>
        <w:ind w:leftChars="0" w:firstLine="6"/>
      </w:pPr>
      <w:r w:rsidRPr="00DD78D5">
        <w:rPr>
          <w:rFonts w:hint="eastAsia"/>
        </w:rPr>
        <w:t>これまで</w:t>
      </w:r>
      <w:r w:rsidR="000839E6" w:rsidRPr="00DD78D5">
        <w:rPr>
          <w:rFonts w:hint="eastAsia"/>
        </w:rPr>
        <w:t>一度も使ったことがない</w:t>
      </w:r>
    </w:p>
    <w:p w:rsidR="000839E6" w:rsidRPr="00DD78D5" w:rsidRDefault="000839E6" w:rsidP="007A7997">
      <w:pPr>
        <w:pStyle w:val="a7"/>
        <w:numPr>
          <w:ilvl w:val="0"/>
          <w:numId w:val="27"/>
        </w:numPr>
        <w:ind w:leftChars="0" w:firstLine="6"/>
      </w:pPr>
      <w:r w:rsidRPr="00DD78D5">
        <w:rPr>
          <w:rFonts w:hint="eastAsia"/>
        </w:rPr>
        <w:t>1</w:t>
      </w:r>
      <w:r w:rsidRPr="00DD78D5">
        <w:rPr>
          <w:rFonts w:hint="eastAsia"/>
        </w:rPr>
        <w:t>回以上使ってみたが、習慣的には使用しなかった</w:t>
      </w:r>
    </w:p>
    <w:p w:rsidR="000839E6" w:rsidRPr="00DD78D5" w:rsidRDefault="000839E6" w:rsidP="007A7997">
      <w:pPr>
        <w:pStyle w:val="a7"/>
        <w:numPr>
          <w:ilvl w:val="0"/>
          <w:numId w:val="27"/>
        </w:numPr>
        <w:ind w:leftChars="0" w:firstLine="6"/>
      </w:pPr>
      <w:r w:rsidRPr="00DD78D5">
        <w:rPr>
          <w:rFonts w:hint="eastAsia"/>
        </w:rPr>
        <w:t xml:space="preserve">以前は習慣的に使っていたが、今は止めている　</w:t>
      </w:r>
    </w:p>
    <w:p w:rsidR="000839E6" w:rsidRPr="00DD78D5" w:rsidRDefault="000839E6" w:rsidP="007A7997">
      <w:pPr>
        <w:pStyle w:val="a7"/>
        <w:numPr>
          <w:ilvl w:val="0"/>
          <w:numId w:val="27"/>
        </w:numPr>
        <w:ind w:leftChars="0" w:firstLine="6"/>
      </w:pPr>
      <w:r w:rsidRPr="00DD78D5">
        <w:rPr>
          <w:rFonts w:hint="eastAsia"/>
        </w:rPr>
        <w:t>時々使う日がある</w:t>
      </w:r>
    </w:p>
    <w:p w:rsidR="00930A6F" w:rsidRPr="00DD78D5" w:rsidRDefault="007336CD" w:rsidP="007A7997">
      <w:pPr>
        <w:pStyle w:val="a7"/>
        <w:numPr>
          <w:ilvl w:val="0"/>
          <w:numId w:val="27"/>
        </w:numPr>
        <w:ind w:leftChars="0" w:firstLine="6"/>
      </w:pPr>
      <w:r w:rsidRPr="00DD78D5">
        <w:rPr>
          <w:rFonts w:hint="eastAsia"/>
        </w:rPr>
        <w:t>ほとんど</w:t>
      </w:r>
      <w:r w:rsidR="00930A6F" w:rsidRPr="00DD78D5">
        <w:rPr>
          <w:rFonts w:hint="eastAsia"/>
        </w:rPr>
        <w:t>毎日</w:t>
      </w:r>
      <w:r w:rsidR="00752130" w:rsidRPr="00DD78D5">
        <w:rPr>
          <w:rFonts w:hint="eastAsia"/>
        </w:rPr>
        <w:t>使っている</w:t>
      </w:r>
    </w:p>
    <w:p w:rsidR="0021204E" w:rsidRDefault="0021204E" w:rsidP="0021204E">
      <w:pPr>
        <w:pStyle w:val="a7"/>
        <w:ind w:leftChars="0" w:left="426"/>
      </w:pPr>
    </w:p>
    <w:p w:rsidR="003A346C" w:rsidRDefault="003A346C" w:rsidP="003A346C">
      <w:pPr>
        <w:rPr>
          <w:u w:val="single"/>
        </w:rPr>
      </w:pPr>
      <w:r>
        <w:rPr>
          <w:rFonts w:hint="eastAsia"/>
        </w:rPr>
        <w:t>Q20-1</w:t>
      </w:r>
      <w:r w:rsidRPr="00DD78D5">
        <w:rPr>
          <w:rFonts w:hint="eastAsia"/>
        </w:rPr>
        <w:t>止めたのは何歳の頃ですか？</w:t>
      </w:r>
      <w:r w:rsidRPr="003A346C">
        <w:rPr>
          <w:rFonts w:hint="eastAsia"/>
        </w:rPr>
        <w:t>（半角数字でご記入ください）</w:t>
      </w:r>
      <w:r w:rsidRPr="003A346C">
        <w:rPr>
          <w:rFonts w:hint="eastAsia"/>
          <w:u w:val="single"/>
        </w:rPr>
        <w:t xml:space="preserve">[         </w:t>
      </w:r>
      <w:r w:rsidRPr="003A346C">
        <w:rPr>
          <w:u w:val="single"/>
        </w:rPr>
        <w:t>]</w:t>
      </w:r>
      <w:r w:rsidRPr="003A346C">
        <w:rPr>
          <w:rFonts w:hint="eastAsia"/>
          <w:u w:val="single"/>
        </w:rPr>
        <w:t xml:space="preserve">　歳</w:t>
      </w:r>
    </w:p>
    <w:p w:rsidR="003A346C" w:rsidRPr="00DD78D5" w:rsidRDefault="003A346C" w:rsidP="007A7997">
      <w:pPr>
        <w:pStyle w:val="a7"/>
        <w:numPr>
          <w:ilvl w:val="0"/>
          <w:numId w:val="88"/>
        </w:numPr>
        <w:ind w:leftChars="0"/>
      </w:pPr>
      <w:r>
        <w:rPr>
          <w:rFonts w:hint="eastAsia"/>
        </w:rPr>
        <w:t>【</w:t>
      </w:r>
      <w:r>
        <w:rPr>
          <w:rFonts w:hint="eastAsia"/>
        </w:rPr>
        <w:t>Q20</w:t>
      </w:r>
      <w:r>
        <w:t>S1_1</w:t>
      </w:r>
      <w:r>
        <w:rPr>
          <w:rFonts w:hint="eastAsia"/>
        </w:rPr>
        <w:t>】</w:t>
      </w:r>
      <w:r w:rsidRPr="00DD78D5">
        <w:rPr>
          <w:rFonts w:hint="eastAsia"/>
        </w:rPr>
        <w:t>アルコール（ビール・日本酒・焼酎・ワイン・ウイスキーなど）</w:t>
      </w:r>
    </w:p>
    <w:p w:rsidR="003A346C" w:rsidRPr="00DD78D5" w:rsidRDefault="003A346C" w:rsidP="007A7997">
      <w:pPr>
        <w:pStyle w:val="a7"/>
        <w:numPr>
          <w:ilvl w:val="0"/>
          <w:numId w:val="88"/>
        </w:numPr>
        <w:ind w:leftChars="0"/>
      </w:pPr>
      <w:r>
        <w:rPr>
          <w:rFonts w:hint="eastAsia"/>
        </w:rPr>
        <w:t>【</w:t>
      </w:r>
      <w:r>
        <w:rPr>
          <w:rFonts w:hint="eastAsia"/>
        </w:rPr>
        <w:t>Q20</w:t>
      </w:r>
      <w:r>
        <w:t>S1_2</w:t>
      </w:r>
      <w:r>
        <w:rPr>
          <w:rFonts w:hint="eastAsia"/>
        </w:rPr>
        <w:t>】</w:t>
      </w:r>
      <w:r w:rsidRPr="00DD78D5">
        <w:rPr>
          <w:rFonts w:hint="eastAsia"/>
        </w:rPr>
        <w:t>睡眠薬・抗不安薬</w:t>
      </w:r>
    </w:p>
    <w:p w:rsidR="003A346C" w:rsidRPr="00DD78D5" w:rsidRDefault="003A346C" w:rsidP="007A7997">
      <w:pPr>
        <w:pStyle w:val="a7"/>
        <w:numPr>
          <w:ilvl w:val="0"/>
          <w:numId w:val="88"/>
        </w:numPr>
        <w:ind w:leftChars="0"/>
      </w:pPr>
      <w:r>
        <w:rPr>
          <w:rFonts w:hint="eastAsia"/>
        </w:rPr>
        <w:t>【</w:t>
      </w:r>
      <w:r>
        <w:rPr>
          <w:rFonts w:hint="eastAsia"/>
        </w:rPr>
        <w:t>Q20</w:t>
      </w:r>
      <w:r>
        <w:t>S1_3</w:t>
      </w:r>
      <w:r>
        <w:rPr>
          <w:rFonts w:hint="eastAsia"/>
        </w:rPr>
        <w:t>】</w:t>
      </w:r>
      <w:r w:rsidRPr="00DD78D5">
        <w:rPr>
          <w:rFonts w:hint="eastAsia"/>
        </w:rPr>
        <w:t>モルヒネなどの麻薬（がん性疼痛に使用する場合などを除く）</w:t>
      </w:r>
    </w:p>
    <w:p w:rsidR="003A346C" w:rsidRPr="00DD78D5" w:rsidRDefault="003A346C" w:rsidP="007A7997">
      <w:pPr>
        <w:pStyle w:val="a7"/>
        <w:numPr>
          <w:ilvl w:val="0"/>
          <w:numId w:val="88"/>
        </w:numPr>
        <w:ind w:leftChars="0"/>
      </w:pPr>
      <w:r>
        <w:rPr>
          <w:rFonts w:hint="eastAsia"/>
        </w:rPr>
        <w:t>【</w:t>
      </w:r>
      <w:r>
        <w:rPr>
          <w:rFonts w:hint="eastAsia"/>
        </w:rPr>
        <w:t>Q20</w:t>
      </w:r>
      <w:r>
        <w:t>S1_4</w:t>
      </w:r>
      <w:r>
        <w:rPr>
          <w:rFonts w:hint="eastAsia"/>
        </w:rPr>
        <w:t>】</w:t>
      </w:r>
      <w:r w:rsidRPr="00DD78D5">
        <w:rPr>
          <w:rFonts w:hint="eastAsia"/>
        </w:rPr>
        <w:t>ネオシーダー</w:t>
      </w:r>
    </w:p>
    <w:p w:rsidR="003A346C" w:rsidRPr="00DD78D5" w:rsidRDefault="003A346C" w:rsidP="007A7997">
      <w:pPr>
        <w:pStyle w:val="a7"/>
        <w:numPr>
          <w:ilvl w:val="0"/>
          <w:numId w:val="88"/>
        </w:numPr>
        <w:ind w:leftChars="0"/>
      </w:pPr>
      <w:r>
        <w:rPr>
          <w:rFonts w:hint="eastAsia"/>
        </w:rPr>
        <w:t>【</w:t>
      </w:r>
      <w:r>
        <w:rPr>
          <w:rFonts w:hint="eastAsia"/>
        </w:rPr>
        <w:t>Q20</w:t>
      </w:r>
      <w:r>
        <w:t>S1_5</w:t>
      </w:r>
      <w:r>
        <w:rPr>
          <w:rFonts w:hint="eastAsia"/>
        </w:rPr>
        <w:t>】</w:t>
      </w:r>
      <w:r w:rsidRPr="00DD78D5">
        <w:rPr>
          <w:rFonts w:hint="eastAsia"/>
        </w:rPr>
        <w:t>シンナーやトルエンなど有機溶剤の吸引（仕事上の適切な使用については問わない）</w:t>
      </w:r>
    </w:p>
    <w:p w:rsidR="003A346C" w:rsidRPr="00DD78D5" w:rsidRDefault="003A346C" w:rsidP="007A7997">
      <w:pPr>
        <w:pStyle w:val="a7"/>
        <w:numPr>
          <w:ilvl w:val="0"/>
          <w:numId w:val="88"/>
        </w:numPr>
        <w:ind w:leftChars="0"/>
      </w:pPr>
      <w:r>
        <w:rPr>
          <w:rFonts w:hint="eastAsia"/>
        </w:rPr>
        <w:t>【</w:t>
      </w:r>
      <w:r>
        <w:rPr>
          <w:rFonts w:hint="eastAsia"/>
        </w:rPr>
        <w:t>Q20</w:t>
      </w:r>
      <w:r>
        <w:t>S1_6</w:t>
      </w:r>
      <w:r>
        <w:rPr>
          <w:rFonts w:hint="eastAsia"/>
        </w:rPr>
        <w:t>】</w:t>
      </w:r>
      <w:r w:rsidRPr="00DD78D5">
        <w:rPr>
          <w:rFonts w:hint="eastAsia"/>
        </w:rPr>
        <w:t>危険ドラッグ（脱法ハーブ・マジックマッシュルームなど）</w:t>
      </w:r>
    </w:p>
    <w:p w:rsidR="003A346C" w:rsidRPr="00DD78D5" w:rsidRDefault="003A346C" w:rsidP="007A7997">
      <w:pPr>
        <w:pStyle w:val="a7"/>
        <w:numPr>
          <w:ilvl w:val="0"/>
          <w:numId w:val="88"/>
        </w:numPr>
        <w:ind w:leftChars="0"/>
      </w:pPr>
      <w:r>
        <w:rPr>
          <w:rFonts w:hint="eastAsia"/>
        </w:rPr>
        <w:t>【</w:t>
      </w:r>
      <w:r>
        <w:rPr>
          <w:rFonts w:hint="eastAsia"/>
        </w:rPr>
        <w:t>Q20</w:t>
      </w:r>
      <w:r>
        <w:t>S1_7</w:t>
      </w:r>
      <w:r>
        <w:rPr>
          <w:rFonts w:hint="eastAsia"/>
        </w:rPr>
        <w:t>】</w:t>
      </w:r>
      <w:r w:rsidRPr="00DD78D5">
        <w:rPr>
          <w:rFonts w:hint="eastAsia"/>
        </w:rPr>
        <w:t>大麻（マリファナ）</w:t>
      </w:r>
    </w:p>
    <w:p w:rsidR="003A346C" w:rsidRPr="00DD78D5" w:rsidRDefault="003A346C" w:rsidP="007A7997">
      <w:pPr>
        <w:pStyle w:val="a7"/>
        <w:numPr>
          <w:ilvl w:val="0"/>
          <w:numId w:val="88"/>
        </w:numPr>
        <w:ind w:leftChars="0"/>
      </w:pPr>
      <w:r>
        <w:rPr>
          <w:rFonts w:hint="eastAsia"/>
        </w:rPr>
        <w:t>【</w:t>
      </w:r>
      <w:r>
        <w:rPr>
          <w:rFonts w:hint="eastAsia"/>
        </w:rPr>
        <w:t>Q20</w:t>
      </w:r>
      <w:r>
        <w:t>S1_8</w:t>
      </w:r>
      <w:r>
        <w:rPr>
          <w:rFonts w:hint="eastAsia"/>
        </w:rPr>
        <w:t>】</w:t>
      </w:r>
      <w:r w:rsidRPr="00DD78D5">
        <w:rPr>
          <w:rFonts w:hint="eastAsia"/>
        </w:rPr>
        <w:t>覚せい剤・コカイン・ヘロイン</w:t>
      </w:r>
    </w:p>
    <w:p w:rsidR="003A346C" w:rsidRPr="003A346C" w:rsidRDefault="003A346C" w:rsidP="003A346C">
      <w:pPr>
        <w:rPr>
          <w:rFonts w:hint="eastAsia"/>
        </w:rPr>
      </w:pPr>
    </w:p>
    <w:p w:rsidR="00F530BE" w:rsidRPr="00DD78D5" w:rsidRDefault="00ED0F33" w:rsidP="00CA39B8">
      <w:r>
        <w:rPr>
          <w:rFonts w:hint="eastAsia"/>
        </w:rPr>
        <w:t>Q21</w:t>
      </w:r>
      <w:r w:rsidR="00F747A0" w:rsidRPr="00DD78D5">
        <w:rPr>
          <w:rFonts w:hint="eastAsia"/>
        </w:rPr>
        <w:t>◆</w:t>
      </w:r>
      <w:r w:rsidR="001F46FB" w:rsidRPr="00DD78D5">
        <w:rPr>
          <w:rFonts w:hint="eastAsia"/>
        </w:rPr>
        <w:t>また、</w:t>
      </w:r>
      <w:r w:rsidR="00E83B42" w:rsidRPr="00DD78D5">
        <w:rPr>
          <w:rFonts w:hint="eastAsia"/>
        </w:rPr>
        <w:t>あなたが</w:t>
      </w:r>
      <w:r w:rsidR="00593F0D" w:rsidRPr="00DD78D5">
        <w:rPr>
          <w:rFonts w:hint="eastAsia"/>
        </w:rPr>
        <w:t>上記の</w:t>
      </w:r>
      <w:r w:rsidR="00F530BE" w:rsidRPr="00DD78D5">
        <w:rPr>
          <w:rFonts w:hint="eastAsia"/>
        </w:rPr>
        <w:t>アルコールや</w:t>
      </w:r>
      <w:r w:rsidR="00E83B42" w:rsidRPr="00DD78D5">
        <w:rPr>
          <w:rFonts w:hint="eastAsia"/>
        </w:rPr>
        <w:t>薬物</w:t>
      </w:r>
      <w:r w:rsidR="00E83B42" w:rsidRPr="00DD78D5">
        <w:t>を</w:t>
      </w:r>
      <w:r w:rsidR="00F237F1" w:rsidRPr="00DD78D5">
        <w:rPr>
          <w:rFonts w:hint="eastAsia"/>
        </w:rPr>
        <w:t>はじめに</w:t>
      </w:r>
      <w:r w:rsidR="00E83B42" w:rsidRPr="00DD78D5">
        <w:t>習慣的に</w:t>
      </w:r>
      <w:r w:rsidR="00E83B42" w:rsidRPr="00DD78D5">
        <w:rPr>
          <w:rFonts w:hint="eastAsia"/>
        </w:rPr>
        <w:t>使う</w:t>
      </w:r>
      <w:r w:rsidR="00E83B42" w:rsidRPr="00DD78D5">
        <w:t>ようになった</w:t>
      </w:r>
      <w:r w:rsidR="00E83B42" w:rsidRPr="00DD78D5">
        <w:rPr>
          <w:rFonts w:hint="eastAsia"/>
        </w:rPr>
        <w:t>（使ってみた）</w:t>
      </w:r>
      <w:r w:rsidR="00593F0D" w:rsidRPr="00DD78D5">
        <w:t>のは、何歳の頃</w:t>
      </w:r>
      <w:r w:rsidR="00E83B42" w:rsidRPr="00DD78D5">
        <w:t>ですか</w:t>
      </w:r>
      <w:r w:rsidR="00B9689D">
        <w:rPr>
          <w:rFonts w:hint="eastAsia"/>
        </w:rPr>
        <w:t>。</w:t>
      </w:r>
      <w:r w:rsidR="00E83B42" w:rsidRPr="00DD78D5">
        <w:rPr>
          <w:rFonts w:hint="eastAsia"/>
        </w:rPr>
        <w:t>それぞれについてお答えください。</w:t>
      </w:r>
    </w:p>
    <w:p w:rsidR="00B0170F" w:rsidRPr="00DD78D5" w:rsidRDefault="00E83B42" w:rsidP="00CA39B8">
      <w:r w:rsidRPr="00DD78D5">
        <w:rPr>
          <w:rFonts w:hint="eastAsia"/>
        </w:rPr>
        <w:lastRenderedPageBreak/>
        <w:t xml:space="preserve">　</w:t>
      </w:r>
      <w:r w:rsidR="00771D20" w:rsidRPr="00DD78D5">
        <w:rPr>
          <w:rFonts w:hint="eastAsia"/>
          <w:u w:val="single"/>
        </w:rPr>
        <w:t xml:space="preserve">[     </w:t>
      </w:r>
      <w:r w:rsidRPr="00DD78D5">
        <w:rPr>
          <w:rFonts w:hint="eastAsia"/>
          <w:u w:val="single"/>
        </w:rPr>
        <w:t xml:space="preserve">    </w:t>
      </w:r>
      <w:r w:rsidRPr="00DD78D5">
        <w:rPr>
          <w:u w:val="single"/>
        </w:rPr>
        <w:t>]</w:t>
      </w:r>
      <w:r w:rsidRPr="00DD78D5">
        <w:rPr>
          <w:rFonts w:hint="eastAsia"/>
          <w:u w:val="single"/>
        </w:rPr>
        <w:t xml:space="preserve">　歳</w:t>
      </w:r>
    </w:p>
    <w:p w:rsidR="00185B1D" w:rsidRPr="00DD78D5" w:rsidRDefault="00185B1D" w:rsidP="007A7997">
      <w:pPr>
        <w:pStyle w:val="a7"/>
        <w:numPr>
          <w:ilvl w:val="0"/>
          <w:numId w:val="90"/>
        </w:numPr>
        <w:ind w:leftChars="0"/>
      </w:pPr>
      <w:r>
        <w:rPr>
          <w:rFonts w:hint="eastAsia"/>
        </w:rPr>
        <w:t>【</w:t>
      </w:r>
      <w:r>
        <w:rPr>
          <w:rFonts w:hint="eastAsia"/>
        </w:rPr>
        <w:t>Q2</w:t>
      </w:r>
      <w:r>
        <w:t>1_1</w:t>
      </w:r>
      <w:r>
        <w:rPr>
          <w:rFonts w:hint="eastAsia"/>
        </w:rPr>
        <w:t>】</w:t>
      </w:r>
      <w:r w:rsidRPr="00DD78D5">
        <w:rPr>
          <w:rFonts w:hint="eastAsia"/>
        </w:rPr>
        <w:t>アルコール（ビール・日本酒・焼酎・ワイン・ウイスキーなど）</w:t>
      </w:r>
    </w:p>
    <w:p w:rsidR="00185B1D" w:rsidRPr="00DD78D5" w:rsidRDefault="00185B1D" w:rsidP="007A7997">
      <w:pPr>
        <w:pStyle w:val="a7"/>
        <w:numPr>
          <w:ilvl w:val="0"/>
          <w:numId w:val="90"/>
        </w:numPr>
        <w:ind w:leftChars="0"/>
      </w:pPr>
      <w:r>
        <w:rPr>
          <w:rFonts w:hint="eastAsia"/>
        </w:rPr>
        <w:t>【</w:t>
      </w:r>
      <w:r>
        <w:rPr>
          <w:rFonts w:hint="eastAsia"/>
        </w:rPr>
        <w:t>Q2</w:t>
      </w:r>
      <w:r>
        <w:t>1_2</w:t>
      </w:r>
      <w:r>
        <w:rPr>
          <w:rFonts w:hint="eastAsia"/>
        </w:rPr>
        <w:t>】</w:t>
      </w:r>
      <w:r w:rsidRPr="00DD78D5">
        <w:rPr>
          <w:rFonts w:hint="eastAsia"/>
        </w:rPr>
        <w:t>睡眠薬・抗不安薬</w:t>
      </w:r>
    </w:p>
    <w:p w:rsidR="00185B1D" w:rsidRPr="00DD78D5" w:rsidRDefault="00185B1D" w:rsidP="007A7997">
      <w:pPr>
        <w:pStyle w:val="a7"/>
        <w:numPr>
          <w:ilvl w:val="0"/>
          <w:numId w:val="90"/>
        </w:numPr>
        <w:ind w:leftChars="0"/>
      </w:pPr>
      <w:r>
        <w:rPr>
          <w:rFonts w:hint="eastAsia"/>
        </w:rPr>
        <w:t>【</w:t>
      </w:r>
      <w:r>
        <w:rPr>
          <w:rFonts w:hint="eastAsia"/>
        </w:rPr>
        <w:t>Q2</w:t>
      </w:r>
      <w:r>
        <w:t>1_3</w:t>
      </w:r>
      <w:r>
        <w:rPr>
          <w:rFonts w:hint="eastAsia"/>
        </w:rPr>
        <w:t>】</w:t>
      </w:r>
      <w:r w:rsidRPr="00DD78D5">
        <w:rPr>
          <w:rFonts w:hint="eastAsia"/>
        </w:rPr>
        <w:t>モルヒネなどの麻薬（がん性疼痛に使用する場合などを除く）</w:t>
      </w:r>
    </w:p>
    <w:p w:rsidR="00185B1D" w:rsidRPr="00DD78D5" w:rsidRDefault="00185B1D" w:rsidP="007A7997">
      <w:pPr>
        <w:pStyle w:val="a7"/>
        <w:numPr>
          <w:ilvl w:val="0"/>
          <w:numId w:val="90"/>
        </w:numPr>
        <w:ind w:leftChars="0"/>
      </w:pPr>
      <w:r>
        <w:rPr>
          <w:rFonts w:hint="eastAsia"/>
        </w:rPr>
        <w:t>【</w:t>
      </w:r>
      <w:r>
        <w:rPr>
          <w:rFonts w:hint="eastAsia"/>
        </w:rPr>
        <w:t>Q2</w:t>
      </w:r>
      <w:r>
        <w:t>1_4</w:t>
      </w:r>
      <w:r>
        <w:rPr>
          <w:rFonts w:hint="eastAsia"/>
        </w:rPr>
        <w:t>】</w:t>
      </w:r>
      <w:r w:rsidRPr="00DD78D5">
        <w:rPr>
          <w:rFonts w:hint="eastAsia"/>
        </w:rPr>
        <w:t>ネオシーダー</w:t>
      </w:r>
    </w:p>
    <w:p w:rsidR="00185B1D" w:rsidRPr="00DD78D5" w:rsidRDefault="00185B1D" w:rsidP="007A7997">
      <w:pPr>
        <w:pStyle w:val="a7"/>
        <w:numPr>
          <w:ilvl w:val="0"/>
          <w:numId w:val="90"/>
        </w:numPr>
        <w:ind w:leftChars="0"/>
      </w:pPr>
      <w:r>
        <w:rPr>
          <w:rFonts w:hint="eastAsia"/>
        </w:rPr>
        <w:t>【</w:t>
      </w:r>
      <w:r>
        <w:rPr>
          <w:rFonts w:hint="eastAsia"/>
        </w:rPr>
        <w:t>Q2</w:t>
      </w:r>
      <w:r>
        <w:t>1_5</w:t>
      </w:r>
      <w:r>
        <w:rPr>
          <w:rFonts w:hint="eastAsia"/>
        </w:rPr>
        <w:t>】</w:t>
      </w:r>
      <w:r w:rsidRPr="00DD78D5">
        <w:rPr>
          <w:rFonts w:hint="eastAsia"/>
        </w:rPr>
        <w:t>シンナーやトルエンなど有機溶剤の吸引（仕事上の適切な使用については問わない）</w:t>
      </w:r>
    </w:p>
    <w:p w:rsidR="00185B1D" w:rsidRPr="00DD78D5" w:rsidRDefault="00185B1D" w:rsidP="007A7997">
      <w:pPr>
        <w:pStyle w:val="a7"/>
        <w:numPr>
          <w:ilvl w:val="0"/>
          <w:numId w:val="90"/>
        </w:numPr>
        <w:ind w:leftChars="0"/>
      </w:pPr>
      <w:r>
        <w:rPr>
          <w:rFonts w:hint="eastAsia"/>
        </w:rPr>
        <w:t>【</w:t>
      </w:r>
      <w:r>
        <w:rPr>
          <w:rFonts w:hint="eastAsia"/>
        </w:rPr>
        <w:t>Q2</w:t>
      </w:r>
      <w:r>
        <w:t>1_6</w:t>
      </w:r>
      <w:r>
        <w:rPr>
          <w:rFonts w:hint="eastAsia"/>
        </w:rPr>
        <w:t>】</w:t>
      </w:r>
      <w:r w:rsidRPr="00DD78D5">
        <w:rPr>
          <w:rFonts w:hint="eastAsia"/>
        </w:rPr>
        <w:t>危険ドラッグ（脱法ハーブ・マジックマッシュルームなど）</w:t>
      </w:r>
    </w:p>
    <w:p w:rsidR="00185B1D" w:rsidRPr="00DD78D5" w:rsidRDefault="00185B1D" w:rsidP="007A7997">
      <w:pPr>
        <w:pStyle w:val="a7"/>
        <w:numPr>
          <w:ilvl w:val="0"/>
          <w:numId w:val="90"/>
        </w:numPr>
        <w:ind w:leftChars="0"/>
      </w:pPr>
      <w:r>
        <w:rPr>
          <w:rFonts w:hint="eastAsia"/>
        </w:rPr>
        <w:t>【</w:t>
      </w:r>
      <w:r>
        <w:rPr>
          <w:rFonts w:hint="eastAsia"/>
        </w:rPr>
        <w:t>Q2</w:t>
      </w:r>
      <w:r>
        <w:t>1_7</w:t>
      </w:r>
      <w:r>
        <w:rPr>
          <w:rFonts w:hint="eastAsia"/>
        </w:rPr>
        <w:t>】</w:t>
      </w:r>
      <w:r w:rsidRPr="00DD78D5">
        <w:rPr>
          <w:rFonts w:hint="eastAsia"/>
        </w:rPr>
        <w:t>大麻（マリファナ）</w:t>
      </w:r>
    </w:p>
    <w:p w:rsidR="00185B1D" w:rsidRPr="00DD78D5" w:rsidRDefault="00185B1D" w:rsidP="007A7997">
      <w:pPr>
        <w:pStyle w:val="a7"/>
        <w:numPr>
          <w:ilvl w:val="0"/>
          <w:numId w:val="90"/>
        </w:numPr>
        <w:ind w:leftChars="0"/>
      </w:pPr>
      <w:r>
        <w:rPr>
          <w:rFonts w:hint="eastAsia"/>
        </w:rPr>
        <w:t>【</w:t>
      </w:r>
      <w:r>
        <w:rPr>
          <w:rFonts w:hint="eastAsia"/>
        </w:rPr>
        <w:t>Q2</w:t>
      </w:r>
      <w:r>
        <w:t>1_8</w:t>
      </w:r>
      <w:r>
        <w:rPr>
          <w:rFonts w:hint="eastAsia"/>
        </w:rPr>
        <w:t>】</w:t>
      </w:r>
      <w:r w:rsidRPr="00DD78D5">
        <w:rPr>
          <w:rFonts w:hint="eastAsia"/>
        </w:rPr>
        <w:t>覚せい剤・コカイン・ヘロイン</w:t>
      </w:r>
    </w:p>
    <w:p w:rsidR="000F194D" w:rsidRPr="00185B1D" w:rsidRDefault="000F194D" w:rsidP="00CA39B8">
      <w:pPr>
        <w:rPr>
          <w:rFonts w:hint="eastAsia"/>
        </w:rPr>
      </w:pPr>
    </w:p>
    <w:p w:rsidR="00F530BE" w:rsidRPr="00DD78D5" w:rsidRDefault="00ED0F33" w:rsidP="00CA39B8">
      <w:r>
        <w:rPr>
          <w:rFonts w:hint="eastAsia"/>
        </w:rPr>
        <w:t>Q22</w:t>
      </w:r>
      <w:r w:rsidR="00F530BE" w:rsidRPr="00DD78D5">
        <w:rPr>
          <w:rFonts w:hint="eastAsia"/>
        </w:rPr>
        <w:t>★上</w:t>
      </w:r>
      <w:r w:rsidR="00F530BE" w:rsidRPr="00ED0F33">
        <w:rPr>
          <w:rFonts w:hint="eastAsia"/>
        </w:rPr>
        <w:t>記</w:t>
      </w:r>
      <w:r w:rsidR="00655D06" w:rsidRPr="00ED0F33">
        <w:rPr>
          <w:rFonts w:hint="eastAsia"/>
        </w:rPr>
        <w:t>21</w:t>
      </w:r>
      <w:r w:rsidR="00655D06" w:rsidRPr="00ED0F33">
        <w:rPr>
          <w:rFonts w:hint="eastAsia"/>
        </w:rPr>
        <w:t>でいずれかの項目に選択肢</w:t>
      </w:r>
      <w:r w:rsidR="00F530BE" w:rsidRPr="00ED0F33">
        <w:rPr>
          <w:rFonts w:hint="eastAsia"/>
        </w:rPr>
        <w:t>2-5</w:t>
      </w:r>
      <w:r w:rsidR="00F530BE" w:rsidRPr="00ED0F33">
        <w:rPr>
          <w:rFonts w:hint="eastAsia"/>
        </w:rPr>
        <w:t>と回答した者のうち、</w:t>
      </w:r>
      <w:r w:rsidR="00655D06" w:rsidRPr="00ED0F33">
        <w:rPr>
          <w:rFonts w:hint="eastAsia"/>
        </w:rPr>
        <w:t>「</w:t>
      </w:r>
      <w:r w:rsidR="00F530BE" w:rsidRPr="00ED0F33">
        <w:rPr>
          <w:rFonts w:hint="eastAsia"/>
        </w:rPr>
        <w:t>電子タバコを使用したことがある者</w:t>
      </w:r>
      <w:r w:rsidR="00655D06" w:rsidRPr="00ED0F33">
        <w:rPr>
          <w:rFonts w:hint="eastAsia"/>
        </w:rPr>
        <w:t>」</w:t>
      </w:r>
      <w:r w:rsidR="00F530BE" w:rsidRPr="00ED0F33">
        <w:rPr>
          <w:rFonts w:hint="eastAsia"/>
        </w:rPr>
        <w:t>に対して、</w:t>
      </w:r>
    </w:p>
    <w:p w:rsidR="00F530BE" w:rsidRDefault="00F530BE" w:rsidP="00CA39B8">
      <w:r w:rsidRPr="00DD78D5">
        <w:rPr>
          <w:rFonts w:hint="eastAsia"/>
        </w:rPr>
        <w:t>あなたが上記のアルコールや薬物</w:t>
      </w:r>
      <w:r w:rsidRPr="00DD78D5">
        <w:t>を</w:t>
      </w:r>
      <w:r w:rsidRPr="00DD78D5">
        <w:rPr>
          <w:rFonts w:hint="eastAsia"/>
        </w:rPr>
        <w:t>はじめに</w:t>
      </w:r>
      <w:r w:rsidRPr="00DD78D5">
        <w:t>習慣的に</w:t>
      </w:r>
      <w:r w:rsidRPr="00DD78D5">
        <w:rPr>
          <w:rFonts w:hint="eastAsia"/>
        </w:rPr>
        <w:t>使う</w:t>
      </w:r>
      <w:r w:rsidRPr="00DD78D5">
        <w:t>ようになった</w:t>
      </w:r>
      <w:r w:rsidRPr="00DD78D5">
        <w:rPr>
          <w:rFonts w:hint="eastAsia"/>
        </w:rPr>
        <w:t>（使ってみた）</w:t>
      </w:r>
      <w:r w:rsidRPr="00DD78D5">
        <w:t>のは、</w:t>
      </w:r>
      <w:r w:rsidRPr="00DD78D5">
        <w:rPr>
          <w:rFonts w:hint="eastAsia"/>
        </w:rPr>
        <w:t>電子タバコをはじめて使用した時点よりも前ですか</w:t>
      </w:r>
      <w:r w:rsidR="00B9689D">
        <w:rPr>
          <w:rFonts w:hint="eastAsia"/>
        </w:rPr>
        <w:t>。</w:t>
      </w:r>
      <w:r w:rsidRPr="00DD78D5">
        <w:rPr>
          <w:rFonts w:hint="eastAsia"/>
        </w:rPr>
        <w:t>それとも後ですか</w:t>
      </w:r>
      <w:r w:rsidR="00B9689D">
        <w:rPr>
          <w:rFonts w:hint="eastAsia"/>
        </w:rPr>
        <w:t>。</w:t>
      </w:r>
      <w:r w:rsidRPr="00DD78D5">
        <w:rPr>
          <w:rFonts w:hint="eastAsia"/>
        </w:rPr>
        <w:t>それぞれについてお答えください。</w:t>
      </w:r>
    </w:p>
    <w:p w:rsidR="00A925F5" w:rsidRPr="00DD78D5" w:rsidRDefault="00A925F5" w:rsidP="007A7997">
      <w:pPr>
        <w:pStyle w:val="a7"/>
        <w:numPr>
          <w:ilvl w:val="0"/>
          <w:numId w:val="91"/>
        </w:numPr>
        <w:ind w:leftChars="0"/>
      </w:pPr>
      <w:r>
        <w:rPr>
          <w:rFonts w:hint="eastAsia"/>
        </w:rPr>
        <w:t>【</w:t>
      </w:r>
      <w:r>
        <w:rPr>
          <w:rFonts w:hint="eastAsia"/>
        </w:rPr>
        <w:t>Q2</w:t>
      </w:r>
      <w:r>
        <w:t>2_1</w:t>
      </w:r>
      <w:r>
        <w:rPr>
          <w:rFonts w:hint="eastAsia"/>
        </w:rPr>
        <w:t>】</w:t>
      </w:r>
      <w:r w:rsidRPr="00DD78D5">
        <w:rPr>
          <w:rFonts w:hint="eastAsia"/>
        </w:rPr>
        <w:t>アルコール（ビール・日本酒・焼酎・ワイン・ウイスキーなど）</w:t>
      </w:r>
    </w:p>
    <w:p w:rsidR="00A925F5" w:rsidRPr="00DD78D5" w:rsidRDefault="00A925F5" w:rsidP="007A7997">
      <w:pPr>
        <w:pStyle w:val="a7"/>
        <w:numPr>
          <w:ilvl w:val="0"/>
          <w:numId w:val="91"/>
        </w:numPr>
        <w:ind w:leftChars="0"/>
      </w:pPr>
      <w:r>
        <w:rPr>
          <w:rFonts w:hint="eastAsia"/>
        </w:rPr>
        <w:t>【</w:t>
      </w:r>
      <w:r>
        <w:rPr>
          <w:rFonts w:hint="eastAsia"/>
        </w:rPr>
        <w:t>Q2</w:t>
      </w:r>
      <w:r>
        <w:t>2_2</w:t>
      </w:r>
      <w:r>
        <w:rPr>
          <w:rFonts w:hint="eastAsia"/>
        </w:rPr>
        <w:t>】</w:t>
      </w:r>
      <w:r w:rsidRPr="00DD78D5">
        <w:rPr>
          <w:rFonts w:hint="eastAsia"/>
        </w:rPr>
        <w:t>睡眠薬・抗不安薬</w:t>
      </w:r>
    </w:p>
    <w:p w:rsidR="00A925F5" w:rsidRPr="00DD78D5" w:rsidRDefault="00A925F5" w:rsidP="007A7997">
      <w:pPr>
        <w:pStyle w:val="a7"/>
        <w:numPr>
          <w:ilvl w:val="0"/>
          <w:numId w:val="91"/>
        </w:numPr>
        <w:ind w:leftChars="0"/>
      </w:pPr>
      <w:r>
        <w:rPr>
          <w:rFonts w:hint="eastAsia"/>
        </w:rPr>
        <w:t>【</w:t>
      </w:r>
      <w:r>
        <w:rPr>
          <w:rFonts w:hint="eastAsia"/>
        </w:rPr>
        <w:t>Q2</w:t>
      </w:r>
      <w:r>
        <w:t>2_3</w:t>
      </w:r>
      <w:r>
        <w:rPr>
          <w:rFonts w:hint="eastAsia"/>
        </w:rPr>
        <w:t>】</w:t>
      </w:r>
      <w:r w:rsidRPr="00DD78D5">
        <w:rPr>
          <w:rFonts w:hint="eastAsia"/>
        </w:rPr>
        <w:t>モルヒネなどの麻薬（がん性疼痛に使用する場合などを除く）</w:t>
      </w:r>
    </w:p>
    <w:p w:rsidR="00A925F5" w:rsidRPr="00DD78D5" w:rsidRDefault="00A925F5" w:rsidP="007A7997">
      <w:pPr>
        <w:pStyle w:val="a7"/>
        <w:numPr>
          <w:ilvl w:val="0"/>
          <w:numId w:val="91"/>
        </w:numPr>
        <w:ind w:leftChars="0"/>
      </w:pPr>
      <w:r>
        <w:rPr>
          <w:rFonts w:hint="eastAsia"/>
        </w:rPr>
        <w:t>【</w:t>
      </w:r>
      <w:r>
        <w:rPr>
          <w:rFonts w:hint="eastAsia"/>
        </w:rPr>
        <w:t>Q2</w:t>
      </w:r>
      <w:r>
        <w:t>2_4</w:t>
      </w:r>
      <w:r>
        <w:rPr>
          <w:rFonts w:hint="eastAsia"/>
        </w:rPr>
        <w:t>】</w:t>
      </w:r>
      <w:r w:rsidRPr="00DD78D5">
        <w:rPr>
          <w:rFonts w:hint="eastAsia"/>
        </w:rPr>
        <w:t>ネオシーダー</w:t>
      </w:r>
    </w:p>
    <w:p w:rsidR="00A925F5" w:rsidRPr="00DD78D5" w:rsidRDefault="00A925F5" w:rsidP="007A7997">
      <w:pPr>
        <w:pStyle w:val="a7"/>
        <w:numPr>
          <w:ilvl w:val="0"/>
          <w:numId w:val="91"/>
        </w:numPr>
        <w:ind w:leftChars="0"/>
      </w:pPr>
      <w:r>
        <w:rPr>
          <w:rFonts w:hint="eastAsia"/>
        </w:rPr>
        <w:t>【</w:t>
      </w:r>
      <w:r>
        <w:rPr>
          <w:rFonts w:hint="eastAsia"/>
        </w:rPr>
        <w:t>Q2</w:t>
      </w:r>
      <w:r>
        <w:t>2_5</w:t>
      </w:r>
      <w:r>
        <w:rPr>
          <w:rFonts w:hint="eastAsia"/>
        </w:rPr>
        <w:t>】</w:t>
      </w:r>
      <w:r w:rsidRPr="00DD78D5">
        <w:rPr>
          <w:rFonts w:hint="eastAsia"/>
        </w:rPr>
        <w:t>シンナーやトルエンなど有機溶剤の吸引（仕事上の適切な使用については問わない）</w:t>
      </w:r>
    </w:p>
    <w:p w:rsidR="00A925F5" w:rsidRPr="00DD78D5" w:rsidRDefault="00A925F5" w:rsidP="007A7997">
      <w:pPr>
        <w:pStyle w:val="a7"/>
        <w:numPr>
          <w:ilvl w:val="0"/>
          <w:numId w:val="91"/>
        </w:numPr>
        <w:ind w:leftChars="0"/>
      </w:pPr>
      <w:r>
        <w:rPr>
          <w:rFonts w:hint="eastAsia"/>
        </w:rPr>
        <w:t>【</w:t>
      </w:r>
      <w:r>
        <w:rPr>
          <w:rFonts w:hint="eastAsia"/>
        </w:rPr>
        <w:t>Q2</w:t>
      </w:r>
      <w:r>
        <w:t>2_6</w:t>
      </w:r>
      <w:r>
        <w:rPr>
          <w:rFonts w:hint="eastAsia"/>
        </w:rPr>
        <w:t>】</w:t>
      </w:r>
      <w:r w:rsidRPr="00DD78D5">
        <w:rPr>
          <w:rFonts w:hint="eastAsia"/>
        </w:rPr>
        <w:t>危険ドラッグ（脱法ハーブ・マジックマッシュルームなど）</w:t>
      </w:r>
    </w:p>
    <w:p w:rsidR="00A925F5" w:rsidRPr="00DD78D5" w:rsidRDefault="00A925F5" w:rsidP="007A7997">
      <w:pPr>
        <w:pStyle w:val="a7"/>
        <w:numPr>
          <w:ilvl w:val="0"/>
          <w:numId w:val="91"/>
        </w:numPr>
        <w:ind w:leftChars="0"/>
      </w:pPr>
      <w:r>
        <w:rPr>
          <w:rFonts w:hint="eastAsia"/>
        </w:rPr>
        <w:t>【</w:t>
      </w:r>
      <w:r>
        <w:rPr>
          <w:rFonts w:hint="eastAsia"/>
        </w:rPr>
        <w:t>Q2</w:t>
      </w:r>
      <w:r>
        <w:t>2_7</w:t>
      </w:r>
      <w:r>
        <w:rPr>
          <w:rFonts w:hint="eastAsia"/>
        </w:rPr>
        <w:t>】</w:t>
      </w:r>
      <w:r w:rsidRPr="00DD78D5">
        <w:rPr>
          <w:rFonts w:hint="eastAsia"/>
        </w:rPr>
        <w:t>大麻（マリファナ）</w:t>
      </w:r>
    </w:p>
    <w:p w:rsidR="00A925F5" w:rsidRPr="00A925F5" w:rsidRDefault="00A925F5" w:rsidP="007A7997">
      <w:pPr>
        <w:pStyle w:val="a7"/>
        <w:numPr>
          <w:ilvl w:val="0"/>
          <w:numId w:val="91"/>
        </w:numPr>
        <w:ind w:leftChars="0"/>
        <w:rPr>
          <w:rFonts w:hint="eastAsia"/>
        </w:rPr>
      </w:pPr>
      <w:r>
        <w:rPr>
          <w:rFonts w:hint="eastAsia"/>
        </w:rPr>
        <w:t>【</w:t>
      </w:r>
      <w:r>
        <w:rPr>
          <w:rFonts w:hint="eastAsia"/>
        </w:rPr>
        <w:t>Q2</w:t>
      </w:r>
      <w:r>
        <w:t>2_8</w:t>
      </w:r>
      <w:r>
        <w:rPr>
          <w:rFonts w:hint="eastAsia"/>
        </w:rPr>
        <w:t>】</w:t>
      </w:r>
      <w:r w:rsidRPr="00DD78D5">
        <w:rPr>
          <w:rFonts w:hint="eastAsia"/>
        </w:rPr>
        <w:t>覚せい剤・コカイン・ヘロイン</w:t>
      </w:r>
    </w:p>
    <w:p w:rsidR="00F530BE" w:rsidRPr="00DD78D5" w:rsidRDefault="00F530BE" w:rsidP="00CA39B8">
      <w:r w:rsidRPr="00DD78D5">
        <w:rPr>
          <w:rFonts w:hint="eastAsia"/>
        </w:rPr>
        <w:t>選択肢</w:t>
      </w:r>
    </w:p>
    <w:p w:rsidR="001D02E1" w:rsidRDefault="00F530BE" w:rsidP="007A7997">
      <w:pPr>
        <w:pStyle w:val="a7"/>
        <w:numPr>
          <w:ilvl w:val="0"/>
          <w:numId w:val="81"/>
        </w:numPr>
        <w:ind w:leftChars="0" w:firstLine="6"/>
      </w:pPr>
      <w:r w:rsidRPr="00DD78D5">
        <w:rPr>
          <w:rFonts w:hint="eastAsia"/>
        </w:rPr>
        <w:t>電子タバコ使用よりも前</w:t>
      </w:r>
    </w:p>
    <w:p w:rsidR="001D02E1" w:rsidRDefault="00F530BE" w:rsidP="007A7997">
      <w:pPr>
        <w:pStyle w:val="a7"/>
        <w:numPr>
          <w:ilvl w:val="0"/>
          <w:numId w:val="81"/>
        </w:numPr>
        <w:ind w:leftChars="0" w:firstLine="6"/>
      </w:pPr>
      <w:r w:rsidRPr="00DD78D5">
        <w:rPr>
          <w:rFonts w:hint="eastAsia"/>
        </w:rPr>
        <w:t>電子タバコ使用よりも後</w:t>
      </w:r>
    </w:p>
    <w:p w:rsidR="00335835" w:rsidRPr="00DD78D5" w:rsidRDefault="00335835" w:rsidP="00CA39B8"/>
    <w:p w:rsidR="00821A8E" w:rsidRPr="00DD78D5" w:rsidRDefault="00ED0F33" w:rsidP="00821A8E">
      <w:r>
        <w:rPr>
          <w:rFonts w:hint="eastAsia"/>
        </w:rPr>
        <w:t>Q23</w:t>
      </w:r>
      <w:r w:rsidR="00F747A0" w:rsidRPr="00DD78D5">
        <w:rPr>
          <w:rFonts w:hint="eastAsia"/>
        </w:rPr>
        <w:t>◆</w:t>
      </w:r>
      <w:r w:rsidR="00147E74" w:rsidRPr="00DD78D5">
        <w:rPr>
          <w:rFonts w:hint="eastAsia"/>
        </w:rPr>
        <w:t>あなたの</w:t>
      </w:r>
      <w:r w:rsidR="00017604" w:rsidRPr="00DD78D5">
        <w:rPr>
          <w:rFonts w:hint="eastAsia"/>
        </w:rPr>
        <w:t>意識について</w:t>
      </w:r>
      <w:r w:rsidR="00147E74" w:rsidRPr="00DD78D5">
        <w:rPr>
          <w:rFonts w:hint="eastAsia"/>
        </w:rPr>
        <w:t>お尋ねします。以下</w:t>
      </w:r>
      <w:r w:rsidR="00821A8E" w:rsidRPr="00DD78D5">
        <w:rPr>
          <w:rFonts w:hint="eastAsia"/>
        </w:rPr>
        <w:t>について、あなたの気持ちに一番近いものを選んで下さい。</w:t>
      </w:r>
      <w:r w:rsidR="001D02E1"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00C83AA2" w:rsidRPr="00DD78D5">
        <w:instrText xml:space="preserve"> ADDIN EN.CITE </w:instrText>
      </w:r>
      <w:r w:rsidR="001D02E1"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00C83AA2" w:rsidRPr="00DD78D5">
        <w:instrText xml:space="preserve"> ADDIN EN.CITE.DATA </w:instrText>
      </w:r>
      <w:r w:rsidR="001D02E1" w:rsidRPr="00DD78D5">
        <w:fldChar w:fldCharType="end"/>
      </w:r>
      <w:r w:rsidR="001D02E1" w:rsidRPr="00DD78D5">
        <w:fldChar w:fldCharType="separate"/>
      </w:r>
      <w:r w:rsidR="00FD04A5" w:rsidRPr="00DD78D5">
        <w:rPr>
          <w:noProof/>
        </w:rPr>
        <w:t>[</w:t>
      </w:r>
      <w:hyperlink w:anchor="_ENREF_2" w:tooltip="Otani, 2009 #2784" w:history="1">
        <w:r w:rsidR="0008423D" w:rsidRPr="00DD78D5">
          <w:rPr>
            <w:noProof/>
          </w:rPr>
          <w:t>2</w:t>
        </w:r>
      </w:hyperlink>
      <w:r w:rsidR="00FD04A5" w:rsidRPr="00DD78D5">
        <w:rPr>
          <w:noProof/>
        </w:rPr>
        <w:t>]</w:t>
      </w:r>
      <w:r w:rsidR="001D02E1" w:rsidRPr="00DD78D5">
        <w:fldChar w:fldCharType="end"/>
      </w:r>
    </w:p>
    <w:p w:rsidR="00147E74" w:rsidRPr="00DD78D5" w:rsidRDefault="009F2608" w:rsidP="007A7997">
      <w:pPr>
        <w:pStyle w:val="a7"/>
        <w:numPr>
          <w:ilvl w:val="0"/>
          <w:numId w:val="31"/>
        </w:numPr>
        <w:ind w:leftChars="0" w:firstLine="6"/>
      </w:pPr>
      <w:r>
        <w:rPr>
          <w:rFonts w:hint="eastAsia"/>
        </w:rPr>
        <w:t>【</w:t>
      </w:r>
      <w:r>
        <w:rPr>
          <w:rFonts w:hint="eastAsia"/>
        </w:rPr>
        <w:t>Q2</w:t>
      </w:r>
      <w:r>
        <w:t>3_1</w:t>
      </w:r>
      <w:r>
        <w:rPr>
          <w:rFonts w:hint="eastAsia"/>
        </w:rPr>
        <w:t>】</w:t>
      </w:r>
      <w:r w:rsidR="00DF1406" w:rsidRPr="00DD78D5">
        <w:rPr>
          <w:rFonts w:hint="eastAsia"/>
        </w:rPr>
        <w:t>他に誰もタバコを吸っていない場所では、タバコを吸いづらい</w:t>
      </w:r>
      <w:r w:rsidR="00536921" w:rsidRPr="00DD78D5">
        <w:rPr>
          <w:rFonts w:hint="eastAsia"/>
        </w:rPr>
        <w:t>。【</w:t>
      </w:r>
      <w:r w:rsidR="00536921" w:rsidRPr="00DD78D5">
        <w:rPr>
          <w:rFonts w:hint="eastAsia"/>
        </w:rPr>
        <w:t>for</w:t>
      </w:r>
      <w:r w:rsidR="00655D06">
        <w:rPr>
          <w:rFonts w:hint="eastAsia"/>
        </w:rPr>
        <w:t>現在</w:t>
      </w:r>
      <w:r w:rsidR="00536921" w:rsidRPr="00DD78D5">
        <w:rPr>
          <w:rFonts w:hint="eastAsia"/>
        </w:rPr>
        <w:t>喫煙者および過去喫煙者】</w:t>
      </w:r>
      <w:r w:rsidR="001B6411" w:rsidRPr="00DD78D5">
        <w:rPr>
          <w:rFonts w:hint="eastAsia"/>
        </w:rPr>
        <w:t xml:space="preserve">　　</w:t>
      </w:r>
      <w:r w:rsidR="00655D06">
        <w:rPr>
          <w:rFonts w:hint="eastAsia"/>
        </w:rPr>
        <w:t xml:space="preserve">　　　　</w:t>
      </w:r>
      <w:r w:rsidR="00536921" w:rsidRPr="00DD78D5">
        <w:rPr>
          <w:rFonts w:hint="eastAsia"/>
        </w:rPr>
        <w:t>他に誰もタバコを吸っていない場所では、タバコを吸いづらいはずだ。【</w:t>
      </w:r>
      <w:r w:rsidR="00536921" w:rsidRPr="00DD78D5">
        <w:rPr>
          <w:rFonts w:hint="eastAsia"/>
        </w:rPr>
        <w:t>for</w:t>
      </w:r>
      <w:r w:rsidR="00536921" w:rsidRPr="00DD78D5">
        <w:rPr>
          <w:rFonts w:hint="eastAsia"/>
        </w:rPr>
        <w:t>非喫煙者】</w:t>
      </w:r>
      <w:r w:rsidR="00DF1406" w:rsidRPr="00DD78D5">
        <w:rPr>
          <w:rFonts w:hint="eastAsia"/>
        </w:rPr>
        <w:t>(41)</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821A8E" w:rsidRPr="00DD78D5" w:rsidRDefault="009F2608" w:rsidP="007A7997">
      <w:pPr>
        <w:pStyle w:val="a7"/>
        <w:numPr>
          <w:ilvl w:val="0"/>
          <w:numId w:val="31"/>
        </w:numPr>
        <w:ind w:leftChars="0" w:firstLine="6"/>
      </w:pPr>
      <w:r>
        <w:rPr>
          <w:rFonts w:hint="eastAsia"/>
        </w:rPr>
        <w:t>【</w:t>
      </w:r>
      <w:r>
        <w:rPr>
          <w:rFonts w:hint="eastAsia"/>
        </w:rPr>
        <w:t>Q2</w:t>
      </w:r>
      <w:r>
        <w:t>3_2</w:t>
      </w:r>
      <w:r>
        <w:rPr>
          <w:rFonts w:hint="eastAsia"/>
        </w:rPr>
        <w:t>】</w:t>
      </w:r>
      <w:r w:rsidR="00821A8E" w:rsidRPr="00DD78D5">
        <w:rPr>
          <w:rFonts w:hint="eastAsia"/>
        </w:rPr>
        <w:t>タバコにはストレスを解消する作用がある。</w:t>
      </w:r>
    </w:p>
    <w:p w:rsidR="00821A8E" w:rsidRPr="00DD78D5" w:rsidRDefault="009F2608" w:rsidP="007A7997">
      <w:pPr>
        <w:pStyle w:val="a7"/>
        <w:numPr>
          <w:ilvl w:val="0"/>
          <w:numId w:val="31"/>
        </w:numPr>
        <w:ind w:leftChars="0" w:firstLine="6"/>
      </w:pPr>
      <w:r>
        <w:rPr>
          <w:rFonts w:hint="eastAsia"/>
        </w:rPr>
        <w:t>【</w:t>
      </w:r>
      <w:r>
        <w:rPr>
          <w:rFonts w:hint="eastAsia"/>
        </w:rPr>
        <w:t>Q2</w:t>
      </w:r>
      <w:r>
        <w:t>3_3</w:t>
      </w:r>
      <w:r>
        <w:rPr>
          <w:rFonts w:hint="eastAsia"/>
        </w:rPr>
        <w:t>】</w:t>
      </w:r>
      <w:r w:rsidR="00821A8E" w:rsidRPr="00DD78D5">
        <w:rPr>
          <w:rFonts w:hint="eastAsia"/>
        </w:rPr>
        <w:t>タバコは喫煙者の頭の働きを高める。</w:t>
      </w:r>
    </w:p>
    <w:p w:rsidR="00082377" w:rsidRPr="00DD78D5" w:rsidRDefault="009F2608" w:rsidP="007A7997">
      <w:pPr>
        <w:pStyle w:val="a7"/>
        <w:numPr>
          <w:ilvl w:val="0"/>
          <w:numId w:val="31"/>
        </w:numPr>
        <w:ind w:leftChars="0" w:firstLine="6"/>
      </w:pPr>
      <w:r>
        <w:rPr>
          <w:rFonts w:hint="eastAsia"/>
        </w:rPr>
        <w:t>【</w:t>
      </w:r>
      <w:r>
        <w:rPr>
          <w:rFonts w:hint="eastAsia"/>
        </w:rPr>
        <w:t>Q2</w:t>
      </w:r>
      <w:r>
        <w:t>3_4</w:t>
      </w:r>
      <w:r>
        <w:rPr>
          <w:rFonts w:hint="eastAsia"/>
        </w:rPr>
        <w:t>】</w:t>
      </w:r>
      <w:r w:rsidR="00082377" w:rsidRPr="00DD78D5">
        <w:rPr>
          <w:rFonts w:hint="eastAsia"/>
        </w:rPr>
        <w:t>タバコの一番の被害者は喫煙者本人である。</w:t>
      </w:r>
    </w:p>
    <w:p w:rsidR="00ED0F33" w:rsidRPr="00DD78D5" w:rsidRDefault="009F2608" w:rsidP="007A7997">
      <w:pPr>
        <w:pStyle w:val="a7"/>
        <w:numPr>
          <w:ilvl w:val="0"/>
          <w:numId w:val="31"/>
        </w:numPr>
        <w:ind w:leftChars="0" w:firstLine="6"/>
      </w:pPr>
      <w:r>
        <w:rPr>
          <w:rFonts w:hint="eastAsia"/>
        </w:rPr>
        <w:t>【</w:t>
      </w:r>
      <w:r>
        <w:rPr>
          <w:rFonts w:hint="eastAsia"/>
        </w:rPr>
        <w:t>Q2</w:t>
      </w:r>
      <w:r>
        <w:t>3_5</w:t>
      </w:r>
      <w:r>
        <w:rPr>
          <w:rFonts w:hint="eastAsia"/>
        </w:rPr>
        <w:t>】</w:t>
      </w:r>
      <w:r w:rsidR="00993FDD" w:rsidRPr="00DD78D5">
        <w:rPr>
          <w:rFonts w:hint="eastAsia"/>
        </w:rPr>
        <w:t>一般に社会で売られているものは安全である。</w:t>
      </w:r>
    </w:p>
    <w:p w:rsidR="00821A8E" w:rsidRPr="00DD78D5" w:rsidRDefault="00821A8E" w:rsidP="00821A8E">
      <w:r w:rsidRPr="00DD78D5">
        <w:rPr>
          <w:rFonts w:hint="eastAsia"/>
        </w:rPr>
        <w:t>選択肢</w:t>
      </w:r>
    </w:p>
    <w:p w:rsidR="00821A8E" w:rsidRPr="00DD78D5" w:rsidRDefault="00821A8E" w:rsidP="00DF32DF">
      <w:pPr>
        <w:pStyle w:val="a7"/>
        <w:numPr>
          <w:ilvl w:val="0"/>
          <w:numId w:val="15"/>
        </w:numPr>
        <w:ind w:leftChars="0" w:firstLine="6"/>
      </w:pPr>
      <w:r w:rsidRPr="00DD78D5">
        <w:rPr>
          <w:rFonts w:hint="eastAsia"/>
        </w:rPr>
        <w:t>そう思う</w:t>
      </w:r>
    </w:p>
    <w:p w:rsidR="00821A8E" w:rsidRPr="00DD78D5" w:rsidRDefault="00821A8E" w:rsidP="00DF32DF">
      <w:pPr>
        <w:pStyle w:val="a7"/>
        <w:numPr>
          <w:ilvl w:val="0"/>
          <w:numId w:val="15"/>
        </w:numPr>
        <w:ind w:leftChars="0" w:firstLine="6"/>
      </w:pPr>
      <w:r w:rsidRPr="00DD78D5">
        <w:rPr>
          <w:rFonts w:hint="eastAsia"/>
        </w:rPr>
        <w:t>ややそう思う</w:t>
      </w:r>
    </w:p>
    <w:p w:rsidR="00821A8E" w:rsidRPr="00DD78D5" w:rsidRDefault="00821A8E" w:rsidP="00DF32DF">
      <w:pPr>
        <w:pStyle w:val="a7"/>
        <w:numPr>
          <w:ilvl w:val="0"/>
          <w:numId w:val="15"/>
        </w:numPr>
        <w:ind w:leftChars="0" w:firstLine="6"/>
      </w:pPr>
      <w:r w:rsidRPr="00DD78D5">
        <w:rPr>
          <w:rFonts w:hint="eastAsia"/>
        </w:rPr>
        <w:t>あまりそう思わない</w:t>
      </w:r>
    </w:p>
    <w:p w:rsidR="00821A8E" w:rsidRPr="00DD78D5" w:rsidRDefault="00821A8E" w:rsidP="00DF32DF">
      <w:pPr>
        <w:pStyle w:val="a7"/>
        <w:numPr>
          <w:ilvl w:val="0"/>
          <w:numId w:val="15"/>
        </w:numPr>
        <w:ind w:leftChars="0" w:firstLine="6"/>
      </w:pPr>
      <w:r w:rsidRPr="00DD78D5">
        <w:rPr>
          <w:rFonts w:hint="eastAsia"/>
        </w:rPr>
        <w:t xml:space="preserve">そう思わない　</w:t>
      </w:r>
    </w:p>
    <w:p w:rsidR="00A21E24" w:rsidRPr="00DD78D5" w:rsidRDefault="00A21E24" w:rsidP="000656D0">
      <w:pPr>
        <w:ind w:left="420"/>
        <w:rPr>
          <w:rFonts w:hint="eastAsia"/>
        </w:rPr>
      </w:pPr>
    </w:p>
    <w:p w:rsidR="000656D0" w:rsidRPr="00DD78D5" w:rsidRDefault="000656D0" w:rsidP="000656D0">
      <w:r>
        <w:rPr>
          <w:rFonts w:hint="eastAsia"/>
        </w:rPr>
        <w:t>Q23</w:t>
      </w:r>
      <w:r>
        <w:t>-1</w:t>
      </w:r>
      <w:r w:rsidRPr="00DD78D5">
        <w:rPr>
          <w:rFonts w:hint="eastAsia"/>
        </w:rPr>
        <w:t>◆あなたの意識についてお尋ねします。以下について、あなたの気持ちに一番近いものを選んで下さい。</w:t>
      </w:r>
      <w:r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Pr="00DD78D5">
        <w:instrText xml:space="preserve"> ADDIN EN.CITE </w:instrText>
      </w:r>
      <w:r w:rsidRPr="00DD78D5">
        <w:fldChar w:fldCharType="begin">
          <w:fldData xml:space="preserve">PEVuZE5vdGU+PENpdGU+PEF1dGhvcj5PdGFuaTwvQXV0aG9yPjxZZWFyPjIwMDk8L1llYXI+PFJl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</w:fldData>
        </w:fldChar>
      </w:r>
      <w:r w:rsidRPr="00DD78D5">
        <w:instrText xml:space="preserve"> ADDIN EN.CITE.DATA </w:instrText>
      </w:r>
      <w:r w:rsidRPr="00DD78D5">
        <w:fldChar w:fldCharType="end"/>
      </w:r>
      <w:r w:rsidRPr="00DD78D5">
        <w:fldChar w:fldCharType="separate"/>
      </w:r>
      <w:r w:rsidRPr="00DD78D5">
        <w:rPr>
          <w:noProof/>
        </w:rPr>
        <w:t>[</w:t>
      </w:r>
      <w:hyperlink w:anchor="_ENREF_2" w:tooltip="Otani, 2009 #2784" w:history="1">
        <w:r w:rsidRPr="00DD78D5">
          <w:rPr>
            <w:noProof/>
          </w:rPr>
          <w:t>2</w:t>
        </w:r>
      </w:hyperlink>
      <w:r w:rsidRPr="00DD78D5">
        <w:rPr>
          <w:noProof/>
        </w:rPr>
        <w:t>]</w:t>
      </w:r>
      <w:r w:rsidRPr="00DD78D5">
        <w:fldChar w:fldCharType="end"/>
      </w:r>
    </w:p>
    <w:p w:rsidR="000656D0" w:rsidRPr="00DD78D5" w:rsidRDefault="000656D0" w:rsidP="007A7997">
      <w:pPr>
        <w:pStyle w:val="a7"/>
        <w:numPr>
          <w:ilvl w:val="0"/>
          <w:numId w:val="92"/>
        </w:numPr>
        <w:ind w:leftChars="0"/>
      </w:pPr>
      <w:r>
        <w:rPr>
          <w:rFonts w:hint="eastAsia"/>
        </w:rPr>
        <w:t>【</w:t>
      </w:r>
      <w:r>
        <w:rPr>
          <w:rFonts w:hint="eastAsia"/>
        </w:rPr>
        <w:t>Q2</w:t>
      </w:r>
      <w:r>
        <w:t>3S1_1</w:t>
      </w:r>
      <w:r>
        <w:rPr>
          <w:rFonts w:hint="eastAsia"/>
        </w:rPr>
        <w:t>】</w:t>
      </w:r>
      <w:r w:rsidRPr="00DD78D5">
        <w:rPr>
          <w:rFonts w:hint="eastAsia"/>
        </w:rPr>
        <w:t>他に誰もタバコを吸っていない場所では、タバコを吸いづらい。【</w:t>
      </w:r>
      <w:r w:rsidRPr="00DD78D5">
        <w:rPr>
          <w:rFonts w:hint="eastAsia"/>
        </w:rPr>
        <w:t>for</w:t>
      </w:r>
      <w:r>
        <w:rPr>
          <w:rFonts w:hint="eastAsia"/>
        </w:rPr>
        <w:t>現在</w:t>
      </w:r>
      <w:r w:rsidRPr="00DD78D5">
        <w:rPr>
          <w:rFonts w:hint="eastAsia"/>
        </w:rPr>
        <w:t xml:space="preserve">喫煙者および過去喫煙者】　　</w:t>
      </w:r>
      <w:r>
        <w:rPr>
          <w:rFonts w:hint="eastAsia"/>
        </w:rPr>
        <w:t xml:space="preserve">　　　　</w:t>
      </w:r>
      <w:r w:rsidRPr="00DD78D5">
        <w:rPr>
          <w:rFonts w:hint="eastAsia"/>
        </w:rPr>
        <w:t>他に誰もタバコを吸っていない場所では、タバコを吸いづらいはずだ。【</w:t>
      </w:r>
      <w:r w:rsidRPr="00DD78D5">
        <w:rPr>
          <w:rFonts w:hint="eastAsia"/>
        </w:rPr>
        <w:t>for</w:t>
      </w:r>
      <w:r w:rsidRPr="00DD78D5">
        <w:rPr>
          <w:rFonts w:hint="eastAsia"/>
        </w:rPr>
        <w:t>非喫煙者】</w:t>
      </w:r>
      <w:r w:rsidRPr="00DD78D5">
        <w:rPr>
          <w:rFonts w:hint="eastAsia"/>
        </w:rPr>
        <w:t>(41)</w:t>
      </w:r>
      <w:r w:rsidRPr="00DD78D5">
        <w:fldChar w:fldCharType="begin"/>
      </w:r>
      <w:r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Pr="00DD78D5">
        <w:fldChar w:fldCharType="separate"/>
      </w:r>
      <w:r w:rsidRPr="00DD78D5">
        <w:rPr>
          <w:noProof/>
        </w:rPr>
        <w:t>[</w:t>
      </w:r>
      <w:hyperlink w:anchor="_ENREF_3" w:tooltip="WHO, 2014 #2778" w:history="1">
        <w:r w:rsidRPr="00DD78D5">
          <w:rPr>
            <w:noProof/>
          </w:rPr>
          <w:t>3</w:t>
        </w:r>
      </w:hyperlink>
      <w:r w:rsidRPr="00DD78D5">
        <w:rPr>
          <w:noProof/>
        </w:rPr>
        <w:t>]</w:t>
      </w:r>
      <w:r w:rsidRPr="00DD78D5">
        <w:fldChar w:fldCharType="end"/>
      </w:r>
    </w:p>
    <w:p w:rsidR="000656D0" w:rsidRPr="00DD78D5" w:rsidRDefault="000656D0" w:rsidP="007A7997">
      <w:pPr>
        <w:pStyle w:val="a7"/>
        <w:numPr>
          <w:ilvl w:val="0"/>
          <w:numId w:val="92"/>
        </w:numPr>
        <w:ind w:leftChars="0"/>
      </w:pPr>
      <w:r>
        <w:rPr>
          <w:rFonts w:hint="eastAsia"/>
        </w:rPr>
        <w:lastRenderedPageBreak/>
        <w:t>【</w:t>
      </w:r>
      <w:r>
        <w:rPr>
          <w:rFonts w:hint="eastAsia"/>
        </w:rPr>
        <w:t>Q2</w:t>
      </w:r>
      <w:r>
        <w:t>3S1_2</w:t>
      </w:r>
      <w:r>
        <w:rPr>
          <w:rFonts w:hint="eastAsia"/>
        </w:rPr>
        <w:t>】</w:t>
      </w:r>
      <w:r w:rsidRPr="00DD78D5">
        <w:rPr>
          <w:rFonts w:hint="eastAsia"/>
        </w:rPr>
        <w:t>タバコにはストレスを解消する作用がある。</w:t>
      </w:r>
    </w:p>
    <w:p w:rsidR="000656D0" w:rsidRPr="00DD78D5" w:rsidRDefault="000656D0" w:rsidP="007A7997">
      <w:pPr>
        <w:pStyle w:val="a7"/>
        <w:numPr>
          <w:ilvl w:val="0"/>
          <w:numId w:val="92"/>
        </w:numPr>
        <w:ind w:leftChars="0"/>
      </w:pPr>
      <w:r>
        <w:rPr>
          <w:rFonts w:hint="eastAsia"/>
        </w:rPr>
        <w:t>【</w:t>
      </w:r>
      <w:r>
        <w:rPr>
          <w:rFonts w:hint="eastAsia"/>
        </w:rPr>
        <w:t>Q2</w:t>
      </w:r>
      <w:r>
        <w:t>3S1_3</w:t>
      </w:r>
      <w:r>
        <w:rPr>
          <w:rFonts w:hint="eastAsia"/>
        </w:rPr>
        <w:t>】</w:t>
      </w:r>
      <w:r w:rsidRPr="00DD78D5">
        <w:rPr>
          <w:rFonts w:hint="eastAsia"/>
        </w:rPr>
        <w:t>タバコは喫煙者の頭の働きを高める。</w:t>
      </w:r>
    </w:p>
    <w:p w:rsidR="000656D0" w:rsidRPr="00DD78D5" w:rsidRDefault="000656D0" w:rsidP="007A7997">
      <w:pPr>
        <w:pStyle w:val="a7"/>
        <w:numPr>
          <w:ilvl w:val="0"/>
          <w:numId w:val="92"/>
        </w:numPr>
        <w:ind w:leftChars="0"/>
      </w:pPr>
      <w:r>
        <w:rPr>
          <w:rFonts w:hint="eastAsia"/>
        </w:rPr>
        <w:t>【</w:t>
      </w:r>
      <w:r>
        <w:rPr>
          <w:rFonts w:hint="eastAsia"/>
        </w:rPr>
        <w:t>Q2</w:t>
      </w:r>
      <w:r>
        <w:t>3S1_4</w:t>
      </w:r>
      <w:r>
        <w:rPr>
          <w:rFonts w:hint="eastAsia"/>
        </w:rPr>
        <w:t>】</w:t>
      </w:r>
      <w:r w:rsidRPr="00DD78D5">
        <w:rPr>
          <w:rFonts w:hint="eastAsia"/>
        </w:rPr>
        <w:t>タバコの一番の被害者は喫煙者本人である。</w:t>
      </w:r>
    </w:p>
    <w:p w:rsidR="000656D0" w:rsidRPr="00DD78D5" w:rsidRDefault="000656D0" w:rsidP="007A7997">
      <w:pPr>
        <w:pStyle w:val="a7"/>
        <w:numPr>
          <w:ilvl w:val="0"/>
          <w:numId w:val="92"/>
        </w:numPr>
        <w:ind w:leftChars="0"/>
        <w:rPr>
          <w:rFonts w:hint="eastAsia"/>
        </w:rPr>
      </w:pPr>
      <w:r>
        <w:rPr>
          <w:rFonts w:hint="eastAsia"/>
        </w:rPr>
        <w:t>【</w:t>
      </w:r>
      <w:r>
        <w:rPr>
          <w:rFonts w:hint="eastAsia"/>
        </w:rPr>
        <w:t>Q2</w:t>
      </w:r>
      <w:r>
        <w:t>3S1_5</w:t>
      </w:r>
      <w:r>
        <w:rPr>
          <w:rFonts w:hint="eastAsia"/>
        </w:rPr>
        <w:t>】</w:t>
      </w:r>
      <w:r w:rsidRPr="00DD78D5">
        <w:rPr>
          <w:rFonts w:hint="eastAsia"/>
        </w:rPr>
        <w:t>一般に社会で売られているものは安全である。</w:t>
      </w:r>
    </w:p>
    <w:p w:rsidR="000656D0" w:rsidRPr="00DD78D5" w:rsidRDefault="000656D0" w:rsidP="000656D0">
      <w:r w:rsidRPr="00DD78D5">
        <w:rPr>
          <w:rFonts w:hint="eastAsia"/>
        </w:rPr>
        <w:t>選択肢</w:t>
      </w:r>
    </w:p>
    <w:p w:rsidR="000656D0" w:rsidRPr="00DD78D5" w:rsidRDefault="000656D0" w:rsidP="007A7997">
      <w:pPr>
        <w:pStyle w:val="a7"/>
        <w:numPr>
          <w:ilvl w:val="0"/>
          <w:numId w:val="93"/>
        </w:numPr>
        <w:ind w:leftChars="0"/>
      </w:pPr>
      <w:r w:rsidRPr="00DD78D5">
        <w:rPr>
          <w:rFonts w:hint="eastAsia"/>
        </w:rPr>
        <w:t>そう思う</w:t>
      </w:r>
    </w:p>
    <w:p w:rsidR="000656D0" w:rsidRPr="00DD78D5" w:rsidRDefault="000656D0" w:rsidP="007A7997">
      <w:pPr>
        <w:pStyle w:val="a7"/>
        <w:numPr>
          <w:ilvl w:val="0"/>
          <w:numId w:val="93"/>
        </w:numPr>
        <w:ind w:leftChars="0"/>
      </w:pPr>
      <w:r w:rsidRPr="00DD78D5">
        <w:rPr>
          <w:rFonts w:hint="eastAsia"/>
        </w:rPr>
        <w:t>ややそう思う</w:t>
      </w:r>
    </w:p>
    <w:p w:rsidR="000656D0" w:rsidRPr="00DD78D5" w:rsidRDefault="000656D0" w:rsidP="007A7997">
      <w:pPr>
        <w:pStyle w:val="a7"/>
        <w:numPr>
          <w:ilvl w:val="0"/>
          <w:numId w:val="93"/>
        </w:numPr>
        <w:ind w:leftChars="0"/>
      </w:pPr>
      <w:r w:rsidRPr="00DD78D5">
        <w:rPr>
          <w:rFonts w:hint="eastAsia"/>
        </w:rPr>
        <w:t>あまりそう思わない</w:t>
      </w:r>
    </w:p>
    <w:p w:rsidR="000656D0" w:rsidRPr="00DD78D5" w:rsidRDefault="000656D0" w:rsidP="007A7997">
      <w:pPr>
        <w:pStyle w:val="a7"/>
        <w:numPr>
          <w:ilvl w:val="0"/>
          <w:numId w:val="93"/>
        </w:numPr>
        <w:ind w:leftChars="0"/>
        <w:rPr>
          <w:rFonts w:hint="eastAsia"/>
        </w:rPr>
      </w:pPr>
      <w:r w:rsidRPr="00DD78D5">
        <w:rPr>
          <w:rFonts w:hint="eastAsia"/>
        </w:rPr>
        <w:t xml:space="preserve">そう思わない　</w:t>
      </w:r>
    </w:p>
    <w:p w:rsidR="000656D0" w:rsidRPr="002D552E" w:rsidRDefault="000656D0" w:rsidP="000656D0"/>
    <w:p w:rsidR="00821A8E" w:rsidRDefault="000656D0" w:rsidP="00821A8E">
      <w:r>
        <w:rPr>
          <w:rFonts w:hint="eastAsia"/>
        </w:rPr>
        <w:t>Q23</w:t>
      </w:r>
      <w:r>
        <w:t>-2</w:t>
      </w:r>
      <w:r w:rsidRPr="00DD78D5">
        <w:rPr>
          <w:rFonts w:hint="eastAsia"/>
        </w:rPr>
        <w:t>◆あなたの意識についてお尋ねします。以下について、あなたの気持ちに一番近いものを選んで下さい。</w:t>
      </w:r>
    </w:p>
    <w:p w:rsidR="000656D0" w:rsidRPr="00DD78D5" w:rsidRDefault="000656D0" w:rsidP="007A7997">
      <w:pPr>
        <w:pStyle w:val="a7"/>
        <w:numPr>
          <w:ilvl w:val="0"/>
          <w:numId w:val="94"/>
        </w:numPr>
        <w:ind w:leftChars="0"/>
      </w:pPr>
      <w:r>
        <w:rPr>
          <w:rFonts w:hint="eastAsia"/>
        </w:rPr>
        <w:t>【</w:t>
      </w:r>
      <w:r>
        <w:rPr>
          <w:rFonts w:hint="eastAsia"/>
        </w:rPr>
        <w:t>Q2</w:t>
      </w:r>
      <w:r>
        <w:t>3S2_1</w:t>
      </w:r>
      <w:r>
        <w:rPr>
          <w:rFonts w:hint="eastAsia"/>
        </w:rPr>
        <w:t>】</w:t>
      </w:r>
      <w:r w:rsidRPr="00DD78D5">
        <w:rPr>
          <w:rFonts w:hint="eastAsia"/>
        </w:rPr>
        <w:t>電子タバコには</w:t>
      </w:r>
      <w:r>
        <w:rPr>
          <w:rFonts w:hint="eastAsia"/>
        </w:rPr>
        <w:t>、吸った本人への</w:t>
      </w:r>
      <w:r w:rsidRPr="00DD78D5">
        <w:rPr>
          <w:rFonts w:hint="eastAsia"/>
        </w:rPr>
        <w:t>害がほとんどない。</w:t>
      </w:r>
    </w:p>
    <w:p w:rsidR="000656D0" w:rsidRPr="00DD78D5" w:rsidRDefault="000656D0" w:rsidP="007A7997">
      <w:pPr>
        <w:pStyle w:val="a7"/>
        <w:numPr>
          <w:ilvl w:val="0"/>
          <w:numId w:val="94"/>
        </w:numPr>
        <w:ind w:leftChars="0"/>
      </w:pPr>
      <w:r>
        <w:rPr>
          <w:rFonts w:hint="eastAsia"/>
        </w:rPr>
        <w:t>【</w:t>
      </w:r>
      <w:r>
        <w:rPr>
          <w:rFonts w:hint="eastAsia"/>
        </w:rPr>
        <w:t>Q2</w:t>
      </w:r>
      <w:r>
        <w:t>3S2_2</w:t>
      </w:r>
      <w:r>
        <w:rPr>
          <w:rFonts w:hint="eastAsia"/>
        </w:rPr>
        <w:t>】電子タバコは他の人へ</w:t>
      </w:r>
      <w:r w:rsidRPr="00DD78D5">
        <w:rPr>
          <w:rFonts w:hint="eastAsia"/>
        </w:rPr>
        <w:t>害を及ぼさない。</w:t>
      </w:r>
    </w:p>
    <w:p w:rsidR="000656D0" w:rsidRPr="00DD78D5" w:rsidRDefault="000656D0" w:rsidP="000656D0">
      <w:r w:rsidRPr="00DD78D5">
        <w:rPr>
          <w:rFonts w:hint="eastAsia"/>
        </w:rPr>
        <w:t>選択肢</w:t>
      </w:r>
    </w:p>
    <w:p w:rsidR="000656D0" w:rsidRPr="00DD78D5" w:rsidRDefault="000656D0" w:rsidP="007A7997">
      <w:pPr>
        <w:pStyle w:val="a7"/>
        <w:numPr>
          <w:ilvl w:val="0"/>
          <w:numId w:val="95"/>
        </w:numPr>
        <w:ind w:leftChars="0"/>
      </w:pPr>
      <w:r w:rsidRPr="00DD78D5">
        <w:rPr>
          <w:rFonts w:hint="eastAsia"/>
        </w:rPr>
        <w:t>そう思う</w:t>
      </w:r>
    </w:p>
    <w:p w:rsidR="000656D0" w:rsidRPr="00DD78D5" w:rsidRDefault="000656D0" w:rsidP="007A7997">
      <w:pPr>
        <w:pStyle w:val="a7"/>
        <w:numPr>
          <w:ilvl w:val="0"/>
          <w:numId w:val="95"/>
        </w:numPr>
        <w:ind w:leftChars="0"/>
      </w:pPr>
      <w:r w:rsidRPr="00DD78D5">
        <w:rPr>
          <w:rFonts w:hint="eastAsia"/>
        </w:rPr>
        <w:t>ややそう思う</w:t>
      </w:r>
    </w:p>
    <w:p w:rsidR="000656D0" w:rsidRPr="00DD78D5" w:rsidRDefault="000656D0" w:rsidP="007A7997">
      <w:pPr>
        <w:pStyle w:val="a7"/>
        <w:numPr>
          <w:ilvl w:val="0"/>
          <w:numId w:val="95"/>
        </w:numPr>
        <w:ind w:leftChars="0"/>
      </w:pPr>
      <w:r w:rsidRPr="00DD78D5">
        <w:rPr>
          <w:rFonts w:hint="eastAsia"/>
        </w:rPr>
        <w:t>あまりそう思わない</w:t>
      </w:r>
    </w:p>
    <w:p w:rsidR="000656D0" w:rsidRPr="00DD78D5" w:rsidRDefault="000656D0" w:rsidP="007A7997">
      <w:pPr>
        <w:pStyle w:val="a7"/>
        <w:numPr>
          <w:ilvl w:val="0"/>
          <w:numId w:val="95"/>
        </w:numPr>
        <w:ind w:leftChars="0"/>
      </w:pPr>
      <w:r w:rsidRPr="00DD78D5">
        <w:rPr>
          <w:rFonts w:hint="eastAsia"/>
        </w:rPr>
        <w:t xml:space="preserve">そう思わない　</w:t>
      </w:r>
    </w:p>
    <w:p w:rsidR="000656D0" w:rsidRPr="00DD78D5" w:rsidRDefault="000656D0" w:rsidP="007A7997">
      <w:pPr>
        <w:pStyle w:val="a7"/>
        <w:numPr>
          <w:ilvl w:val="0"/>
          <w:numId w:val="95"/>
        </w:numPr>
        <w:ind w:leftChars="0"/>
      </w:pPr>
      <w:r>
        <w:rPr>
          <w:rFonts w:hint="eastAsia"/>
        </w:rPr>
        <w:t>電子タバコを知らない</w:t>
      </w:r>
    </w:p>
    <w:p w:rsidR="000656D0" w:rsidRPr="000656D0" w:rsidRDefault="000656D0" w:rsidP="00821A8E">
      <w:pPr>
        <w:rPr>
          <w:rFonts w:hint="eastAsia"/>
        </w:rPr>
      </w:pPr>
    </w:p>
    <w:p w:rsidR="00821A8E" w:rsidRPr="00DD78D5" w:rsidRDefault="009714D1" w:rsidP="00821A8E">
      <w:r>
        <w:rPr>
          <w:rFonts w:hint="eastAsia"/>
        </w:rPr>
        <w:t>Q24</w:t>
      </w:r>
      <w:r w:rsidR="00F747A0" w:rsidRPr="00DD78D5">
        <w:rPr>
          <w:rFonts w:hint="eastAsia"/>
        </w:rPr>
        <w:t>◆</w:t>
      </w:r>
      <w:r w:rsidR="00821A8E" w:rsidRPr="00DD78D5">
        <w:t>あなたの職場</w:t>
      </w:r>
      <w:r w:rsidR="00821A8E" w:rsidRPr="00DD78D5">
        <w:rPr>
          <w:rFonts w:hint="eastAsia"/>
        </w:rPr>
        <w:t>（学生の場合は学校）</w:t>
      </w:r>
      <w:r w:rsidR="006D650E" w:rsidRPr="00DD78D5">
        <w:t>の喫煙</w:t>
      </w:r>
      <w:r w:rsidR="006D650E" w:rsidRPr="00DD78D5">
        <w:rPr>
          <w:rFonts w:hint="eastAsia"/>
        </w:rPr>
        <w:t>状況</w:t>
      </w:r>
      <w:r w:rsidR="00821A8E" w:rsidRPr="00DD78D5">
        <w:t>に最も近いのは、次のどれですか。</w:t>
      </w:r>
    </w:p>
    <w:p w:rsidR="00821A8E" w:rsidRPr="00DD78D5" w:rsidRDefault="00821A8E" w:rsidP="00DF32DF">
      <w:pPr>
        <w:pStyle w:val="a7"/>
        <w:numPr>
          <w:ilvl w:val="0"/>
          <w:numId w:val="16"/>
        </w:numPr>
        <w:ind w:leftChars="0" w:firstLine="6"/>
      </w:pPr>
      <w:r w:rsidRPr="00DD78D5">
        <w:t>屋内はすべて禁煙である</w:t>
      </w:r>
    </w:p>
    <w:p w:rsidR="00821A8E" w:rsidRPr="00DD78D5" w:rsidRDefault="00821A8E" w:rsidP="00DF32DF">
      <w:pPr>
        <w:pStyle w:val="a7"/>
        <w:numPr>
          <w:ilvl w:val="0"/>
          <w:numId w:val="16"/>
        </w:numPr>
        <w:ind w:leftChars="0" w:firstLine="6"/>
      </w:pPr>
      <w:r w:rsidRPr="00DD78D5">
        <w:t>屋内に喫煙室、喫煙コーナーがある</w:t>
      </w:r>
    </w:p>
    <w:p w:rsidR="00821A8E" w:rsidRPr="00DD78D5" w:rsidRDefault="00821A8E" w:rsidP="00DF32DF">
      <w:pPr>
        <w:pStyle w:val="a7"/>
        <w:numPr>
          <w:ilvl w:val="0"/>
          <w:numId w:val="16"/>
        </w:numPr>
        <w:ind w:leftChars="0" w:firstLine="6"/>
      </w:pPr>
      <w:r w:rsidRPr="00DD78D5">
        <w:t>屋内のどこででも喫煙できる</w:t>
      </w:r>
    </w:p>
    <w:p w:rsidR="00821A8E" w:rsidRPr="00DD78D5" w:rsidRDefault="00821A8E" w:rsidP="00DF32DF">
      <w:pPr>
        <w:pStyle w:val="a7"/>
        <w:numPr>
          <w:ilvl w:val="0"/>
          <w:numId w:val="16"/>
        </w:numPr>
        <w:ind w:leftChars="0" w:firstLine="6"/>
      </w:pPr>
      <w:r w:rsidRPr="00DD78D5">
        <w:t>該当しない</w:t>
      </w:r>
      <w:r w:rsidRPr="00DD78D5">
        <w:rPr>
          <w:rFonts w:hint="eastAsia"/>
        </w:rPr>
        <w:t>（</w:t>
      </w:r>
      <w:r w:rsidRPr="00DD78D5">
        <w:t>仕事をしていない等</w:t>
      </w:r>
      <w:r w:rsidRPr="00DD78D5">
        <w:rPr>
          <w:rFonts w:hint="eastAsia"/>
        </w:rPr>
        <w:t>）</w:t>
      </w:r>
    </w:p>
    <w:p w:rsidR="00821A8E" w:rsidRPr="00DD78D5" w:rsidRDefault="00821A8E" w:rsidP="00DF32DF">
      <w:pPr>
        <w:pStyle w:val="a7"/>
        <w:numPr>
          <w:ilvl w:val="0"/>
          <w:numId w:val="16"/>
        </w:numPr>
        <w:ind w:leftChars="0" w:firstLine="6"/>
      </w:pPr>
      <w:r w:rsidRPr="00DD78D5">
        <w:t>わからない</w:t>
      </w:r>
    </w:p>
    <w:p w:rsidR="00821A8E" w:rsidRPr="00DD78D5" w:rsidRDefault="00821A8E" w:rsidP="00821A8E"/>
    <w:p w:rsidR="00821A8E" w:rsidRDefault="009714D1" w:rsidP="00821A8E">
      <w:r>
        <w:rPr>
          <w:rFonts w:hint="eastAsia"/>
        </w:rPr>
        <w:t>Q25</w:t>
      </w:r>
      <w:r w:rsidR="00F747A0" w:rsidRPr="00DD78D5">
        <w:rPr>
          <w:rFonts w:hint="eastAsia"/>
        </w:rPr>
        <w:t>◆</w:t>
      </w:r>
      <w:r w:rsidR="00E8514F" w:rsidRPr="00DD78D5">
        <w:t>あなたの自宅</w:t>
      </w:r>
      <w:r w:rsidR="0080679E" w:rsidRPr="00DD78D5">
        <w:rPr>
          <w:rFonts w:hint="eastAsia"/>
        </w:rPr>
        <w:t>（</w:t>
      </w:r>
      <w:r w:rsidR="00E8514F" w:rsidRPr="00DD78D5">
        <w:rPr>
          <w:rFonts w:hint="eastAsia"/>
        </w:rPr>
        <w:t>屋内</w:t>
      </w:r>
      <w:r w:rsidR="0080679E" w:rsidRPr="00DD78D5">
        <w:rPr>
          <w:rFonts w:hint="eastAsia"/>
        </w:rPr>
        <w:t>）</w:t>
      </w:r>
      <w:r w:rsidR="00E8514F" w:rsidRPr="00DD78D5">
        <w:rPr>
          <w:rFonts w:hint="eastAsia"/>
        </w:rPr>
        <w:t>における</w:t>
      </w:r>
      <w:r w:rsidR="00E8514F" w:rsidRPr="00DD78D5">
        <w:t>喫煙</w:t>
      </w:r>
      <w:r w:rsidR="00E8514F" w:rsidRPr="00DD78D5">
        <w:rPr>
          <w:rFonts w:hint="eastAsia"/>
        </w:rPr>
        <w:t>についてのルール</w:t>
      </w:r>
      <w:r w:rsidR="00E8514F" w:rsidRPr="00DD78D5">
        <w:t>に最も近いのは</w:t>
      </w:r>
      <w:r w:rsidR="00821A8E" w:rsidRPr="00DD78D5">
        <w:t>次のどれですか。</w:t>
      </w:r>
    </w:p>
    <w:p w:rsidR="00B5586E" w:rsidRPr="00DD78D5" w:rsidRDefault="00B5586E" w:rsidP="00821A8E">
      <w:pPr>
        <w:rPr>
          <w:rFonts w:hint="eastAsia"/>
        </w:rPr>
      </w:pPr>
      <w:r>
        <w:rPr>
          <w:rFonts w:hint="eastAsia"/>
        </w:rPr>
        <w:t>【</w:t>
      </w:r>
      <w:r>
        <w:rPr>
          <w:rFonts w:hint="eastAsia"/>
        </w:rPr>
        <w:t>Q2</w:t>
      </w:r>
      <w:r>
        <w:t>5</w:t>
      </w:r>
      <w:r>
        <w:rPr>
          <w:rFonts w:hint="eastAsia"/>
        </w:rPr>
        <w:t>】</w:t>
      </w:r>
    </w:p>
    <w:p w:rsidR="00821A8E" w:rsidRPr="00DD78D5" w:rsidRDefault="00821A8E" w:rsidP="00DF32DF">
      <w:pPr>
        <w:pStyle w:val="a7"/>
        <w:numPr>
          <w:ilvl w:val="0"/>
          <w:numId w:val="17"/>
        </w:numPr>
        <w:ind w:leftChars="0" w:firstLine="6"/>
      </w:pPr>
      <w:r w:rsidRPr="00DD78D5">
        <w:t>自宅ではどこでも喫煙できる</w:t>
      </w:r>
    </w:p>
    <w:p w:rsidR="00821A8E" w:rsidRPr="00DD78D5" w:rsidRDefault="00821A8E" w:rsidP="00DF32DF">
      <w:pPr>
        <w:pStyle w:val="a7"/>
        <w:numPr>
          <w:ilvl w:val="0"/>
          <w:numId w:val="17"/>
        </w:numPr>
        <w:ind w:leftChars="0" w:firstLine="6"/>
      </w:pPr>
      <w:r w:rsidRPr="00DD78D5">
        <w:t>自宅内では喫煙できない</w:t>
      </w:r>
    </w:p>
    <w:p w:rsidR="00821A8E" w:rsidRPr="00DD78D5" w:rsidRDefault="00821A8E" w:rsidP="00DF32DF">
      <w:pPr>
        <w:pStyle w:val="a7"/>
        <w:numPr>
          <w:ilvl w:val="0"/>
          <w:numId w:val="17"/>
        </w:numPr>
        <w:ind w:leftChars="0" w:firstLine="6"/>
      </w:pPr>
      <w:r w:rsidRPr="00DD78D5">
        <w:t>喫煙できる場所とできない場所がある</w:t>
      </w:r>
    </w:p>
    <w:p w:rsidR="00821A8E" w:rsidRPr="00DD78D5" w:rsidRDefault="00821A8E" w:rsidP="00DF32DF">
      <w:pPr>
        <w:pStyle w:val="a7"/>
        <w:numPr>
          <w:ilvl w:val="0"/>
          <w:numId w:val="17"/>
        </w:numPr>
        <w:ind w:leftChars="0" w:firstLine="6"/>
      </w:pPr>
      <w:r w:rsidRPr="00DD78D5">
        <w:t>該当しない</w:t>
      </w:r>
      <w:r w:rsidRPr="00DD78D5">
        <w:rPr>
          <w:rFonts w:hint="eastAsia"/>
        </w:rPr>
        <w:t>（</w:t>
      </w:r>
      <w:r w:rsidRPr="00DD78D5">
        <w:t>施設に長期入所している等</w:t>
      </w:r>
      <w:r w:rsidRPr="00DD78D5">
        <w:rPr>
          <w:rFonts w:hint="eastAsia"/>
        </w:rPr>
        <w:t>）</w:t>
      </w:r>
    </w:p>
    <w:p w:rsidR="00821A8E" w:rsidRPr="00DD78D5" w:rsidRDefault="00821A8E" w:rsidP="00DF32DF">
      <w:pPr>
        <w:pStyle w:val="a7"/>
        <w:numPr>
          <w:ilvl w:val="0"/>
          <w:numId w:val="17"/>
        </w:numPr>
        <w:ind w:leftChars="0" w:firstLine="6"/>
      </w:pPr>
      <w:r w:rsidRPr="00DD78D5">
        <w:t>わからない</w:t>
      </w:r>
    </w:p>
    <w:p w:rsidR="00821A8E" w:rsidRPr="00DD78D5" w:rsidRDefault="00821A8E" w:rsidP="00821A8E"/>
    <w:p w:rsidR="00821A8E" w:rsidRDefault="009714D1" w:rsidP="00821A8E">
      <w:r>
        <w:rPr>
          <w:rFonts w:hint="eastAsia"/>
        </w:rPr>
        <w:t>Q26</w:t>
      </w:r>
      <w:r w:rsidR="00F747A0" w:rsidRPr="00DD78D5">
        <w:rPr>
          <w:rFonts w:hint="eastAsia"/>
        </w:rPr>
        <w:t>◆</w:t>
      </w:r>
      <w:r w:rsidR="006D650E" w:rsidRPr="00DD78D5">
        <w:t>あなたの</w:t>
      </w:r>
      <w:r w:rsidR="00E8514F" w:rsidRPr="00DD78D5">
        <w:rPr>
          <w:rFonts w:hint="eastAsia"/>
        </w:rPr>
        <w:t>自家用</w:t>
      </w:r>
      <w:r w:rsidR="006D650E" w:rsidRPr="00DD78D5">
        <w:t>車</w:t>
      </w:r>
      <w:r w:rsidR="006D650E" w:rsidRPr="00DD78D5">
        <w:rPr>
          <w:rFonts w:hint="eastAsia"/>
        </w:rPr>
        <w:t>における</w:t>
      </w:r>
      <w:r w:rsidR="00E8514F" w:rsidRPr="00DD78D5">
        <w:t>喫煙についてのルール</w:t>
      </w:r>
      <w:r w:rsidR="00E8514F" w:rsidRPr="00DD78D5">
        <w:rPr>
          <w:rFonts w:hint="eastAsia"/>
        </w:rPr>
        <w:t>に最も近いのは次のどれ</w:t>
      </w:r>
      <w:r w:rsidR="00821A8E" w:rsidRPr="00DD78D5">
        <w:t>ですか。</w:t>
      </w:r>
    </w:p>
    <w:p w:rsidR="00B5586E" w:rsidRPr="00DD78D5" w:rsidRDefault="00B5586E" w:rsidP="00821A8E">
      <w:pPr>
        <w:rPr>
          <w:rFonts w:hint="eastAsia"/>
        </w:rPr>
      </w:pPr>
      <w:r>
        <w:rPr>
          <w:rFonts w:hint="eastAsia"/>
        </w:rPr>
        <w:t>【</w:t>
      </w:r>
      <w:r>
        <w:rPr>
          <w:rFonts w:hint="eastAsia"/>
        </w:rPr>
        <w:t>Q2</w:t>
      </w:r>
      <w:r>
        <w:t>6</w:t>
      </w:r>
      <w:r>
        <w:rPr>
          <w:rFonts w:hint="eastAsia"/>
        </w:rPr>
        <w:t>】</w:t>
      </w:r>
    </w:p>
    <w:p w:rsidR="009714D1" w:rsidRPr="00DD78D5" w:rsidRDefault="009714D1" w:rsidP="009714D1">
      <w:pPr>
        <w:pStyle w:val="a7"/>
        <w:numPr>
          <w:ilvl w:val="0"/>
          <w:numId w:val="18"/>
        </w:numPr>
        <w:ind w:leftChars="0" w:firstLine="6"/>
      </w:pPr>
      <w:r w:rsidRPr="00DD78D5">
        <w:t>どの車でも喫煙できる</w:t>
      </w:r>
    </w:p>
    <w:p w:rsidR="00821A8E" w:rsidRPr="00DD78D5" w:rsidRDefault="00821A8E" w:rsidP="00DF32DF">
      <w:pPr>
        <w:pStyle w:val="a7"/>
        <w:numPr>
          <w:ilvl w:val="0"/>
          <w:numId w:val="18"/>
        </w:numPr>
        <w:ind w:leftChars="0" w:firstLine="6"/>
      </w:pPr>
      <w:r w:rsidRPr="00DD78D5">
        <w:t>どの車でも決して喫煙できない</w:t>
      </w:r>
    </w:p>
    <w:p w:rsidR="00821A8E" w:rsidRPr="00DD78D5" w:rsidRDefault="00821A8E" w:rsidP="00DF32DF">
      <w:pPr>
        <w:pStyle w:val="a7"/>
        <w:numPr>
          <w:ilvl w:val="0"/>
          <w:numId w:val="18"/>
        </w:numPr>
        <w:ind w:leftChars="0" w:firstLine="6"/>
      </w:pPr>
      <w:r w:rsidRPr="00DD78D5">
        <w:t>一部の車または時々なら喫煙できる</w:t>
      </w:r>
    </w:p>
    <w:p w:rsidR="00821A8E" w:rsidRPr="00DD78D5" w:rsidRDefault="00821A8E" w:rsidP="00DF32DF">
      <w:pPr>
        <w:pStyle w:val="a7"/>
        <w:numPr>
          <w:ilvl w:val="0"/>
          <w:numId w:val="18"/>
        </w:numPr>
        <w:ind w:leftChars="0" w:firstLine="6"/>
      </w:pPr>
      <w:r w:rsidRPr="00DD78D5">
        <w:t>車は持っていない</w:t>
      </w:r>
    </w:p>
    <w:p w:rsidR="00821A8E" w:rsidRPr="00DD78D5" w:rsidRDefault="00821A8E" w:rsidP="00DF32DF">
      <w:pPr>
        <w:pStyle w:val="a7"/>
        <w:numPr>
          <w:ilvl w:val="0"/>
          <w:numId w:val="18"/>
        </w:numPr>
        <w:ind w:leftChars="0" w:firstLine="6"/>
      </w:pPr>
      <w:r w:rsidRPr="00DD78D5">
        <w:t>わからない</w:t>
      </w:r>
    </w:p>
    <w:p w:rsidR="00044626" w:rsidRPr="00DD78D5" w:rsidRDefault="00044626" w:rsidP="00522B0A"/>
    <w:p w:rsidR="008C38C3" w:rsidRPr="009265F1" w:rsidRDefault="008C38C3" w:rsidP="008C38C3">
      <w:r w:rsidRPr="009265F1">
        <w:rPr>
          <w:rFonts w:hint="eastAsia"/>
        </w:rPr>
        <w:t>★電子タバコを使ったことがない人への質問</w:t>
      </w:r>
    </w:p>
    <w:p w:rsidR="00FA3B6B" w:rsidRDefault="009265F1" w:rsidP="008C38C3">
      <w:r>
        <w:rPr>
          <w:rFonts w:hint="eastAsia"/>
        </w:rPr>
        <w:lastRenderedPageBreak/>
        <w:t>Q27</w:t>
      </w:r>
      <w:r w:rsidR="0069484E" w:rsidRPr="00DD78D5">
        <w:rPr>
          <w:rFonts w:hint="eastAsia"/>
        </w:rPr>
        <w:t>◆あなたはこれから将来</w:t>
      </w:r>
      <w:r w:rsidR="008C38C3" w:rsidRPr="00DD78D5">
        <w:rPr>
          <w:rFonts w:hint="eastAsia"/>
        </w:rPr>
        <w:t>、電子タバコを使ってみたいと思いますか</w:t>
      </w:r>
      <w:r w:rsidR="00B9689D">
        <w:rPr>
          <w:rFonts w:hint="eastAsia"/>
        </w:rPr>
        <w:t>。</w:t>
      </w:r>
    </w:p>
    <w:p w:rsidR="008C38C3" w:rsidRPr="00DD78D5" w:rsidRDefault="008C38C3" w:rsidP="008C38C3">
      <w:r w:rsidRPr="00DD78D5">
        <w:t xml:space="preserve"> </w:t>
      </w:r>
      <w:r w:rsidR="00FA3B6B">
        <w:rPr>
          <w:rFonts w:hint="eastAsia"/>
        </w:rPr>
        <w:t>【</w:t>
      </w:r>
      <w:r w:rsidR="00FA3B6B">
        <w:rPr>
          <w:rFonts w:hint="eastAsia"/>
        </w:rPr>
        <w:t>Q2</w:t>
      </w:r>
      <w:r w:rsidR="00FA3B6B">
        <w:t>7</w:t>
      </w:r>
      <w:r w:rsidR="00FA3B6B">
        <w:rPr>
          <w:rFonts w:hint="eastAsia"/>
        </w:rPr>
        <w:t>】</w:t>
      </w:r>
    </w:p>
    <w:p w:rsidR="008C38C3" w:rsidRPr="00DD78D5" w:rsidRDefault="008C38C3" w:rsidP="008C38C3">
      <w:r w:rsidRPr="00DD78D5">
        <w:rPr>
          <w:rFonts w:hint="eastAsia"/>
        </w:rPr>
        <w:t>選択肢</w:t>
      </w:r>
    </w:p>
    <w:p w:rsidR="008C38C3" w:rsidRPr="00DD78D5" w:rsidRDefault="008C38C3" w:rsidP="007A7997">
      <w:pPr>
        <w:pStyle w:val="a7"/>
        <w:numPr>
          <w:ilvl w:val="0"/>
          <w:numId w:val="29"/>
        </w:numPr>
        <w:ind w:leftChars="0" w:firstLine="6"/>
      </w:pPr>
      <w:r w:rsidRPr="00DD78D5">
        <w:rPr>
          <w:rFonts w:hint="eastAsia"/>
        </w:rPr>
        <w:t>そう思う</w:t>
      </w:r>
    </w:p>
    <w:p w:rsidR="008C38C3" w:rsidRPr="00DD78D5" w:rsidRDefault="008C38C3" w:rsidP="007A7997">
      <w:pPr>
        <w:pStyle w:val="a7"/>
        <w:numPr>
          <w:ilvl w:val="0"/>
          <w:numId w:val="29"/>
        </w:numPr>
        <w:ind w:leftChars="0" w:firstLine="6"/>
      </w:pPr>
      <w:r w:rsidRPr="00DD78D5">
        <w:rPr>
          <w:rFonts w:hint="eastAsia"/>
        </w:rPr>
        <w:t>そう思わない</w:t>
      </w:r>
    </w:p>
    <w:p w:rsidR="008C38C3" w:rsidRPr="00DD78D5" w:rsidRDefault="008C38C3" w:rsidP="008C38C3"/>
    <w:p w:rsidR="008C38C3" w:rsidRPr="00DD78D5" w:rsidRDefault="009265F1" w:rsidP="008C38C3">
      <w:r>
        <w:rPr>
          <w:rFonts w:hint="eastAsia"/>
        </w:rPr>
        <w:t>Q28</w:t>
      </w:r>
      <w:r w:rsidR="008C38C3" w:rsidRPr="00DD78D5">
        <w:rPr>
          <w:rFonts w:hint="eastAsia"/>
        </w:rPr>
        <w:t>★</w:t>
      </w:r>
      <w:r>
        <w:rPr>
          <w:rFonts w:hint="eastAsia"/>
        </w:rPr>
        <w:t>Q27</w:t>
      </w:r>
      <w:r w:rsidR="0069484E" w:rsidRPr="00DD78D5">
        <w:rPr>
          <w:rFonts w:hint="eastAsia"/>
        </w:rPr>
        <w:t>に</w:t>
      </w:r>
      <w:r w:rsidR="008C38C3" w:rsidRPr="00DD78D5">
        <w:rPr>
          <w:rFonts w:hint="eastAsia"/>
        </w:rPr>
        <w:t>1</w:t>
      </w:r>
      <w:r w:rsidR="008C38C3" w:rsidRPr="00DD78D5">
        <w:rPr>
          <w:rFonts w:hint="eastAsia"/>
        </w:rPr>
        <w:t>と回答した人への質問</w:t>
      </w:r>
    </w:p>
    <w:p w:rsidR="008C38C3" w:rsidRPr="00DD78D5" w:rsidRDefault="008C38C3" w:rsidP="008C38C3">
      <w:r w:rsidRPr="00DD78D5">
        <w:rPr>
          <w:rFonts w:hint="eastAsia"/>
        </w:rPr>
        <w:t>なぜ、将来電子タバコを使ってみたいと思ったのですか</w:t>
      </w:r>
      <w:r w:rsidR="00B9689D">
        <w:rPr>
          <w:rFonts w:hint="eastAsia"/>
        </w:rPr>
        <w:t>。</w:t>
      </w:r>
      <w:r w:rsidRPr="00DD78D5">
        <w:rPr>
          <w:rFonts w:hint="eastAsia"/>
        </w:rPr>
        <w:t>理由としてあてはまるか、それぞれについてお答えください。</w: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Pr="00DD78D5">
        <w:instrText xml:space="preserve"> ADDIN EN.CITE </w:instrTex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Pr="00DD78D5">
        <w:instrText xml:space="preserve"> ADDIN EN.CITE.DATA </w:instrText>
      </w:r>
      <w:r w:rsidR="001D02E1" w:rsidRPr="00DD78D5">
        <w:fldChar w:fldCharType="end"/>
      </w:r>
      <w:r w:rsidR="001D02E1" w:rsidRPr="00DD78D5">
        <w:fldChar w:fldCharType="separate"/>
      </w:r>
      <w:r w:rsidRPr="00DD78D5">
        <w:rPr>
          <w:noProof/>
        </w:rPr>
        <w:t>[</w:t>
      </w:r>
      <w:hyperlink w:anchor="_ENREF_4" w:tooltip="Etter, 2011 #2775" w:history="1">
        <w:r w:rsidR="0008423D" w:rsidRPr="00DD78D5">
          <w:rPr>
            <w:noProof/>
          </w:rPr>
          <w:t>4</w:t>
        </w:r>
      </w:hyperlink>
      <w:r w:rsidRPr="00DD78D5">
        <w:rPr>
          <w:noProof/>
        </w:rPr>
        <w:t>]</w:t>
      </w:r>
      <w:r w:rsidR="001D02E1" w:rsidRPr="00DD78D5">
        <w:fldChar w:fldCharType="end"/>
      </w:r>
    </w:p>
    <w:p w:rsidR="008E4902" w:rsidRPr="00DD78D5" w:rsidRDefault="00FA3B6B" w:rsidP="007A7997">
      <w:pPr>
        <w:pStyle w:val="a7"/>
        <w:numPr>
          <w:ilvl w:val="0"/>
          <w:numId w:val="54"/>
        </w:numPr>
        <w:ind w:leftChars="0" w:firstLine="6"/>
      </w:pPr>
      <w:r>
        <w:rPr>
          <w:rFonts w:hint="eastAsia"/>
        </w:rPr>
        <w:t>【</w:t>
      </w:r>
      <w:r>
        <w:rPr>
          <w:rFonts w:hint="eastAsia"/>
        </w:rPr>
        <w:t>Q2</w:t>
      </w:r>
      <w:r>
        <w:t>8_1</w:t>
      </w:r>
      <w:r>
        <w:rPr>
          <w:rFonts w:hint="eastAsia"/>
        </w:rPr>
        <w:t>】</w:t>
      </w:r>
      <w:r w:rsidR="008E4902" w:rsidRPr="00DD78D5">
        <w:rPr>
          <w:rFonts w:hint="eastAsia"/>
        </w:rPr>
        <w:t>友人・知人が電子タバコを使っているから</w:t>
      </w:r>
    </w:p>
    <w:p w:rsidR="008E4902" w:rsidRPr="00DD78D5" w:rsidRDefault="00FA3B6B" w:rsidP="007A7997">
      <w:pPr>
        <w:pStyle w:val="a7"/>
        <w:numPr>
          <w:ilvl w:val="0"/>
          <w:numId w:val="54"/>
        </w:numPr>
        <w:ind w:leftChars="0" w:firstLine="6"/>
      </w:pPr>
      <w:r>
        <w:rPr>
          <w:rFonts w:hint="eastAsia"/>
        </w:rPr>
        <w:t>【</w:t>
      </w:r>
      <w:r>
        <w:rPr>
          <w:rFonts w:hint="eastAsia"/>
        </w:rPr>
        <w:t>Q2</w:t>
      </w:r>
      <w:r>
        <w:t>8_2</w:t>
      </w:r>
      <w:r>
        <w:rPr>
          <w:rFonts w:hint="eastAsia"/>
        </w:rPr>
        <w:t>】</w:t>
      </w:r>
      <w:r w:rsidR="008E4902" w:rsidRPr="00DD78D5">
        <w:rPr>
          <w:rFonts w:hint="eastAsia"/>
        </w:rPr>
        <w:t>家族・親戚が電子タバコを使っているから</w:t>
      </w:r>
    </w:p>
    <w:p w:rsidR="008E4902" w:rsidRPr="00DD78D5" w:rsidRDefault="00FA3B6B" w:rsidP="007A7997">
      <w:pPr>
        <w:pStyle w:val="a7"/>
        <w:numPr>
          <w:ilvl w:val="0"/>
          <w:numId w:val="54"/>
        </w:numPr>
        <w:ind w:leftChars="0" w:firstLine="6"/>
      </w:pPr>
      <w:r>
        <w:rPr>
          <w:rFonts w:hint="eastAsia"/>
        </w:rPr>
        <w:t>【</w:t>
      </w:r>
      <w:r>
        <w:rPr>
          <w:rFonts w:hint="eastAsia"/>
        </w:rPr>
        <w:t>Q2</w:t>
      </w:r>
      <w:r>
        <w:t>8_3</w:t>
      </w:r>
      <w:r>
        <w:rPr>
          <w:rFonts w:hint="eastAsia"/>
        </w:rPr>
        <w:t>】</w:t>
      </w:r>
      <w:r w:rsidR="008E4902" w:rsidRPr="00DD78D5">
        <w:rPr>
          <w:rFonts w:hint="eastAsia"/>
        </w:rPr>
        <w:t>電子タバコで仲間とコミュニケーションをとるため</w:t>
      </w:r>
    </w:p>
    <w:p w:rsidR="008C38C3" w:rsidRPr="00DD78D5" w:rsidRDefault="00FA3B6B" w:rsidP="007A7997">
      <w:pPr>
        <w:pStyle w:val="a7"/>
        <w:numPr>
          <w:ilvl w:val="0"/>
          <w:numId w:val="54"/>
        </w:numPr>
        <w:ind w:leftChars="0" w:firstLine="6"/>
      </w:pPr>
      <w:r>
        <w:rPr>
          <w:rFonts w:hint="eastAsia"/>
        </w:rPr>
        <w:t>【</w:t>
      </w:r>
      <w:r>
        <w:rPr>
          <w:rFonts w:hint="eastAsia"/>
        </w:rPr>
        <w:t>Q2</w:t>
      </w:r>
      <w:r>
        <w:t>8_4</w:t>
      </w:r>
      <w:r>
        <w:rPr>
          <w:rFonts w:hint="eastAsia"/>
        </w:rPr>
        <w:t>】</w:t>
      </w:r>
      <w:r w:rsidR="008C38C3" w:rsidRPr="00DD78D5">
        <w:rPr>
          <w:rFonts w:hint="eastAsia"/>
        </w:rPr>
        <w:t>他のタバコの代わりとして使えるから</w:t>
      </w:r>
    </w:p>
    <w:p w:rsidR="008C38C3" w:rsidRPr="00DD78D5" w:rsidRDefault="00FA3B6B" w:rsidP="007A7997">
      <w:pPr>
        <w:pStyle w:val="a7"/>
        <w:numPr>
          <w:ilvl w:val="0"/>
          <w:numId w:val="54"/>
        </w:numPr>
        <w:ind w:leftChars="0" w:firstLine="6"/>
      </w:pPr>
      <w:r>
        <w:rPr>
          <w:rFonts w:hint="eastAsia"/>
        </w:rPr>
        <w:t>【</w:t>
      </w:r>
      <w:r>
        <w:rPr>
          <w:rFonts w:hint="eastAsia"/>
        </w:rPr>
        <w:t>Q2</w:t>
      </w:r>
      <w:r>
        <w:t>8_5</w:t>
      </w:r>
      <w:r>
        <w:rPr>
          <w:rFonts w:hint="eastAsia"/>
        </w:rPr>
        <w:t>】</w:t>
      </w:r>
      <w:r w:rsidR="008C38C3" w:rsidRPr="00DD78D5">
        <w:rPr>
          <w:rFonts w:hint="eastAsia"/>
        </w:rPr>
        <w:t>フルーツ味などのフレイバーに関心があるから</w:t>
      </w:r>
      <w:r w:rsidR="001D02E1" w:rsidRPr="00DD78D5">
        <w:fldChar w:fldCharType="begin"/>
      </w:r>
      <w:r w:rsidR="008C38C3"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8C38C3" w:rsidRPr="00DD78D5">
        <w:rPr>
          <w:noProof/>
        </w:rPr>
        <w:t>[</w:t>
      </w:r>
      <w:hyperlink w:anchor="_ENREF_3" w:tooltip="WHO, 2014 #2778" w:history="1">
        <w:r w:rsidR="0008423D" w:rsidRPr="00DD78D5">
          <w:rPr>
            <w:noProof/>
          </w:rPr>
          <w:t>3</w:t>
        </w:r>
      </w:hyperlink>
      <w:r w:rsidR="008C38C3" w:rsidRPr="00DD78D5">
        <w:rPr>
          <w:noProof/>
        </w:rPr>
        <w:t>]</w:t>
      </w:r>
      <w:r w:rsidR="001D02E1" w:rsidRPr="00DD78D5">
        <w:fldChar w:fldCharType="end"/>
      </w:r>
    </w:p>
    <w:p w:rsidR="008C38C3" w:rsidRPr="00DD78D5" w:rsidRDefault="00FA3B6B" w:rsidP="007A7997">
      <w:pPr>
        <w:pStyle w:val="a7"/>
        <w:numPr>
          <w:ilvl w:val="0"/>
          <w:numId w:val="54"/>
        </w:numPr>
        <w:ind w:leftChars="0" w:firstLine="6"/>
      </w:pPr>
      <w:r>
        <w:rPr>
          <w:rFonts w:hint="eastAsia"/>
        </w:rPr>
        <w:t>【</w:t>
      </w:r>
      <w:r>
        <w:rPr>
          <w:rFonts w:hint="eastAsia"/>
        </w:rPr>
        <w:t>Q2</w:t>
      </w:r>
      <w:r>
        <w:t>8_6</w:t>
      </w:r>
      <w:r>
        <w:rPr>
          <w:rFonts w:hint="eastAsia"/>
        </w:rPr>
        <w:t>】</w:t>
      </w:r>
      <w:r w:rsidR="008C38C3" w:rsidRPr="00DD78D5">
        <w:rPr>
          <w:rFonts w:hint="eastAsia"/>
        </w:rPr>
        <w:t>電子タバコのデザインがいいから</w:t>
      </w:r>
      <w:r w:rsidR="001D02E1" w:rsidRPr="00DD78D5">
        <w:fldChar w:fldCharType="begin"/>
      </w:r>
      <w:r w:rsidR="008C38C3"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8C38C3" w:rsidRPr="00DD78D5">
        <w:rPr>
          <w:noProof/>
        </w:rPr>
        <w:t>[</w:t>
      </w:r>
      <w:hyperlink w:anchor="_ENREF_3" w:tooltip="WHO, 2014 #2778" w:history="1">
        <w:r w:rsidR="0008423D" w:rsidRPr="00DD78D5">
          <w:rPr>
            <w:noProof/>
          </w:rPr>
          <w:t>3</w:t>
        </w:r>
      </w:hyperlink>
      <w:r w:rsidR="008C38C3" w:rsidRPr="00DD78D5">
        <w:rPr>
          <w:noProof/>
        </w:rPr>
        <w:t>]</w:t>
      </w:r>
      <w:r w:rsidR="001D02E1" w:rsidRPr="00DD78D5">
        <w:fldChar w:fldCharType="end"/>
      </w:r>
    </w:p>
    <w:p w:rsidR="008C38C3" w:rsidRPr="00DD78D5" w:rsidRDefault="00FA3B6B" w:rsidP="007A7997">
      <w:pPr>
        <w:pStyle w:val="a7"/>
        <w:numPr>
          <w:ilvl w:val="0"/>
          <w:numId w:val="54"/>
        </w:numPr>
        <w:ind w:leftChars="0" w:firstLine="6"/>
      </w:pPr>
      <w:r>
        <w:rPr>
          <w:rFonts w:hint="eastAsia"/>
        </w:rPr>
        <w:t>【</w:t>
      </w:r>
      <w:r>
        <w:rPr>
          <w:rFonts w:hint="eastAsia"/>
        </w:rPr>
        <w:t>Q2</w:t>
      </w:r>
      <w:r>
        <w:t>8_7</w:t>
      </w:r>
      <w:r>
        <w:rPr>
          <w:rFonts w:hint="eastAsia"/>
        </w:rPr>
        <w:t>】</w:t>
      </w:r>
      <w:r w:rsidR="008C38C3" w:rsidRPr="00DD78D5">
        <w:rPr>
          <w:rFonts w:hint="eastAsia"/>
        </w:rPr>
        <w:t>電子タバコの機能がいいから</w:t>
      </w:r>
      <w:r w:rsidR="001D02E1" w:rsidRPr="00DD78D5">
        <w:fldChar w:fldCharType="begin"/>
      </w:r>
      <w:r w:rsidR="008C38C3"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8C38C3" w:rsidRPr="00DD78D5">
        <w:rPr>
          <w:noProof/>
        </w:rPr>
        <w:t>[</w:t>
      </w:r>
      <w:hyperlink w:anchor="_ENREF_3" w:tooltip="WHO, 2014 #2778" w:history="1">
        <w:r w:rsidR="0008423D" w:rsidRPr="00DD78D5">
          <w:rPr>
            <w:noProof/>
          </w:rPr>
          <w:t>3</w:t>
        </w:r>
      </w:hyperlink>
      <w:r w:rsidR="008C38C3" w:rsidRPr="00DD78D5">
        <w:rPr>
          <w:noProof/>
        </w:rPr>
        <w:t>]</w:t>
      </w:r>
      <w:r w:rsidR="001D02E1" w:rsidRPr="00DD78D5">
        <w:fldChar w:fldCharType="end"/>
      </w:r>
    </w:p>
    <w:p w:rsidR="008C38C3" w:rsidRPr="00DD78D5" w:rsidRDefault="00FA3B6B" w:rsidP="007A7997">
      <w:pPr>
        <w:pStyle w:val="a7"/>
        <w:numPr>
          <w:ilvl w:val="0"/>
          <w:numId w:val="54"/>
        </w:numPr>
        <w:ind w:leftChars="0" w:firstLine="6"/>
      </w:pPr>
      <w:r>
        <w:rPr>
          <w:rFonts w:hint="eastAsia"/>
        </w:rPr>
        <w:t>【</w:t>
      </w:r>
      <w:r>
        <w:rPr>
          <w:rFonts w:hint="eastAsia"/>
        </w:rPr>
        <w:t>Q2</w:t>
      </w:r>
      <w:r>
        <w:t>8_8</w:t>
      </w:r>
      <w:r>
        <w:rPr>
          <w:rFonts w:hint="eastAsia"/>
        </w:rPr>
        <w:t>】</w:t>
      </w:r>
      <w:r w:rsidR="008C38C3" w:rsidRPr="00DD78D5">
        <w:rPr>
          <w:rFonts w:hint="eastAsia"/>
        </w:rPr>
        <w:t>電子タバコの広告がいいから</w:t>
      </w:r>
    </w:p>
    <w:p w:rsidR="008C38C3" w:rsidRPr="00DD78D5" w:rsidRDefault="00FA3B6B" w:rsidP="007A7997">
      <w:pPr>
        <w:pStyle w:val="a7"/>
        <w:numPr>
          <w:ilvl w:val="0"/>
          <w:numId w:val="54"/>
        </w:numPr>
        <w:ind w:leftChars="0" w:firstLine="6"/>
      </w:pPr>
      <w:r>
        <w:rPr>
          <w:rFonts w:hint="eastAsia"/>
        </w:rPr>
        <w:t>【</w:t>
      </w:r>
      <w:r>
        <w:rPr>
          <w:rFonts w:hint="eastAsia"/>
        </w:rPr>
        <w:t>Q2</w:t>
      </w:r>
      <w:r>
        <w:t>8_9</w:t>
      </w:r>
      <w:r>
        <w:rPr>
          <w:rFonts w:hint="eastAsia"/>
        </w:rPr>
        <w:t>】</w:t>
      </w:r>
      <w:r w:rsidR="008C38C3" w:rsidRPr="00DD78D5">
        <w:rPr>
          <w:rFonts w:hint="eastAsia"/>
        </w:rPr>
        <w:t>禁煙するため</w:t>
      </w:r>
    </w:p>
    <w:p w:rsidR="008C38C3" w:rsidRPr="00DD78D5" w:rsidRDefault="00FA3B6B" w:rsidP="007A7997">
      <w:pPr>
        <w:pStyle w:val="a7"/>
        <w:numPr>
          <w:ilvl w:val="0"/>
          <w:numId w:val="54"/>
        </w:numPr>
        <w:ind w:leftChars="0" w:firstLine="6"/>
      </w:pPr>
      <w:r>
        <w:rPr>
          <w:rFonts w:hint="eastAsia"/>
        </w:rPr>
        <w:t>【</w:t>
      </w:r>
      <w:r>
        <w:rPr>
          <w:rFonts w:hint="eastAsia"/>
        </w:rPr>
        <w:t>Q2</w:t>
      </w:r>
      <w:r>
        <w:t>8_10</w:t>
      </w:r>
      <w:r>
        <w:rPr>
          <w:rFonts w:hint="eastAsia"/>
        </w:rPr>
        <w:t>】</w:t>
      </w:r>
      <w:r w:rsidR="008C38C3" w:rsidRPr="00DD78D5">
        <w:rPr>
          <w:rFonts w:hint="eastAsia"/>
        </w:rPr>
        <w:t>再びタバコを吸うことを防ぐため</w:t>
      </w:r>
    </w:p>
    <w:p w:rsidR="008C38C3" w:rsidRPr="00DD78D5" w:rsidRDefault="00FA3B6B" w:rsidP="007A7997">
      <w:pPr>
        <w:pStyle w:val="a7"/>
        <w:numPr>
          <w:ilvl w:val="0"/>
          <w:numId w:val="54"/>
        </w:numPr>
        <w:ind w:leftChars="0" w:firstLine="6"/>
      </w:pPr>
      <w:r>
        <w:rPr>
          <w:rFonts w:hint="eastAsia"/>
        </w:rPr>
        <w:t>【</w:t>
      </w:r>
      <w:r>
        <w:rPr>
          <w:rFonts w:hint="eastAsia"/>
        </w:rPr>
        <w:t>Q2</w:t>
      </w:r>
      <w:r>
        <w:t>8_11</w:t>
      </w:r>
      <w:r>
        <w:rPr>
          <w:rFonts w:hint="eastAsia"/>
        </w:rPr>
        <w:t>】</w:t>
      </w:r>
      <w:r w:rsidR="008C38C3" w:rsidRPr="00DD78D5">
        <w:rPr>
          <w:rFonts w:hint="eastAsia"/>
        </w:rPr>
        <w:t>ニコチン切れ時などの禁断症状を緩和するため</w:t>
      </w:r>
    </w:p>
    <w:p w:rsidR="008C38C3" w:rsidRPr="00DD78D5" w:rsidRDefault="00FA3B6B" w:rsidP="007A7997">
      <w:pPr>
        <w:pStyle w:val="a7"/>
        <w:numPr>
          <w:ilvl w:val="0"/>
          <w:numId w:val="54"/>
        </w:numPr>
        <w:ind w:leftChars="0" w:firstLine="6"/>
      </w:pPr>
      <w:r>
        <w:rPr>
          <w:rFonts w:hint="eastAsia"/>
        </w:rPr>
        <w:t>【</w:t>
      </w:r>
      <w:r>
        <w:rPr>
          <w:rFonts w:hint="eastAsia"/>
        </w:rPr>
        <w:t>Q2</w:t>
      </w:r>
      <w:r>
        <w:t>8_12</w:t>
      </w:r>
      <w:r>
        <w:rPr>
          <w:rFonts w:hint="eastAsia"/>
        </w:rPr>
        <w:t>】</w:t>
      </w:r>
      <w:r w:rsidR="008C38C3" w:rsidRPr="00DD78D5">
        <w:rPr>
          <w:rFonts w:hint="eastAsia"/>
        </w:rPr>
        <w:t>他のタバコよりも害が少ないと思うから</w:t>
      </w:r>
    </w:p>
    <w:p w:rsidR="008C38C3" w:rsidRPr="00DD78D5" w:rsidRDefault="00FA3B6B" w:rsidP="007A7997">
      <w:pPr>
        <w:pStyle w:val="a7"/>
        <w:numPr>
          <w:ilvl w:val="0"/>
          <w:numId w:val="54"/>
        </w:numPr>
        <w:ind w:leftChars="0" w:firstLine="6"/>
      </w:pPr>
      <w:r>
        <w:rPr>
          <w:rFonts w:hint="eastAsia"/>
        </w:rPr>
        <w:t>【</w:t>
      </w:r>
      <w:r>
        <w:rPr>
          <w:rFonts w:hint="eastAsia"/>
        </w:rPr>
        <w:t>Q2</w:t>
      </w:r>
      <w:r>
        <w:t>8_13</w:t>
      </w:r>
      <w:r>
        <w:rPr>
          <w:rFonts w:hint="eastAsia"/>
        </w:rPr>
        <w:t>】</w:t>
      </w:r>
      <w:r w:rsidR="008C38C3" w:rsidRPr="00DD78D5">
        <w:rPr>
          <w:rFonts w:hint="eastAsia"/>
        </w:rPr>
        <w:t>他のタバコよりも電子タバコの方が安いと思うから</w:t>
      </w:r>
    </w:p>
    <w:p w:rsidR="008C38C3" w:rsidRPr="00DD78D5" w:rsidRDefault="00FA3B6B" w:rsidP="007A7997">
      <w:pPr>
        <w:pStyle w:val="a7"/>
        <w:numPr>
          <w:ilvl w:val="0"/>
          <w:numId w:val="54"/>
        </w:numPr>
        <w:ind w:leftChars="0" w:firstLine="6"/>
      </w:pPr>
      <w:r>
        <w:rPr>
          <w:rFonts w:hint="eastAsia"/>
        </w:rPr>
        <w:t>【</w:t>
      </w:r>
      <w:r>
        <w:rPr>
          <w:rFonts w:hint="eastAsia"/>
        </w:rPr>
        <w:t>Q2</w:t>
      </w:r>
      <w:r>
        <w:t>8_14</w:t>
      </w:r>
      <w:r>
        <w:rPr>
          <w:rFonts w:hint="eastAsia"/>
        </w:rPr>
        <w:t>】</w:t>
      </w:r>
      <w:r w:rsidR="008C38C3" w:rsidRPr="00DD78D5">
        <w:rPr>
          <w:rFonts w:hint="eastAsia"/>
        </w:rPr>
        <w:t>タバコの煙で他人に迷惑をかけるのを避けるため</w:t>
      </w:r>
    </w:p>
    <w:p w:rsidR="008C38C3" w:rsidRPr="00DD78D5" w:rsidRDefault="00FA3B6B" w:rsidP="007A7997">
      <w:pPr>
        <w:pStyle w:val="a7"/>
        <w:numPr>
          <w:ilvl w:val="0"/>
          <w:numId w:val="54"/>
        </w:numPr>
        <w:ind w:leftChars="0" w:firstLine="6"/>
      </w:pPr>
      <w:r>
        <w:rPr>
          <w:rFonts w:hint="eastAsia"/>
        </w:rPr>
        <w:t>【</w:t>
      </w:r>
      <w:r>
        <w:rPr>
          <w:rFonts w:hint="eastAsia"/>
        </w:rPr>
        <w:t>Q2</w:t>
      </w:r>
      <w:r>
        <w:t>8_15</w:t>
      </w:r>
      <w:r>
        <w:rPr>
          <w:rFonts w:hint="eastAsia"/>
        </w:rPr>
        <w:t>】</w:t>
      </w:r>
      <w:r w:rsidR="008C38C3" w:rsidRPr="00DD78D5">
        <w:rPr>
          <w:rFonts w:hint="eastAsia"/>
        </w:rPr>
        <w:t>他のタバコが吸えない場所で吸うため</w:t>
      </w:r>
    </w:p>
    <w:p w:rsidR="008C38C3" w:rsidRPr="00DD78D5" w:rsidRDefault="00FA3B6B" w:rsidP="007A7997">
      <w:pPr>
        <w:pStyle w:val="a7"/>
        <w:numPr>
          <w:ilvl w:val="0"/>
          <w:numId w:val="54"/>
        </w:numPr>
        <w:ind w:leftChars="0" w:firstLine="6"/>
      </w:pPr>
      <w:r>
        <w:rPr>
          <w:rFonts w:hint="eastAsia"/>
        </w:rPr>
        <w:t>【</w:t>
      </w:r>
      <w:r>
        <w:rPr>
          <w:rFonts w:hint="eastAsia"/>
        </w:rPr>
        <w:t>Q2</w:t>
      </w:r>
      <w:r>
        <w:t>8_16</w:t>
      </w:r>
      <w:r>
        <w:rPr>
          <w:rFonts w:hint="eastAsia"/>
        </w:rPr>
        <w:t>】</w:t>
      </w:r>
      <w:r w:rsidR="008C38C3" w:rsidRPr="00DD78D5">
        <w:rPr>
          <w:rFonts w:hint="eastAsia"/>
        </w:rPr>
        <w:t>屋外へ喫煙に行くのを避けるため</w:t>
      </w:r>
    </w:p>
    <w:p w:rsidR="008C38C3" w:rsidRPr="00DD78D5" w:rsidRDefault="00FA3B6B" w:rsidP="007A7997">
      <w:pPr>
        <w:pStyle w:val="a7"/>
        <w:numPr>
          <w:ilvl w:val="0"/>
          <w:numId w:val="54"/>
        </w:numPr>
        <w:ind w:leftChars="0" w:firstLine="6"/>
      </w:pPr>
      <w:r>
        <w:rPr>
          <w:rFonts w:hint="eastAsia"/>
        </w:rPr>
        <w:t>【</w:t>
      </w:r>
      <w:r>
        <w:rPr>
          <w:rFonts w:hint="eastAsia"/>
        </w:rPr>
        <w:t>Q2</w:t>
      </w:r>
      <w:r>
        <w:t>8_17</w:t>
      </w:r>
      <w:r>
        <w:rPr>
          <w:rFonts w:hint="eastAsia"/>
        </w:rPr>
        <w:t>】</w:t>
      </w:r>
      <w:r w:rsidR="008C38C3" w:rsidRPr="00DD78D5">
        <w:rPr>
          <w:rFonts w:hint="eastAsia"/>
        </w:rPr>
        <w:t>禁煙するための準備段階として、喫煙本数を減らすため</w:t>
      </w:r>
    </w:p>
    <w:p w:rsidR="008C38C3" w:rsidRPr="00DD78D5" w:rsidRDefault="00FA3B6B" w:rsidP="007A7997">
      <w:pPr>
        <w:pStyle w:val="a7"/>
        <w:numPr>
          <w:ilvl w:val="0"/>
          <w:numId w:val="54"/>
        </w:numPr>
        <w:ind w:leftChars="0" w:firstLine="6"/>
      </w:pPr>
      <w:r>
        <w:rPr>
          <w:rFonts w:hint="eastAsia"/>
        </w:rPr>
        <w:t>【</w:t>
      </w:r>
      <w:r>
        <w:rPr>
          <w:rFonts w:hint="eastAsia"/>
        </w:rPr>
        <w:t>Q2</w:t>
      </w:r>
      <w:r>
        <w:t>8_18</w:t>
      </w:r>
      <w:r>
        <w:rPr>
          <w:rFonts w:hint="eastAsia"/>
        </w:rPr>
        <w:t>】</w:t>
      </w:r>
      <w:r w:rsidR="008C38C3" w:rsidRPr="00DD78D5">
        <w:rPr>
          <w:rFonts w:hint="eastAsia"/>
        </w:rPr>
        <w:t>禁煙するためではないが、喫煙本数を減らすため</w:t>
      </w:r>
    </w:p>
    <w:p w:rsidR="008C38C3" w:rsidRPr="00DD78D5" w:rsidRDefault="008C38C3" w:rsidP="008C38C3">
      <w:r w:rsidRPr="00DD78D5">
        <w:rPr>
          <w:rFonts w:hint="eastAsia"/>
        </w:rPr>
        <w:t>選択肢</w:t>
      </w:r>
    </w:p>
    <w:p w:rsidR="008C38C3" w:rsidRPr="00DD78D5" w:rsidRDefault="008C38C3" w:rsidP="007A7997">
      <w:pPr>
        <w:pStyle w:val="a7"/>
        <w:numPr>
          <w:ilvl w:val="0"/>
          <w:numId w:val="55"/>
        </w:numPr>
        <w:ind w:leftChars="0" w:firstLine="6"/>
      </w:pPr>
      <w:r w:rsidRPr="00DD78D5">
        <w:rPr>
          <w:rFonts w:hint="eastAsia"/>
        </w:rPr>
        <w:t>あてはまる</w:t>
      </w:r>
    </w:p>
    <w:p w:rsidR="008C38C3" w:rsidRPr="00DD78D5" w:rsidRDefault="008C38C3" w:rsidP="007A7997">
      <w:pPr>
        <w:pStyle w:val="a7"/>
        <w:numPr>
          <w:ilvl w:val="0"/>
          <w:numId w:val="55"/>
        </w:numPr>
        <w:ind w:leftChars="0" w:firstLine="6"/>
      </w:pPr>
      <w:r w:rsidRPr="00DD78D5">
        <w:rPr>
          <w:rFonts w:hint="eastAsia"/>
        </w:rPr>
        <w:t>ややあてはまる</w:t>
      </w:r>
    </w:p>
    <w:p w:rsidR="008C38C3" w:rsidRPr="00DD78D5" w:rsidRDefault="008C38C3" w:rsidP="007A7997">
      <w:pPr>
        <w:pStyle w:val="a7"/>
        <w:numPr>
          <w:ilvl w:val="0"/>
          <w:numId w:val="55"/>
        </w:numPr>
        <w:ind w:leftChars="0" w:firstLine="6"/>
      </w:pPr>
      <w:r w:rsidRPr="00DD78D5">
        <w:rPr>
          <w:rFonts w:hint="eastAsia"/>
        </w:rPr>
        <w:t>あまりあてはまらない</w:t>
      </w:r>
    </w:p>
    <w:p w:rsidR="008C38C3" w:rsidRPr="00DD78D5" w:rsidRDefault="008C38C3" w:rsidP="007A7997">
      <w:pPr>
        <w:pStyle w:val="a7"/>
        <w:numPr>
          <w:ilvl w:val="0"/>
          <w:numId w:val="55"/>
        </w:numPr>
        <w:ind w:leftChars="0" w:firstLine="6"/>
      </w:pPr>
      <w:r w:rsidRPr="00DD78D5">
        <w:rPr>
          <w:rFonts w:hint="eastAsia"/>
        </w:rPr>
        <w:t>あてはまらない</w:t>
      </w:r>
    </w:p>
    <w:p w:rsidR="008C38C3" w:rsidRPr="00DD78D5" w:rsidRDefault="008C38C3" w:rsidP="008C38C3"/>
    <w:p w:rsidR="008C38C3" w:rsidRPr="00DD78D5" w:rsidRDefault="009265F1" w:rsidP="008C38C3">
      <w:r>
        <w:rPr>
          <w:rFonts w:hint="eastAsia"/>
        </w:rPr>
        <w:t>Q29</w:t>
      </w:r>
      <w:r w:rsidR="008C38C3" w:rsidRPr="00DD78D5">
        <w:rPr>
          <w:rFonts w:hint="eastAsia"/>
        </w:rPr>
        <w:t>★</w:t>
      </w:r>
      <w:r>
        <w:rPr>
          <w:rFonts w:hint="eastAsia"/>
        </w:rPr>
        <w:t>Q27</w:t>
      </w:r>
      <w:r w:rsidR="008C38C3" w:rsidRPr="00DD78D5">
        <w:rPr>
          <w:rFonts w:hint="eastAsia"/>
        </w:rPr>
        <w:t>に</w:t>
      </w:r>
      <w:r w:rsidR="008C38C3" w:rsidRPr="00DD78D5">
        <w:rPr>
          <w:rFonts w:hint="eastAsia"/>
        </w:rPr>
        <w:t>2</w:t>
      </w:r>
      <w:r w:rsidR="008C38C3" w:rsidRPr="00DD78D5">
        <w:rPr>
          <w:rFonts w:hint="eastAsia"/>
        </w:rPr>
        <w:t>と回答した人への質問</w:t>
      </w:r>
    </w:p>
    <w:p w:rsidR="008C38C3" w:rsidRPr="00DD78D5" w:rsidRDefault="008C38C3" w:rsidP="008C38C3">
      <w:r w:rsidRPr="00DD78D5">
        <w:rPr>
          <w:rFonts w:hint="eastAsia"/>
        </w:rPr>
        <w:t>なぜ、将来電子タバコを使ってみたいとは思わなかったのですか</w:t>
      </w:r>
      <w:r w:rsidR="00B9689D">
        <w:rPr>
          <w:rFonts w:hint="eastAsia"/>
        </w:rPr>
        <w:t>。</w:t>
      </w:r>
      <w:r w:rsidRPr="00DD78D5">
        <w:rPr>
          <w:rFonts w:hint="eastAsia"/>
        </w:rPr>
        <w:t>理由としてあてはまるか、それぞれについてお答えください。</w:t>
      </w:r>
    </w:p>
    <w:p w:rsidR="0017619E" w:rsidRPr="00DD78D5" w:rsidRDefault="006D20D2" w:rsidP="007A7997">
      <w:pPr>
        <w:pStyle w:val="a7"/>
        <w:numPr>
          <w:ilvl w:val="0"/>
          <w:numId w:val="69"/>
        </w:numPr>
        <w:ind w:leftChars="0" w:firstLine="6"/>
      </w:pPr>
      <w:r>
        <w:rPr>
          <w:rFonts w:hint="eastAsia"/>
        </w:rPr>
        <w:t>【</w:t>
      </w:r>
      <w:r>
        <w:rPr>
          <w:rFonts w:hint="eastAsia"/>
        </w:rPr>
        <w:t>Q2</w:t>
      </w:r>
      <w:r>
        <w:t>9_1</w:t>
      </w:r>
      <w:r>
        <w:rPr>
          <w:rFonts w:hint="eastAsia"/>
        </w:rPr>
        <w:t>】</w:t>
      </w:r>
      <w:r w:rsidR="0017619E" w:rsidRPr="00DD78D5">
        <w:rPr>
          <w:rFonts w:hint="eastAsia"/>
        </w:rPr>
        <w:t>電子タバコを友人・知人が使っていないから</w:t>
      </w:r>
    </w:p>
    <w:p w:rsidR="0017619E" w:rsidRPr="00DD78D5" w:rsidRDefault="006D20D2" w:rsidP="007A7997">
      <w:pPr>
        <w:pStyle w:val="a7"/>
        <w:numPr>
          <w:ilvl w:val="0"/>
          <w:numId w:val="69"/>
        </w:numPr>
        <w:ind w:leftChars="0" w:firstLine="6"/>
      </w:pPr>
      <w:r>
        <w:rPr>
          <w:rFonts w:hint="eastAsia"/>
        </w:rPr>
        <w:t>【</w:t>
      </w:r>
      <w:r>
        <w:rPr>
          <w:rFonts w:hint="eastAsia"/>
        </w:rPr>
        <w:t>Q2</w:t>
      </w:r>
      <w:r>
        <w:t>9_2</w:t>
      </w:r>
      <w:r>
        <w:rPr>
          <w:rFonts w:hint="eastAsia"/>
        </w:rPr>
        <w:t>】</w:t>
      </w:r>
      <w:r w:rsidR="0017619E" w:rsidRPr="00DD78D5">
        <w:rPr>
          <w:rFonts w:hint="eastAsia"/>
        </w:rPr>
        <w:t>電子タバコを家族・親戚が使っていないから</w:t>
      </w:r>
    </w:p>
    <w:p w:rsidR="008C38C3" w:rsidRPr="00DD78D5" w:rsidRDefault="006D20D2" w:rsidP="007A7997">
      <w:pPr>
        <w:pStyle w:val="a7"/>
        <w:numPr>
          <w:ilvl w:val="0"/>
          <w:numId w:val="69"/>
        </w:numPr>
        <w:ind w:leftChars="0" w:firstLine="6"/>
      </w:pPr>
      <w:r>
        <w:rPr>
          <w:rFonts w:hint="eastAsia"/>
        </w:rPr>
        <w:t>【</w:t>
      </w:r>
      <w:r>
        <w:rPr>
          <w:rFonts w:hint="eastAsia"/>
        </w:rPr>
        <w:t>Q2</w:t>
      </w:r>
      <w:r>
        <w:t>9_3</w:t>
      </w:r>
      <w:r>
        <w:rPr>
          <w:rFonts w:hint="eastAsia"/>
        </w:rPr>
        <w:t>】</w:t>
      </w:r>
      <w:r w:rsidR="008C38C3" w:rsidRPr="00DD78D5">
        <w:rPr>
          <w:rFonts w:hint="eastAsia"/>
        </w:rPr>
        <w:t>電子タバコには関心がない（必要性を感じない）から</w:t>
      </w:r>
    </w:p>
    <w:p w:rsidR="008C38C3" w:rsidRPr="00DD78D5" w:rsidRDefault="006D20D2" w:rsidP="007A7997">
      <w:pPr>
        <w:pStyle w:val="a7"/>
        <w:numPr>
          <w:ilvl w:val="0"/>
          <w:numId w:val="69"/>
        </w:numPr>
        <w:ind w:leftChars="0" w:firstLine="6"/>
      </w:pPr>
      <w:r>
        <w:rPr>
          <w:rFonts w:hint="eastAsia"/>
        </w:rPr>
        <w:t>【</w:t>
      </w:r>
      <w:r>
        <w:rPr>
          <w:rFonts w:hint="eastAsia"/>
        </w:rPr>
        <w:t>Q2</w:t>
      </w:r>
      <w:r>
        <w:t>9_4</w:t>
      </w:r>
      <w:r>
        <w:rPr>
          <w:rFonts w:hint="eastAsia"/>
        </w:rPr>
        <w:t>】</w:t>
      </w:r>
      <w:r w:rsidR="008C38C3" w:rsidRPr="00DD78D5">
        <w:rPr>
          <w:rFonts w:hint="eastAsia"/>
        </w:rPr>
        <w:t>電子タバコには害があると思うから</w:t>
      </w:r>
    </w:p>
    <w:p w:rsidR="008C38C3" w:rsidRPr="00DD78D5" w:rsidRDefault="006D20D2" w:rsidP="007A7997">
      <w:pPr>
        <w:pStyle w:val="a7"/>
        <w:numPr>
          <w:ilvl w:val="0"/>
          <w:numId w:val="69"/>
        </w:numPr>
        <w:ind w:leftChars="0" w:firstLine="6"/>
      </w:pPr>
      <w:r>
        <w:rPr>
          <w:rFonts w:hint="eastAsia"/>
        </w:rPr>
        <w:t>【</w:t>
      </w:r>
      <w:r>
        <w:rPr>
          <w:rFonts w:hint="eastAsia"/>
        </w:rPr>
        <w:t>Q2</w:t>
      </w:r>
      <w:r>
        <w:t>9_5</w:t>
      </w:r>
      <w:r>
        <w:rPr>
          <w:rFonts w:hint="eastAsia"/>
        </w:rPr>
        <w:t>】</w:t>
      </w:r>
      <w:r w:rsidR="008C38C3" w:rsidRPr="00DD78D5">
        <w:rPr>
          <w:rFonts w:hint="eastAsia"/>
        </w:rPr>
        <w:t>電子タバコは値段が高いから</w:t>
      </w:r>
    </w:p>
    <w:p w:rsidR="008C38C3" w:rsidRPr="00DD78D5" w:rsidRDefault="006D20D2" w:rsidP="007A7997">
      <w:pPr>
        <w:pStyle w:val="a7"/>
        <w:numPr>
          <w:ilvl w:val="0"/>
          <w:numId w:val="69"/>
        </w:numPr>
        <w:ind w:leftChars="0" w:firstLine="6"/>
      </w:pPr>
      <w:r>
        <w:rPr>
          <w:rFonts w:hint="eastAsia"/>
        </w:rPr>
        <w:t>【</w:t>
      </w:r>
      <w:r>
        <w:rPr>
          <w:rFonts w:hint="eastAsia"/>
        </w:rPr>
        <w:t>Q2</w:t>
      </w:r>
      <w:r>
        <w:t>9_6</w:t>
      </w:r>
      <w:r>
        <w:rPr>
          <w:rFonts w:hint="eastAsia"/>
        </w:rPr>
        <w:t>】</w:t>
      </w:r>
      <w:r w:rsidR="008C38C3" w:rsidRPr="00DD78D5">
        <w:rPr>
          <w:rFonts w:hint="eastAsia"/>
        </w:rPr>
        <w:t>電子タバコはかっこわるいから</w:t>
      </w:r>
    </w:p>
    <w:p w:rsidR="008C38C3" w:rsidRPr="00DD78D5" w:rsidRDefault="006D20D2" w:rsidP="007A7997">
      <w:pPr>
        <w:pStyle w:val="a7"/>
        <w:numPr>
          <w:ilvl w:val="0"/>
          <w:numId w:val="69"/>
        </w:numPr>
        <w:ind w:leftChars="0" w:firstLine="6"/>
      </w:pPr>
      <w:r>
        <w:rPr>
          <w:rFonts w:hint="eastAsia"/>
        </w:rPr>
        <w:t>【</w:t>
      </w:r>
      <w:r>
        <w:rPr>
          <w:rFonts w:hint="eastAsia"/>
        </w:rPr>
        <w:t>Q2</w:t>
      </w:r>
      <w:r>
        <w:t>9_7</w:t>
      </w:r>
      <w:r>
        <w:rPr>
          <w:rFonts w:hint="eastAsia"/>
        </w:rPr>
        <w:t>】</w:t>
      </w:r>
      <w:r w:rsidR="008C38C3" w:rsidRPr="00DD78D5">
        <w:rPr>
          <w:rFonts w:hint="eastAsia"/>
        </w:rPr>
        <w:t>電子タバコのせいで親など家族に心配をかけるのを避けるため</w:t>
      </w:r>
    </w:p>
    <w:p w:rsidR="008C38C3" w:rsidRPr="00DD78D5" w:rsidRDefault="006D20D2" w:rsidP="007A7997">
      <w:pPr>
        <w:pStyle w:val="a7"/>
        <w:numPr>
          <w:ilvl w:val="0"/>
          <w:numId w:val="69"/>
        </w:numPr>
        <w:ind w:leftChars="0" w:firstLine="6"/>
      </w:pPr>
      <w:r>
        <w:rPr>
          <w:rFonts w:hint="eastAsia"/>
        </w:rPr>
        <w:t>【</w:t>
      </w:r>
      <w:r>
        <w:rPr>
          <w:rFonts w:hint="eastAsia"/>
        </w:rPr>
        <w:t>Q2</w:t>
      </w:r>
      <w:r>
        <w:t>9_8</w:t>
      </w:r>
      <w:r>
        <w:rPr>
          <w:rFonts w:hint="eastAsia"/>
        </w:rPr>
        <w:t>】</w:t>
      </w:r>
      <w:r w:rsidR="008C38C3" w:rsidRPr="00DD78D5">
        <w:rPr>
          <w:rFonts w:hint="eastAsia"/>
        </w:rPr>
        <w:t>電子タバコよりも他のタバコの方がいいから</w:t>
      </w:r>
    </w:p>
    <w:p w:rsidR="008C38C3" w:rsidRPr="00DD78D5" w:rsidRDefault="008C38C3" w:rsidP="008C38C3">
      <w:pPr>
        <w:ind w:leftChars="68" w:left="143"/>
      </w:pPr>
      <w:r w:rsidRPr="00DD78D5">
        <w:rPr>
          <w:rFonts w:hint="eastAsia"/>
        </w:rPr>
        <w:lastRenderedPageBreak/>
        <w:t>選択肢</w:t>
      </w:r>
    </w:p>
    <w:p w:rsidR="008C38C3" w:rsidRPr="00DD78D5" w:rsidRDefault="008C38C3" w:rsidP="007A7997">
      <w:pPr>
        <w:pStyle w:val="a7"/>
        <w:numPr>
          <w:ilvl w:val="0"/>
          <w:numId w:val="70"/>
        </w:numPr>
        <w:ind w:leftChars="0" w:firstLine="6"/>
      </w:pPr>
      <w:r w:rsidRPr="00DD78D5">
        <w:rPr>
          <w:rFonts w:hint="eastAsia"/>
        </w:rPr>
        <w:t>あてはまる</w:t>
      </w:r>
    </w:p>
    <w:p w:rsidR="008C38C3" w:rsidRPr="00DD78D5" w:rsidRDefault="008C38C3" w:rsidP="007A7997">
      <w:pPr>
        <w:pStyle w:val="a7"/>
        <w:numPr>
          <w:ilvl w:val="0"/>
          <w:numId w:val="70"/>
        </w:numPr>
        <w:ind w:leftChars="0" w:firstLine="6"/>
      </w:pPr>
      <w:r w:rsidRPr="00DD78D5">
        <w:rPr>
          <w:rFonts w:hint="eastAsia"/>
        </w:rPr>
        <w:t>ややあてはまる</w:t>
      </w:r>
    </w:p>
    <w:p w:rsidR="008C38C3" w:rsidRPr="00DD78D5" w:rsidRDefault="008C38C3" w:rsidP="007A7997">
      <w:pPr>
        <w:pStyle w:val="a7"/>
        <w:numPr>
          <w:ilvl w:val="0"/>
          <w:numId w:val="70"/>
        </w:numPr>
        <w:ind w:leftChars="0" w:firstLine="6"/>
      </w:pPr>
      <w:r w:rsidRPr="00DD78D5">
        <w:rPr>
          <w:rFonts w:hint="eastAsia"/>
        </w:rPr>
        <w:t>あまりあてはまらない</w:t>
      </w:r>
    </w:p>
    <w:p w:rsidR="008C38C3" w:rsidRPr="00DD78D5" w:rsidRDefault="008C38C3" w:rsidP="007A7997">
      <w:pPr>
        <w:pStyle w:val="a7"/>
        <w:numPr>
          <w:ilvl w:val="0"/>
          <w:numId w:val="70"/>
        </w:numPr>
        <w:ind w:leftChars="0" w:firstLine="6"/>
      </w:pPr>
      <w:r w:rsidRPr="00DD78D5">
        <w:rPr>
          <w:rFonts w:hint="eastAsia"/>
        </w:rPr>
        <w:t>あてはまらない</w:t>
      </w:r>
    </w:p>
    <w:p w:rsidR="008C38C3" w:rsidRPr="00DD78D5" w:rsidRDefault="008C38C3" w:rsidP="008C38C3"/>
    <w:p w:rsidR="008C38C3" w:rsidRPr="00DD78D5" w:rsidRDefault="008C38C3" w:rsidP="008C38C3">
      <w:r w:rsidRPr="009265F1">
        <w:rPr>
          <w:rFonts w:hint="eastAsia"/>
        </w:rPr>
        <w:t>★タバコを</w:t>
      </w:r>
      <w:r w:rsidR="001D4392" w:rsidRPr="009265F1">
        <w:rPr>
          <w:rFonts w:hint="eastAsia"/>
        </w:rPr>
        <w:t>習慣的には</w:t>
      </w:r>
      <w:r w:rsidRPr="009265F1">
        <w:rPr>
          <w:rFonts w:hint="eastAsia"/>
        </w:rPr>
        <w:t>吸ったことがない人への質問</w:t>
      </w:r>
    </w:p>
    <w:p w:rsidR="00F1710D" w:rsidRDefault="002E7F82" w:rsidP="008C38C3">
      <w:r>
        <w:rPr>
          <w:rFonts w:hint="eastAsia"/>
        </w:rPr>
        <w:t>Q30</w:t>
      </w:r>
      <w:r w:rsidR="008C38C3" w:rsidRPr="00DD78D5">
        <w:rPr>
          <w:rFonts w:hint="eastAsia"/>
        </w:rPr>
        <w:t>◆あなたは</w:t>
      </w:r>
      <w:r w:rsidR="0069484E" w:rsidRPr="00DD78D5">
        <w:rPr>
          <w:rFonts w:hint="eastAsia"/>
        </w:rPr>
        <w:t>これから</w:t>
      </w:r>
      <w:r w:rsidR="008C38C3" w:rsidRPr="00DD78D5">
        <w:rPr>
          <w:rFonts w:hint="eastAsia"/>
        </w:rPr>
        <w:t>将来、タバコ</w:t>
      </w:r>
      <w:r w:rsidR="0069484E" w:rsidRPr="00DD78D5">
        <w:rPr>
          <w:rFonts w:hint="eastAsia"/>
        </w:rPr>
        <w:t>（電子タバコは含まないタバコ）</w:t>
      </w:r>
      <w:r w:rsidR="008C38C3" w:rsidRPr="00DD78D5">
        <w:rPr>
          <w:rFonts w:hint="eastAsia"/>
        </w:rPr>
        <w:t>を吸ってみたいと思いますか</w:t>
      </w:r>
      <w:r w:rsidR="00B9689D">
        <w:rPr>
          <w:rFonts w:hint="eastAsia"/>
        </w:rPr>
        <w:t>。</w:t>
      </w:r>
    </w:p>
    <w:p w:rsidR="008C38C3" w:rsidRPr="00DD78D5" w:rsidRDefault="008C38C3" w:rsidP="008C38C3">
      <w:r w:rsidRPr="00DD78D5">
        <w:t xml:space="preserve"> </w:t>
      </w:r>
      <w:r w:rsidR="00F1710D">
        <w:rPr>
          <w:rFonts w:hint="eastAsia"/>
        </w:rPr>
        <w:t>【</w:t>
      </w:r>
      <w:r w:rsidR="00F1710D">
        <w:rPr>
          <w:rFonts w:hint="eastAsia"/>
        </w:rPr>
        <w:t>Q30</w:t>
      </w:r>
      <w:r w:rsidR="00F1710D">
        <w:rPr>
          <w:rFonts w:hint="eastAsia"/>
        </w:rPr>
        <w:t>】</w:t>
      </w:r>
    </w:p>
    <w:p w:rsidR="008C38C3" w:rsidRPr="00DD78D5" w:rsidRDefault="008C38C3" w:rsidP="008C38C3">
      <w:r w:rsidRPr="00DD78D5">
        <w:rPr>
          <w:rFonts w:hint="eastAsia"/>
        </w:rPr>
        <w:t>選択肢</w:t>
      </w:r>
    </w:p>
    <w:p w:rsidR="008C38C3" w:rsidRPr="00DD78D5" w:rsidRDefault="008C38C3" w:rsidP="007A7997">
      <w:pPr>
        <w:pStyle w:val="a7"/>
        <w:numPr>
          <w:ilvl w:val="0"/>
          <w:numId w:val="72"/>
        </w:numPr>
        <w:ind w:leftChars="0" w:firstLine="6"/>
      </w:pPr>
      <w:r w:rsidRPr="00DD78D5">
        <w:rPr>
          <w:rFonts w:hint="eastAsia"/>
        </w:rPr>
        <w:t>そう思う</w:t>
      </w:r>
    </w:p>
    <w:p w:rsidR="008C38C3" w:rsidRPr="00DD78D5" w:rsidRDefault="008C38C3" w:rsidP="007A7997">
      <w:pPr>
        <w:pStyle w:val="a7"/>
        <w:numPr>
          <w:ilvl w:val="0"/>
          <w:numId w:val="72"/>
        </w:numPr>
        <w:ind w:leftChars="0" w:firstLine="6"/>
      </w:pPr>
      <w:r w:rsidRPr="00DD78D5">
        <w:rPr>
          <w:rFonts w:hint="eastAsia"/>
        </w:rPr>
        <w:t>そう思わない</w:t>
      </w:r>
    </w:p>
    <w:p w:rsidR="008C38C3" w:rsidRPr="00DD78D5" w:rsidRDefault="008C38C3" w:rsidP="008C38C3"/>
    <w:p w:rsidR="008C38C3" w:rsidRPr="00DD78D5" w:rsidRDefault="00AF7539" w:rsidP="008C38C3">
      <w:r>
        <w:rPr>
          <w:rFonts w:hint="eastAsia"/>
        </w:rPr>
        <w:t>Q31</w:t>
      </w:r>
      <w:r w:rsidR="008C38C3" w:rsidRPr="00DD78D5">
        <w:rPr>
          <w:rFonts w:hint="eastAsia"/>
        </w:rPr>
        <w:t>★</w:t>
      </w:r>
      <w:r>
        <w:rPr>
          <w:rFonts w:hint="eastAsia"/>
        </w:rPr>
        <w:t>Q30</w:t>
      </w:r>
      <w:r>
        <w:rPr>
          <w:rFonts w:hint="eastAsia"/>
        </w:rPr>
        <w:t>に</w:t>
      </w:r>
      <w:r w:rsidR="008C38C3" w:rsidRPr="00DD78D5">
        <w:rPr>
          <w:rFonts w:hint="eastAsia"/>
        </w:rPr>
        <w:t>1</w:t>
      </w:r>
      <w:r w:rsidR="008C38C3" w:rsidRPr="00DD78D5">
        <w:rPr>
          <w:rFonts w:hint="eastAsia"/>
        </w:rPr>
        <w:t>と回答した人への質問</w:t>
      </w:r>
    </w:p>
    <w:p w:rsidR="008C38C3" w:rsidRPr="00DD78D5" w:rsidRDefault="008C38C3" w:rsidP="008C38C3">
      <w:r w:rsidRPr="00DD78D5">
        <w:rPr>
          <w:rFonts w:hint="eastAsia"/>
        </w:rPr>
        <w:t>なぜ、将来タバコを吸ってみたいと思ったのですか</w:t>
      </w:r>
      <w:r w:rsidR="00B9689D">
        <w:rPr>
          <w:rFonts w:hint="eastAsia"/>
        </w:rPr>
        <w:t>。</w:t>
      </w:r>
      <w:r w:rsidRPr="00DD78D5">
        <w:rPr>
          <w:rFonts w:hint="eastAsia"/>
        </w:rPr>
        <w:t>理由としてあてはまるか、それぞれについてお答えください。</w:t>
      </w:r>
    </w:p>
    <w:p w:rsidR="00B867A2" w:rsidRPr="00DD78D5" w:rsidRDefault="0017095C" w:rsidP="007A7997">
      <w:pPr>
        <w:pStyle w:val="a7"/>
        <w:numPr>
          <w:ilvl w:val="0"/>
          <w:numId w:val="74"/>
        </w:numPr>
        <w:ind w:leftChars="0" w:firstLine="6"/>
      </w:pPr>
      <w:r>
        <w:rPr>
          <w:rFonts w:hint="eastAsia"/>
        </w:rPr>
        <w:t>【</w:t>
      </w:r>
      <w:r>
        <w:rPr>
          <w:rFonts w:hint="eastAsia"/>
        </w:rPr>
        <w:t>Q31</w:t>
      </w:r>
      <w:r>
        <w:t>_1</w:t>
      </w:r>
      <w:r>
        <w:rPr>
          <w:rFonts w:hint="eastAsia"/>
        </w:rPr>
        <w:t>】</w:t>
      </w:r>
      <w:r w:rsidR="00B867A2" w:rsidRPr="00DD78D5">
        <w:rPr>
          <w:rFonts w:hint="eastAsia"/>
        </w:rPr>
        <w:t>友人・知人がタバコを吸っているから</w:t>
      </w:r>
    </w:p>
    <w:p w:rsidR="00B867A2" w:rsidRPr="00DD78D5" w:rsidRDefault="0017095C" w:rsidP="007A7997">
      <w:pPr>
        <w:pStyle w:val="a7"/>
        <w:numPr>
          <w:ilvl w:val="0"/>
          <w:numId w:val="74"/>
        </w:numPr>
        <w:ind w:leftChars="0" w:firstLine="6"/>
      </w:pPr>
      <w:r>
        <w:rPr>
          <w:rFonts w:hint="eastAsia"/>
        </w:rPr>
        <w:t>【</w:t>
      </w:r>
      <w:r>
        <w:rPr>
          <w:rFonts w:hint="eastAsia"/>
        </w:rPr>
        <w:t>Q31</w:t>
      </w:r>
      <w:r>
        <w:t>_2</w:t>
      </w:r>
      <w:r>
        <w:rPr>
          <w:rFonts w:hint="eastAsia"/>
        </w:rPr>
        <w:t>】</w:t>
      </w:r>
      <w:r w:rsidR="00B867A2" w:rsidRPr="00DD78D5">
        <w:rPr>
          <w:rFonts w:hint="eastAsia"/>
        </w:rPr>
        <w:t>家族・親戚がタバコを吸っているから</w:t>
      </w:r>
    </w:p>
    <w:p w:rsidR="00B867A2" w:rsidRPr="00DD78D5" w:rsidRDefault="0017095C" w:rsidP="007A7997">
      <w:pPr>
        <w:pStyle w:val="a7"/>
        <w:numPr>
          <w:ilvl w:val="0"/>
          <w:numId w:val="74"/>
        </w:numPr>
        <w:ind w:leftChars="0" w:firstLine="6"/>
      </w:pPr>
      <w:r>
        <w:rPr>
          <w:rFonts w:hint="eastAsia"/>
        </w:rPr>
        <w:t>【</w:t>
      </w:r>
      <w:r>
        <w:rPr>
          <w:rFonts w:hint="eastAsia"/>
        </w:rPr>
        <w:t>Q31</w:t>
      </w:r>
      <w:r>
        <w:t>_3</w:t>
      </w:r>
      <w:r>
        <w:rPr>
          <w:rFonts w:hint="eastAsia"/>
        </w:rPr>
        <w:t>】</w:t>
      </w:r>
      <w:r w:rsidR="00B867A2" w:rsidRPr="00DD78D5">
        <w:rPr>
          <w:rFonts w:hint="eastAsia"/>
        </w:rPr>
        <w:t>タバコで仲間とコミュニケーションをとるため</w:t>
      </w:r>
    </w:p>
    <w:p w:rsidR="008C38C3" w:rsidRPr="00DD78D5" w:rsidRDefault="0017095C" w:rsidP="007A7997">
      <w:pPr>
        <w:pStyle w:val="a7"/>
        <w:numPr>
          <w:ilvl w:val="0"/>
          <w:numId w:val="74"/>
        </w:numPr>
        <w:ind w:leftChars="0" w:firstLine="6"/>
      </w:pPr>
      <w:r>
        <w:rPr>
          <w:rFonts w:hint="eastAsia"/>
        </w:rPr>
        <w:t>【</w:t>
      </w:r>
      <w:r>
        <w:rPr>
          <w:rFonts w:hint="eastAsia"/>
        </w:rPr>
        <w:t>Q31</w:t>
      </w:r>
      <w:r>
        <w:t>_4</w:t>
      </w:r>
      <w:r>
        <w:rPr>
          <w:rFonts w:hint="eastAsia"/>
        </w:rPr>
        <w:t>】</w:t>
      </w:r>
      <w:r w:rsidR="008C38C3" w:rsidRPr="00DD78D5">
        <w:rPr>
          <w:rFonts w:hint="eastAsia"/>
        </w:rPr>
        <w:t>タバコの味に関心があるから</w:t>
      </w:r>
      <w:r w:rsidR="001D02E1" w:rsidRPr="00DD78D5">
        <w:fldChar w:fldCharType="begin"/>
      </w:r>
      <w:r w:rsidR="008C38C3"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8C38C3" w:rsidRPr="00DD78D5">
        <w:rPr>
          <w:noProof/>
        </w:rPr>
        <w:t>[</w:t>
      </w:r>
      <w:hyperlink w:anchor="_ENREF_3" w:tooltip="WHO, 2014 #2778" w:history="1">
        <w:r w:rsidR="0008423D" w:rsidRPr="00DD78D5">
          <w:rPr>
            <w:noProof/>
          </w:rPr>
          <w:t>3</w:t>
        </w:r>
      </w:hyperlink>
      <w:r w:rsidR="008C38C3" w:rsidRPr="00DD78D5">
        <w:rPr>
          <w:noProof/>
        </w:rPr>
        <w:t>]</w:t>
      </w:r>
      <w:r w:rsidR="001D02E1" w:rsidRPr="00DD78D5">
        <w:fldChar w:fldCharType="end"/>
      </w:r>
    </w:p>
    <w:p w:rsidR="008C38C3" w:rsidRPr="00DD78D5" w:rsidRDefault="0017095C" w:rsidP="007A7997">
      <w:pPr>
        <w:pStyle w:val="a7"/>
        <w:numPr>
          <w:ilvl w:val="0"/>
          <w:numId w:val="74"/>
        </w:numPr>
        <w:ind w:leftChars="0" w:firstLine="6"/>
      </w:pPr>
      <w:r>
        <w:rPr>
          <w:rFonts w:hint="eastAsia"/>
        </w:rPr>
        <w:t>【</w:t>
      </w:r>
      <w:r>
        <w:rPr>
          <w:rFonts w:hint="eastAsia"/>
        </w:rPr>
        <w:t>Q31</w:t>
      </w:r>
      <w:r>
        <w:t>_5</w:t>
      </w:r>
      <w:r>
        <w:rPr>
          <w:rFonts w:hint="eastAsia"/>
        </w:rPr>
        <w:t>】</w:t>
      </w:r>
      <w:r w:rsidR="008C38C3" w:rsidRPr="00DD78D5">
        <w:rPr>
          <w:rFonts w:hint="eastAsia"/>
        </w:rPr>
        <w:t>タバコのデザインがいいから</w:t>
      </w:r>
      <w:r w:rsidR="001D02E1" w:rsidRPr="00DD78D5">
        <w:fldChar w:fldCharType="begin"/>
      </w:r>
      <w:r w:rsidR="008C38C3"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8C38C3" w:rsidRPr="00DD78D5">
        <w:rPr>
          <w:noProof/>
        </w:rPr>
        <w:t>[</w:t>
      </w:r>
      <w:hyperlink w:anchor="_ENREF_3" w:tooltip="WHO, 2014 #2778" w:history="1">
        <w:r w:rsidR="0008423D" w:rsidRPr="00DD78D5">
          <w:rPr>
            <w:noProof/>
          </w:rPr>
          <w:t>3</w:t>
        </w:r>
      </w:hyperlink>
      <w:r w:rsidR="008C38C3" w:rsidRPr="00DD78D5">
        <w:rPr>
          <w:noProof/>
        </w:rPr>
        <w:t>]</w:t>
      </w:r>
      <w:r w:rsidR="001D02E1" w:rsidRPr="00DD78D5">
        <w:fldChar w:fldCharType="end"/>
      </w:r>
    </w:p>
    <w:p w:rsidR="008C38C3" w:rsidRPr="00DD78D5" w:rsidRDefault="0017095C" w:rsidP="007A7997">
      <w:pPr>
        <w:pStyle w:val="a7"/>
        <w:numPr>
          <w:ilvl w:val="0"/>
          <w:numId w:val="74"/>
        </w:numPr>
        <w:ind w:leftChars="0" w:firstLine="6"/>
      </w:pPr>
      <w:r>
        <w:rPr>
          <w:rFonts w:hint="eastAsia"/>
        </w:rPr>
        <w:t>【</w:t>
      </w:r>
      <w:r>
        <w:rPr>
          <w:rFonts w:hint="eastAsia"/>
        </w:rPr>
        <w:t>Q31</w:t>
      </w:r>
      <w:r>
        <w:t>_6</w:t>
      </w:r>
      <w:r>
        <w:rPr>
          <w:rFonts w:hint="eastAsia"/>
        </w:rPr>
        <w:t>】</w:t>
      </w:r>
      <w:r w:rsidR="008C38C3" w:rsidRPr="00DD78D5">
        <w:rPr>
          <w:rFonts w:hint="eastAsia"/>
        </w:rPr>
        <w:t>タバコの広告がいいから</w:t>
      </w:r>
    </w:p>
    <w:p w:rsidR="008C38C3" w:rsidRPr="00DD78D5" w:rsidRDefault="0017095C" w:rsidP="007A7997">
      <w:pPr>
        <w:pStyle w:val="a7"/>
        <w:numPr>
          <w:ilvl w:val="0"/>
          <w:numId w:val="74"/>
        </w:numPr>
        <w:ind w:leftChars="0" w:firstLine="6"/>
      </w:pPr>
      <w:r>
        <w:rPr>
          <w:rFonts w:hint="eastAsia"/>
        </w:rPr>
        <w:t>【</w:t>
      </w:r>
      <w:r>
        <w:rPr>
          <w:rFonts w:hint="eastAsia"/>
        </w:rPr>
        <w:t>Q31</w:t>
      </w:r>
      <w:r>
        <w:t>_7</w:t>
      </w:r>
      <w:r>
        <w:rPr>
          <w:rFonts w:hint="eastAsia"/>
        </w:rPr>
        <w:t>】</w:t>
      </w:r>
      <w:r w:rsidR="008C38C3" w:rsidRPr="00DD78D5">
        <w:rPr>
          <w:rFonts w:hint="eastAsia"/>
        </w:rPr>
        <w:t>タバコは害が少ないと思うから</w:t>
      </w:r>
    </w:p>
    <w:p w:rsidR="008C38C3" w:rsidRPr="00DD78D5" w:rsidRDefault="0017095C" w:rsidP="007A7997">
      <w:pPr>
        <w:pStyle w:val="a7"/>
        <w:numPr>
          <w:ilvl w:val="0"/>
          <w:numId w:val="74"/>
        </w:numPr>
        <w:ind w:leftChars="0" w:firstLine="6"/>
      </w:pPr>
      <w:r>
        <w:rPr>
          <w:rFonts w:hint="eastAsia"/>
        </w:rPr>
        <w:t>【</w:t>
      </w:r>
      <w:r>
        <w:rPr>
          <w:rFonts w:hint="eastAsia"/>
        </w:rPr>
        <w:t>Q31</w:t>
      </w:r>
      <w:r>
        <w:t>_8</w:t>
      </w:r>
      <w:r>
        <w:rPr>
          <w:rFonts w:hint="eastAsia"/>
        </w:rPr>
        <w:t>】</w:t>
      </w:r>
      <w:r w:rsidR="008C38C3" w:rsidRPr="00DD78D5">
        <w:rPr>
          <w:rFonts w:hint="eastAsia"/>
        </w:rPr>
        <w:t>タバコは安いと思うから</w:t>
      </w:r>
    </w:p>
    <w:p w:rsidR="008C38C3" w:rsidRPr="00DD78D5" w:rsidRDefault="008C38C3" w:rsidP="008C38C3">
      <w:pPr>
        <w:pStyle w:val="a7"/>
        <w:ind w:leftChars="0" w:left="426"/>
      </w:pPr>
      <w:r w:rsidRPr="00DD78D5">
        <w:rPr>
          <w:rFonts w:hint="eastAsia"/>
        </w:rPr>
        <w:t>選択肢</w:t>
      </w:r>
    </w:p>
    <w:p w:rsidR="008C38C3" w:rsidRPr="00DD78D5" w:rsidRDefault="008C38C3" w:rsidP="007A7997">
      <w:pPr>
        <w:pStyle w:val="a7"/>
        <w:numPr>
          <w:ilvl w:val="0"/>
          <w:numId w:val="73"/>
        </w:numPr>
        <w:ind w:leftChars="0" w:firstLine="6"/>
      </w:pPr>
      <w:r w:rsidRPr="00DD78D5">
        <w:rPr>
          <w:rFonts w:hint="eastAsia"/>
        </w:rPr>
        <w:t>あてはまる</w:t>
      </w:r>
    </w:p>
    <w:p w:rsidR="008C38C3" w:rsidRPr="00DD78D5" w:rsidRDefault="008C38C3" w:rsidP="007A7997">
      <w:pPr>
        <w:pStyle w:val="a7"/>
        <w:numPr>
          <w:ilvl w:val="0"/>
          <w:numId w:val="73"/>
        </w:numPr>
        <w:ind w:leftChars="0" w:firstLine="6"/>
      </w:pPr>
      <w:r w:rsidRPr="00DD78D5">
        <w:rPr>
          <w:rFonts w:hint="eastAsia"/>
        </w:rPr>
        <w:t>ややあてはまる</w:t>
      </w:r>
    </w:p>
    <w:p w:rsidR="008C38C3" w:rsidRPr="00DD78D5" w:rsidRDefault="008C38C3" w:rsidP="007A7997">
      <w:pPr>
        <w:pStyle w:val="a7"/>
        <w:numPr>
          <w:ilvl w:val="0"/>
          <w:numId w:val="73"/>
        </w:numPr>
        <w:ind w:leftChars="0" w:firstLine="6"/>
      </w:pPr>
      <w:r w:rsidRPr="00DD78D5">
        <w:rPr>
          <w:rFonts w:hint="eastAsia"/>
        </w:rPr>
        <w:t>あまりあてはまらない</w:t>
      </w:r>
    </w:p>
    <w:p w:rsidR="008C38C3" w:rsidRPr="00DD78D5" w:rsidRDefault="008C38C3" w:rsidP="007A7997">
      <w:pPr>
        <w:pStyle w:val="a7"/>
        <w:numPr>
          <w:ilvl w:val="0"/>
          <w:numId w:val="73"/>
        </w:numPr>
        <w:ind w:leftChars="0" w:firstLine="6"/>
      </w:pPr>
      <w:r w:rsidRPr="00DD78D5">
        <w:rPr>
          <w:rFonts w:hint="eastAsia"/>
        </w:rPr>
        <w:t>あてはまらない</w:t>
      </w:r>
    </w:p>
    <w:p w:rsidR="008C38C3" w:rsidRPr="00DD78D5" w:rsidRDefault="008C38C3" w:rsidP="008C38C3"/>
    <w:p w:rsidR="008C38C3" w:rsidRPr="00DD78D5" w:rsidRDefault="00AF7539" w:rsidP="008C38C3">
      <w:r>
        <w:rPr>
          <w:rFonts w:hint="eastAsia"/>
        </w:rPr>
        <w:t>Q32</w:t>
      </w:r>
      <w:r w:rsidR="003D4823" w:rsidRPr="00DD78D5">
        <w:rPr>
          <w:rFonts w:hint="eastAsia"/>
        </w:rPr>
        <w:t>★</w:t>
      </w:r>
      <w:r>
        <w:rPr>
          <w:rFonts w:hint="eastAsia"/>
        </w:rPr>
        <w:t>Q30</w:t>
      </w:r>
      <w:r w:rsidR="008C38C3" w:rsidRPr="00DD78D5">
        <w:rPr>
          <w:rFonts w:hint="eastAsia"/>
        </w:rPr>
        <w:t>に</w:t>
      </w:r>
      <w:r w:rsidR="008C38C3" w:rsidRPr="00DD78D5">
        <w:rPr>
          <w:rFonts w:hint="eastAsia"/>
        </w:rPr>
        <w:t>2</w:t>
      </w:r>
      <w:r w:rsidR="008C38C3" w:rsidRPr="00DD78D5">
        <w:rPr>
          <w:rFonts w:hint="eastAsia"/>
        </w:rPr>
        <w:t>と回答した人への質問</w:t>
      </w:r>
    </w:p>
    <w:p w:rsidR="008C38C3" w:rsidRPr="00DD78D5" w:rsidRDefault="003D4823" w:rsidP="008C38C3">
      <w:r w:rsidRPr="00DD78D5">
        <w:rPr>
          <w:rFonts w:hint="eastAsia"/>
        </w:rPr>
        <w:t>なぜ、将来</w:t>
      </w:r>
      <w:r w:rsidR="008C38C3" w:rsidRPr="00DD78D5">
        <w:rPr>
          <w:rFonts w:hint="eastAsia"/>
        </w:rPr>
        <w:t>タバコを</w:t>
      </w:r>
      <w:r w:rsidRPr="00DD78D5">
        <w:rPr>
          <w:rFonts w:hint="eastAsia"/>
        </w:rPr>
        <w:t>吸って</w:t>
      </w:r>
      <w:r w:rsidR="008C38C3" w:rsidRPr="00DD78D5">
        <w:rPr>
          <w:rFonts w:hint="eastAsia"/>
        </w:rPr>
        <w:t>みたいとは思わなかったのですか</w:t>
      </w:r>
      <w:r w:rsidR="00B9689D">
        <w:rPr>
          <w:rFonts w:hint="eastAsia"/>
        </w:rPr>
        <w:t>。</w:t>
      </w:r>
      <w:r w:rsidR="008C38C3" w:rsidRPr="00DD78D5">
        <w:rPr>
          <w:rFonts w:hint="eastAsia"/>
        </w:rPr>
        <w:t>理由としてあてはまるか、それぞれについてお答えください。</w:t>
      </w:r>
    </w:p>
    <w:p w:rsidR="00993141" w:rsidRPr="00DD78D5" w:rsidRDefault="00AC480D" w:rsidP="007A7997">
      <w:pPr>
        <w:pStyle w:val="a7"/>
        <w:numPr>
          <w:ilvl w:val="0"/>
          <w:numId w:val="75"/>
        </w:numPr>
        <w:ind w:leftChars="0" w:firstLine="6"/>
      </w:pPr>
      <w:r>
        <w:rPr>
          <w:rFonts w:hint="eastAsia"/>
        </w:rPr>
        <w:t>【</w:t>
      </w:r>
      <w:r>
        <w:rPr>
          <w:rFonts w:hint="eastAsia"/>
        </w:rPr>
        <w:t>Q32</w:t>
      </w:r>
      <w:r>
        <w:t>_1</w:t>
      </w:r>
      <w:r>
        <w:rPr>
          <w:rFonts w:hint="eastAsia"/>
        </w:rPr>
        <w:t>】</w:t>
      </w:r>
      <w:r w:rsidR="00993141" w:rsidRPr="00DD78D5">
        <w:rPr>
          <w:rFonts w:hint="eastAsia"/>
        </w:rPr>
        <w:t>友人・知人がタバコを吸っていないから</w:t>
      </w:r>
    </w:p>
    <w:p w:rsidR="00993141" w:rsidRPr="00DD78D5" w:rsidRDefault="00AC480D" w:rsidP="007A7997">
      <w:pPr>
        <w:pStyle w:val="a7"/>
        <w:numPr>
          <w:ilvl w:val="0"/>
          <w:numId w:val="75"/>
        </w:numPr>
        <w:ind w:leftChars="0" w:firstLine="6"/>
      </w:pPr>
      <w:r>
        <w:rPr>
          <w:rFonts w:hint="eastAsia"/>
        </w:rPr>
        <w:t>【</w:t>
      </w:r>
      <w:r>
        <w:rPr>
          <w:rFonts w:hint="eastAsia"/>
        </w:rPr>
        <w:t>Q32</w:t>
      </w:r>
      <w:r>
        <w:t>_2</w:t>
      </w:r>
      <w:r>
        <w:rPr>
          <w:rFonts w:hint="eastAsia"/>
        </w:rPr>
        <w:t>】</w:t>
      </w:r>
      <w:r w:rsidR="00993141" w:rsidRPr="00DD78D5">
        <w:rPr>
          <w:rFonts w:hint="eastAsia"/>
        </w:rPr>
        <w:t>家族・親戚がタバコを吸っていないから</w:t>
      </w:r>
    </w:p>
    <w:p w:rsidR="008C38C3" w:rsidRPr="00DD78D5" w:rsidRDefault="00AC480D" w:rsidP="007A7997">
      <w:pPr>
        <w:pStyle w:val="a7"/>
        <w:numPr>
          <w:ilvl w:val="0"/>
          <w:numId w:val="75"/>
        </w:numPr>
        <w:ind w:leftChars="0" w:firstLine="6"/>
      </w:pPr>
      <w:r>
        <w:rPr>
          <w:rFonts w:hint="eastAsia"/>
        </w:rPr>
        <w:t>【</w:t>
      </w:r>
      <w:r>
        <w:rPr>
          <w:rFonts w:hint="eastAsia"/>
        </w:rPr>
        <w:t>Q32</w:t>
      </w:r>
      <w:r>
        <w:t>_3</w:t>
      </w:r>
      <w:r>
        <w:rPr>
          <w:rFonts w:hint="eastAsia"/>
        </w:rPr>
        <w:t>】</w:t>
      </w:r>
      <w:r w:rsidR="008C38C3" w:rsidRPr="00DD78D5">
        <w:rPr>
          <w:rFonts w:hint="eastAsia"/>
        </w:rPr>
        <w:t>タバコには関心がない（必要性を感じない）から</w:t>
      </w:r>
    </w:p>
    <w:p w:rsidR="008C38C3" w:rsidRPr="00DD78D5" w:rsidRDefault="00AC480D" w:rsidP="007A7997">
      <w:pPr>
        <w:pStyle w:val="a7"/>
        <w:numPr>
          <w:ilvl w:val="0"/>
          <w:numId w:val="75"/>
        </w:numPr>
        <w:ind w:leftChars="0" w:firstLine="6"/>
      </w:pPr>
      <w:r>
        <w:rPr>
          <w:rFonts w:hint="eastAsia"/>
        </w:rPr>
        <w:t>【</w:t>
      </w:r>
      <w:r>
        <w:rPr>
          <w:rFonts w:hint="eastAsia"/>
        </w:rPr>
        <w:t>Q32</w:t>
      </w:r>
      <w:r>
        <w:t>_4</w:t>
      </w:r>
      <w:r>
        <w:rPr>
          <w:rFonts w:hint="eastAsia"/>
        </w:rPr>
        <w:t>】</w:t>
      </w:r>
      <w:r w:rsidR="008C38C3" w:rsidRPr="00DD78D5">
        <w:rPr>
          <w:rFonts w:hint="eastAsia"/>
        </w:rPr>
        <w:t>タバコには害があると思うから</w:t>
      </w:r>
    </w:p>
    <w:p w:rsidR="008C38C3" w:rsidRPr="00DD78D5" w:rsidRDefault="00AC480D" w:rsidP="007A7997">
      <w:pPr>
        <w:pStyle w:val="a7"/>
        <w:numPr>
          <w:ilvl w:val="0"/>
          <w:numId w:val="75"/>
        </w:numPr>
        <w:ind w:leftChars="0" w:firstLine="6"/>
      </w:pPr>
      <w:r>
        <w:rPr>
          <w:rFonts w:hint="eastAsia"/>
        </w:rPr>
        <w:t>【</w:t>
      </w:r>
      <w:r>
        <w:rPr>
          <w:rFonts w:hint="eastAsia"/>
        </w:rPr>
        <w:t>Q32</w:t>
      </w:r>
      <w:r>
        <w:t>_5</w:t>
      </w:r>
      <w:r>
        <w:rPr>
          <w:rFonts w:hint="eastAsia"/>
        </w:rPr>
        <w:t>】</w:t>
      </w:r>
      <w:r w:rsidR="008C38C3" w:rsidRPr="00DD78D5">
        <w:rPr>
          <w:rFonts w:hint="eastAsia"/>
        </w:rPr>
        <w:t>タバコ</w:t>
      </w:r>
      <w:r w:rsidR="003D4823" w:rsidRPr="00DD78D5">
        <w:rPr>
          <w:rFonts w:hint="eastAsia"/>
        </w:rPr>
        <w:t>にお金がかかるから</w:t>
      </w:r>
    </w:p>
    <w:p w:rsidR="008C38C3" w:rsidRPr="00DD78D5" w:rsidRDefault="00AC480D" w:rsidP="007A7997">
      <w:pPr>
        <w:pStyle w:val="a7"/>
        <w:numPr>
          <w:ilvl w:val="0"/>
          <w:numId w:val="75"/>
        </w:numPr>
        <w:ind w:leftChars="0" w:firstLine="6"/>
      </w:pPr>
      <w:r>
        <w:rPr>
          <w:rFonts w:hint="eastAsia"/>
        </w:rPr>
        <w:t>【</w:t>
      </w:r>
      <w:r>
        <w:rPr>
          <w:rFonts w:hint="eastAsia"/>
        </w:rPr>
        <w:t>Q32</w:t>
      </w:r>
      <w:r>
        <w:t>_6</w:t>
      </w:r>
      <w:r>
        <w:rPr>
          <w:rFonts w:hint="eastAsia"/>
        </w:rPr>
        <w:t>】</w:t>
      </w:r>
      <w:r w:rsidR="008C38C3" w:rsidRPr="00DD78D5">
        <w:rPr>
          <w:rFonts w:hint="eastAsia"/>
        </w:rPr>
        <w:t>タバコはかっこわるいから</w:t>
      </w:r>
    </w:p>
    <w:p w:rsidR="003D4823" w:rsidRPr="00DD78D5" w:rsidRDefault="00AC480D" w:rsidP="007A7997">
      <w:pPr>
        <w:pStyle w:val="a7"/>
        <w:numPr>
          <w:ilvl w:val="0"/>
          <w:numId w:val="75"/>
        </w:numPr>
        <w:ind w:leftChars="0" w:firstLine="6"/>
      </w:pPr>
      <w:r>
        <w:rPr>
          <w:rFonts w:hint="eastAsia"/>
        </w:rPr>
        <w:t>【</w:t>
      </w:r>
      <w:r>
        <w:rPr>
          <w:rFonts w:hint="eastAsia"/>
        </w:rPr>
        <w:t>Q32</w:t>
      </w:r>
      <w:r>
        <w:t>_7</w:t>
      </w:r>
      <w:r>
        <w:rPr>
          <w:rFonts w:hint="eastAsia"/>
        </w:rPr>
        <w:t>】</w:t>
      </w:r>
      <w:r w:rsidR="003D4823" w:rsidRPr="00DD78D5">
        <w:rPr>
          <w:rFonts w:hint="eastAsia"/>
        </w:rPr>
        <w:t>タバコが自分には合わなかったから（気分が悪くなるなど）</w:t>
      </w:r>
    </w:p>
    <w:p w:rsidR="008C38C3" w:rsidRPr="00DD78D5" w:rsidRDefault="00AC480D" w:rsidP="007A7997">
      <w:pPr>
        <w:pStyle w:val="a7"/>
        <w:numPr>
          <w:ilvl w:val="0"/>
          <w:numId w:val="75"/>
        </w:numPr>
        <w:ind w:leftChars="0" w:firstLine="6"/>
      </w:pPr>
      <w:r>
        <w:rPr>
          <w:rFonts w:hint="eastAsia"/>
        </w:rPr>
        <w:t>【</w:t>
      </w:r>
      <w:r>
        <w:rPr>
          <w:rFonts w:hint="eastAsia"/>
        </w:rPr>
        <w:t>Q32</w:t>
      </w:r>
      <w:r>
        <w:t>_8</w:t>
      </w:r>
      <w:r>
        <w:rPr>
          <w:rFonts w:hint="eastAsia"/>
        </w:rPr>
        <w:t>】</w:t>
      </w:r>
      <w:r w:rsidR="008C38C3" w:rsidRPr="00DD78D5">
        <w:rPr>
          <w:rFonts w:hint="eastAsia"/>
        </w:rPr>
        <w:t>タバコのせいで親など家族に心配をかけるのを避けるため</w:t>
      </w:r>
    </w:p>
    <w:p w:rsidR="008C38C3" w:rsidRPr="00DD78D5" w:rsidRDefault="00AC480D" w:rsidP="007A7997">
      <w:pPr>
        <w:pStyle w:val="a7"/>
        <w:numPr>
          <w:ilvl w:val="0"/>
          <w:numId w:val="75"/>
        </w:numPr>
        <w:ind w:leftChars="0" w:firstLine="6"/>
      </w:pPr>
      <w:r>
        <w:rPr>
          <w:rFonts w:hint="eastAsia"/>
        </w:rPr>
        <w:t>【</w:t>
      </w:r>
      <w:r>
        <w:rPr>
          <w:rFonts w:hint="eastAsia"/>
        </w:rPr>
        <w:t>Q32</w:t>
      </w:r>
      <w:r>
        <w:t>_9</w:t>
      </w:r>
      <w:r>
        <w:rPr>
          <w:rFonts w:hint="eastAsia"/>
        </w:rPr>
        <w:t>】</w:t>
      </w:r>
      <w:r w:rsidR="008C38C3" w:rsidRPr="00DD78D5">
        <w:rPr>
          <w:rFonts w:hint="eastAsia"/>
        </w:rPr>
        <w:t>タバコよりも他の</w:t>
      </w:r>
      <w:r w:rsidR="003D4823" w:rsidRPr="00DD78D5">
        <w:rPr>
          <w:rFonts w:hint="eastAsia"/>
        </w:rPr>
        <w:t>もの</w:t>
      </w:r>
      <w:r w:rsidR="008C38C3" w:rsidRPr="00DD78D5">
        <w:rPr>
          <w:rFonts w:hint="eastAsia"/>
        </w:rPr>
        <w:t>の方がいいから</w:t>
      </w:r>
    </w:p>
    <w:p w:rsidR="008C38C3" w:rsidRPr="00DD78D5" w:rsidRDefault="008C38C3" w:rsidP="008C38C3">
      <w:pPr>
        <w:ind w:leftChars="68" w:left="143"/>
      </w:pPr>
      <w:r w:rsidRPr="00DD78D5">
        <w:rPr>
          <w:rFonts w:hint="eastAsia"/>
        </w:rPr>
        <w:t>選択肢</w:t>
      </w:r>
    </w:p>
    <w:p w:rsidR="008C38C3" w:rsidRPr="00DD78D5" w:rsidRDefault="008C38C3" w:rsidP="007A7997">
      <w:pPr>
        <w:pStyle w:val="a7"/>
        <w:numPr>
          <w:ilvl w:val="0"/>
          <w:numId w:val="76"/>
        </w:numPr>
        <w:ind w:leftChars="0" w:firstLine="6"/>
      </w:pPr>
      <w:r w:rsidRPr="00DD78D5">
        <w:rPr>
          <w:rFonts w:hint="eastAsia"/>
        </w:rPr>
        <w:t>あてはまる</w:t>
      </w:r>
    </w:p>
    <w:p w:rsidR="008C38C3" w:rsidRPr="00DD78D5" w:rsidRDefault="008C38C3" w:rsidP="007A7997">
      <w:pPr>
        <w:pStyle w:val="a7"/>
        <w:numPr>
          <w:ilvl w:val="0"/>
          <w:numId w:val="76"/>
        </w:numPr>
        <w:ind w:leftChars="0" w:firstLine="6"/>
      </w:pPr>
      <w:r w:rsidRPr="00DD78D5">
        <w:rPr>
          <w:rFonts w:hint="eastAsia"/>
        </w:rPr>
        <w:lastRenderedPageBreak/>
        <w:t>ややあてはまる</w:t>
      </w:r>
    </w:p>
    <w:p w:rsidR="008C38C3" w:rsidRPr="00DD78D5" w:rsidRDefault="008C38C3" w:rsidP="007A7997">
      <w:pPr>
        <w:pStyle w:val="a7"/>
        <w:numPr>
          <w:ilvl w:val="0"/>
          <w:numId w:val="76"/>
        </w:numPr>
        <w:ind w:leftChars="0" w:firstLine="6"/>
      </w:pPr>
      <w:r w:rsidRPr="00DD78D5">
        <w:rPr>
          <w:rFonts w:hint="eastAsia"/>
        </w:rPr>
        <w:t>あまりあてはまらない</w:t>
      </w:r>
    </w:p>
    <w:p w:rsidR="008C38C3" w:rsidRPr="00DD78D5" w:rsidRDefault="008C38C3" w:rsidP="007A7997">
      <w:pPr>
        <w:pStyle w:val="a7"/>
        <w:numPr>
          <w:ilvl w:val="0"/>
          <w:numId w:val="76"/>
        </w:numPr>
        <w:ind w:leftChars="0" w:firstLine="6"/>
      </w:pPr>
      <w:r w:rsidRPr="00DD78D5">
        <w:rPr>
          <w:rFonts w:hint="eastAsia"/>
        </w:rPr>
        <w:t>あてはまらない</w:t>
      </w:r>
    </w:p>
    <w:p w:rsidR="008C38C3" w:rsidRPr="00DD78D5" w:rsidRDefault="008C38C3" w:rsidP="00522B0A"/>
    <w:p w:rsidR="00665CFE" w:rsidRPr="00AF7539" w:rsidRDefault="0094085B" w:rsidP="00522B0A">
      <w:r w:rsidRPr="00AF7539">
        <w:rPr>
          <w:rFonts w:hint="eastAsia"/>
          <w:u w:val="single"/>
        </w:rPr>
        <w:t>★</w:t>
      </w:r>
      <w:r w:rsidR="00FD565B" w:rsidRPr="00AF7539">
        <w:rPr>
          <w:rFonts w:hint="eastAsia"/>
          <w:u w:val="single"/>
        </w:rPr>
        <w:t>電子タバコを使用したことがある者</w:t>
      </w:r>
      <w:r w:rsidR="008B3760" w:rsidRPr="00AF7539">
        <w:rPr>
          <w:rFonts w:hint="eastAsia"/>
          <w:u w:val="single"/>
        </w:rPr>
        <w:t>（習慣的にかどうかに関わらず）</w:t>
      </w:r>
      <w:r w:rsidR="00522B0A" w:rsidRPr="00AF7539">
        <w:rPr>
          <w:rFonts w:hint="eastAsia"/>
          <w:u w:val="single"/>
        </w:rPr>
        <w:t>への質問</w:t>
      </w:r>
      <w:r w:rsidR="00665CFE" w:rsidRPr="00AF7539">
        <w:rPr>
          <w:rFonts w:hint="eastAsia"/>
          <w:u w:val="single"/>
        </w:rPr>
        <w:t>。ただし、</w:t>
      </w:r>
      <w:r w:rsidR="00665CFE" w:rsidRPr="00B9689D">
        <w:rPr>
          <w:rFonts w:hint="eastAsia"/>
          <w:color w:val="FF0000"/>
          <w:u w:val="single"/>
        </w:rPr>
        <w:t>■</w:t>
      </w:r>
      <w:r w:rsidR="00665CFE" w:rsidRPr="00AF7539">
        <w:rPr>
          <w:rFonts w:hint="eastAsia"/>
          <w:u w:val="single"/>
        </w:rPr>
        <w:t>は習慣的使用経験者に対して</w:t>
      </w:r>
      <w:r w:rsidR="00AF7539" w:rsidRPr="00AF7539">
        <w:rPr>
          <w:rFonts w:hint="eastAsia"/>
          <w:u w:val="single"/>
        </w:rPr>
        <w:t>の質問</w:t>
      </w:r>
      <w:r w:rsidR="001513C2" w:rsidRPr="00AF7539">
        <w:rPr>
          <w:rFonts w:hint="eastAsia"/>
          <w:u w:val="single"/>
        </w:rPr>
        <w:t>（すなわち電子タバコを習慣的に使ったことがない者には質問しない）</w:t>
      </w:r>
      <w:r w:rsidR="00665CFE" w:rsidRPr="00AF7539">
        <w:rPr>
          <w:rFonts w:hint="eastAsia"/>
          <w:u w:val="single"/>
        </w:rPr>
        <w:t>。</w:t>
      </w:r>
      <w:r w:rsidR="00665CFE" w:rsidRPr="00AF7539">
        <w:rPr>
          <w:rFonts w:hint="eastAsia"/>
        </w:rPr>
        <w:t>下記、過去使用者に対しては括弧内の表現にする。</w:t>
      </w:r>
    </w:p>
    <w:p w:rsidR="009D06D0" w:rsidRPr="00296AA3" w:rsidRDefault="00D903D9" w:rsidP="00522B0A">
      <w:r w:rsidRPr="00296AA3">
        <w:rPr>
          <w:rFonts w:hint="eastAsia"/>
        </w:rPr>
        <w:t>電子タバコを使用したことのある方にお聞きします。</w:t>
      </w:r>
      <w:r w:rsidR="002518E0" w:rsidRPr="00296AA3">
        <w:rPr>
          <w:rFonts w:hint="eastAsia"/>
        </w:rPr>
        <w:t>ここでの電子タバコには、</w:t>
      </w:r>
      <w:r w:rsidR="002518E0" w:rsidRPr="00296AA3">
        <w:rPr>
          <w:rFonts w:hint="eastAsia"/>
        </w:rPr>
        <w:t>Ploom</w:t>
      </w:r>
      <w:r w:rsidR="002518E0" w:rsidRPr="00296AA3">
        <w:rPr>
          <w:rFonts w:hint="eastAsia"/>
        </w:rPr>
        <w:t>や</w:t>
      </w:r>
      <w:r w:rsidR="002518E0" w:rsidRPr="00296AA3">
        <w:rPr>
          <w:rFonts w:hint="eastAsia"/>
        </w:rPr>
        <w:t>iQOS</w:t>
      </w:r>
      <w:r w:rsidR="002518E0" w:rsidRPr="00296AA3">
        <w:rPr>
          <w:rFonts w:hint="eastAsia"/>
        </w:rPr>
        <w:t>も含みます。</w:t>
      </w:r>
    </w:p>
    <w:p w:rsidR="00AC480D" w:rsidRDefault="00AF7539" w:rsidP="00871901">
      <w:r>
        <w:rPr>
          <w:rFonts w:hint="eastAsia"/>
        </w:rPr>
        <w:t>Q33</w:t>
      </w:r>
      <w:r w:rsidR="00F747A0" w:rsidRPr="00DD78D5">
        <w:rPr>
          <w:rFonts w:hint="eastAsia"/>
        </w:rPr>
        <w:t>◆</w:t>
      </w:r>
      <w:r w:rsidR="00871901" w:rsidRPr="00DD78D5">
        <w:rPr>
          <w:rFonts w:hint="eastAsia"/>
        </w:rPr>
        <w:t>直近</w:t>
      </w:r>
      <w:r w:rsidR="00871901" w:rsidRPr="00DD78D5">
        <w:rPr>
          <w:rFonts w:hint="eastAsia"/>
        </w:rPr>
        <w:t>30</w:t>
      </w:r>
      <w:r w:rsidR="00871901" w:rsidRPr="00DD78D5">
        <w:rPr>
          <w:rFonts w:hint="eastAsia"/>
        </w:rPr>
        <w:t>日のうち、何日、</w:t>
      </w:r>
      <w:r w:rsidR="00993383" w:rsidRPr="00DD78D5">
        <w:rPr>
          <w:rFonts w:hint="eastAsia"/>
        </w:rPr>
        <w:t>電子タバコ</w:t>
      </w:r>
      <w:r w:rsidR="00871901" w:rsidRPr="00DD78D5">
        <w:rPr>
          <w:rFonts w:hint="eastAsia"/>
        </w:rPr>
        <w:t>を使いましたか</w:t>
      </w:r>
      <w:r w:rsidR="00B9689D">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p>
    <w:p w:rsidR="00871901" w:rsidRPr="00DD78D5" w:rsidRDefault="00AC480D" w:rsidP="00871901">
      <w:r>
        <w:rPr>
          <w:rFonts w:hint="eastAsia"/>
        </w:rPr>
        <w:t>【</w:t>
      </w:r>
      <w:r>
        <w:rPr>
          <w:rFonts w:hint="eastAsia"/>
        </w:rPr>
        <w:t>Q33</w:t>
      </w:r>
      <w:r>
        <w:rPr>
          <w:rFonts w:hint="eastAsia"/>
        </w:rPr>
        <w:t>】</w:t>
      </w:r>
      <w:r w:rsidR="0072316D" w:rsidRPr="00DD78D5">
        <w:rPr>
          <w:rFonts w:hint="eastAsia"/>
        </w:rPr>
        <w:t xml:space="preserve">　</w:t>
      </w:r>
      <w:r w:rsidR="0072316D" w:rsidRPr="00DD78D5">
        <w:rPr>
          <w:rFonts w:hint="eastAsia"/>
          <w:u w:val="single"/>
        </w:rPr>
        <w:t xml:space="preserve">　　　日</w:t>
      </w:r>
      <w:r w:rsidR="00EB6833" w:rsidRPr="00DD78D5">
        <w:rPr>
          <w:rFonts w:hint="eastAsia"/>
        </w:rPr>
        <w:t>（</w:t>
      </w:r>
      <w:r w:rsidR="00EB6833" w:rsidRPr="00DD78D5">
        <w:rPr>
          <w:rFonts w:hint="eastAsia"/>
        </w:rPr>
        <w:t>0-30</w:t>
      </w:r>
      <w:r w:rsidR="00EB6833" w:rsidRPr="00DD78D5">
        <w:rPr>
          <w:rFonts w:hint="eastAsia"/>
        </w:rPr>
        <w:t>）</w:t>
      </w:r>
    </w:p>
    <w:p w:rsidR="00905DB7" w:rsidRPr="00DD78D5" w:rsidRDefault="00905DB7" w:rsidP="00871901"/>
    <w:p w:rsidR="00E53D37" w:rsidRDefault="00AF7539" w:rsidP="00905DB7">
      <w:r>
        <w:rPr>
          <w:rFonts w:hint="eastAsia"/>
        </w:rPr>
        <w:t>Q34</w:t>
      </w:r>
      <w:r w:rsidR="00F747A0" w:rsidRPr="00DD78D5">
        <w:rPr>
          <w:rFonts w:hint="eastAsia"/>
        </w:rPr>
        <w:t>◆</w:t>
      </w:r>
      <w:r w:rsidR="00536921" w:rsidRPr="00DD78D5">
        <w:rPr>
          <w:rFonts w:hint="eastAsia"/>
        </w:rPr>
        <w:t>あなたは電子タバコの</w:t>
      </w:r>
      <w:r w:rsidR="00536921" w:rsidRPr="00DD78D5">
        <w:rPr>
          <w:rFonts w:hint="eastAsia"/>
        </w:rPr>
        <w:t>1</w:t>
      </w:r>
      <w:r w:rsidR="00536921" w:rsidRPr="00DD78D5">
        <w:rPr>
          <w:rFonts w:hint="eastAsia"/>
        </w:rPr>
        <w:t>度の使用につき、おおよそ何回吸って吐いて、を繰り返しま</w:t>
      </w:r>
      <w:r w:rsidR="00536921" w:rsidRPr="00AF7539">
        <w:rPr>
          <w:rFonts w:hint="eastAsia"/>
        </w:rPr>
        <w:t>す</w:t>
      </w:r>
      <w:r w:rsidR="00E53D37" w:rsidRPr="00AF7539">
        <w:rPr>
          <w:rFonts w:hint="eastAsia"/>
        </w:rPr>
        <w:t>（ました）</w:t>
      </w:r>
      <w:r w:rsidR="00536921" w:rsidRPr="00DD78D5">
        <w:rPr>
          <w:rFonts w:hint="eastAsia"/>
        </w:rPr>
        <w:t>か？</w:t>
      </w:r>
    </w:p>
    <w:p w:rsidR="00536921" w:rsidRPr="00DD78D5" w:rsidRDefault="00AC480D" w:rsidP="00905DB7">
      <w:r>
        <w:rPr>
          <w:rFonts w:hint="eastAsia"/>
        </w:rPr>
        <w:t>【</w:t>
      </w:r>
      <w:r>
        <w:rPr>
          <w:rFonts w:hint="eastAsia"/>
        </w:rPr>
        <w:t>Q34</w:t>
      </w:r>
      <w:r>
        <w:rPr>
          <w:rFonts w:hint="eastAsia"/>
        </w:rPr>
        <w:t>】</w:t>
      </w:r>
      <w:r w:rsidR="00E53D37" w:rsidRPr="00E53D37">
        <w:rPr>
          <w:rFonts w:hint="eastAsia"/>
        </w:rPr>
        <w:t xml:space="preserve">　</w:t>
      </w:r>
      <w:r w:rsidR="00536921" w:rsidRPr="00DD78D5">
        <w:rPr>
          <w:rFonts w:hint="eastAsia"/>
          <w:u w:val="single"/>
        </w:rPr>
        <w:t xml:space="preserve">　　　</w:t>
      </w:r>
      <w:r w:rsidR="00E53D37">
        <w:rPr>
          <w:rFonts w:hint="eastAsia"/>
          <w:u w:val="single"/>
        </w:rPr>
        <w:t xml:space="preserve">　　　</w:t>
      </w:r>
      <w:r w:rsidR="00536921" w:rsidRPr="00DD78D5">
        <w:rPr>
          <w:rFonts w:hint="eastAsia"/>
          <w:u w:val="single"/>
        </w:rPr>
        <w:t>回</w:t>
      </w:r>
    </w:p>
    <w:p w:rsidR="00536921" w:rsidRPr="00DD78D5" w:rsidRDefault="00536921" w:rsidP="00905DB7"/>
    <w:p w:rsidR="00AC480D" w:rsidRDefault="00B9689D" w:rsidP="00905DB7">
      <w:r>
        <w:rPr>
          <w:rFonts w:hint="eastAsia"/>
        </w:rPr>
        <w:t>Q35</w:t>
      </w:r>
      <w:r w:rsidR="00536921" w:rsidRPr="00DD78D5">
        <w:rPr>
          <w:rFonts w:hint="eastAsia"/>
        </w:rPr>
        <w:t>◆</w:t>
      </w:r>
      <w:r w:rsidR="00DA3219" w:rsidRPr="00DD78D5">
        <w:rPr>
          <w:rFonts w:hint="eastAsia"/>
        </w:rPr>
        <w:t>ここからは、おおよそ</w:t>
      </w:r>
      <w:r w:rsidR="00DA3219" w:rsidRPr="00DD78D5">
        <w:rPr>
          <w:rFonts w:hint="eastAsia"/>
        </w:rPr>
        <w:t>15</w:t>
      </w:r>
      <w:r w:rsidR="00DA3219" w:rsidRPr="00DD78D5">
        <w:rPr>
          <w:rFonts w:hint="eastAsia"/>
        </w:rPr>
        <w:t>回ほど吸って吐いてを繰り返す</w:t>
      </w:r>
      <w:r w:rsidR="00DA3219" w:rsidRPr="00DD78D5">
        <w:rPr>
          <w:rFonts w:hint="eastAsia"/>
        </w:rPr>
        <w:t>10</w:t>
      </w:r>
      <w:r w:rsidR="00DA3219" w:rsidRPr="00DD78D5">
        <w:rPr>
          <w:rFonts w:hint="eastAsia"/>
        </w:rPr>
        <w:t>分程度のひとまとまりの行為を</w:t>
      </w:r>
      <w:r w:rsidR="00DA3219" w:rsidRPr="00DD78D5">
        <w:rPr>
          <w:rFonts w:hint="eastAsia"/>
          <w:b/>
        </w:rPr>
        <w:t>1</w:t>
      </w:r>
      <w:r w:rsidR="00DA3219" w:rsidRPr="00DD78D5">
        <w:rPr>
          <w:rFonts w:hint="eastAsia"/>
          <w:b/>
        </w:rPr>
        <w:t>ターン</w:t>
      </w:r>
      <w:r w:rsidR="00DA3219" w:rsidRPr="00DD78D5">
        <w:rPr>
          <w:rFonts w:hint="eastAsia"/>
        </w:rPr>
        <w:t>とみなします。</w:t>
      </w:r>
      <w:r w:rsidR="005331D6" w:rsidRPr="00DD78D5">
        <w:rPr>
          <w:rFonts w:hint="eastAsia"/>
        </w:rPr>
        <w:t>あなたは</w:t>
      </w:r>
      <w:r w:rsidR="00C014C7" w:rsidRPr="00DD78D5">
        <w:rPr>
          <w:rFonts w:hint="eastAsia"/>
        </w:rPr>
        <w:t>こ</w:t>
      </w:r>
      <w:r w:rsidR="005331D6" w:rsidRPr="00DD78D5">
        <w:rPr>
          <w:rFonts w:hint="eastAsia"/>
        </w:rPr>
        <w:t>れまでに合計</w:t>
      </w:r>
      <w:r w:rsidR="005331D6" w:rsidRPr="00DD78D5">
        <w:rPr>
          <w:rFonts w:hint="eastAsia"/>
          <w:b/>
        </w:rPr>
        <w:t>何ターン</w:t>
      </w:r>
      <w:r w:rsidR="00905DB7" w:rsidRPr="00DD78D5">
        <w:rPr>
          <w:rFonts w:hint="eastAsia"/>
        </w:rPr>
        <w:t>、</w:t>
      </w:r>
      <w:r w:rsidR="00993383" w:rsidRPr="00DD78D5">
        <w:rPr>
          <w:rFonts w:hint="eastAsia"/>
        </w:rPr>
        <w:t>電子タバコ</w:t>
      </w:r>
      <w:r w:rsidR="00905DB7" w:rsidRPr="00DD78D5">
        <w:rPr>
          <w:rFonts w:hint="eastAsia"/>
        </w:rPr>
        <w:t>を使いましたか</w:t>
      </w:r>
      <w:r>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p>
    <w:p w:rsidR="00905DB7" w:rsidRPr="00DD78D5" w:rsidRDefault="00AC480D" w:rsidP="00905DB7">
      <w:pPr>
        <w:rPr>
          <w:u w:val="single"/>
        </w:rPr>
      </w:pPr>
      <w:r>
        <w:rPr>
          <w:rFonts w:hint="eastAsia"/>
        </w:rPr>
        <w:t>【</w:t>
      </w:r>
      <w:r>
        <w:rPr>
          <w:rFonts w:hint="eastAsia"/>
        </w:rPr>
        <w:t>Q35</w:t>
      </w:r>
      <w:r>
        <w:rPr>
          <w:rFonts w:hint="eastAsia"/>
        </w:rPr>
        <w:t>】</w:t>
      </w:r>
      <w:r w:rsidR="00905DB7" w:rsidRPr="00DD78D5">
        <w:rPr>
          <w:rFonts w:hint="eastAsia"/>
        </w:rPr>
        <w:t xml:space="preserve">　</w:t>
      </w:r>
      <w:r w:rsidR="00905DB7" w:rsidRPr="00DD78D5">
        <w:rPr>
          <w:rFonts w:hint="eastAsia"/>
          <w:u w:val="single"/>
        </w:rPr>
        <w:t xml:space="preserve">　</w:t>
      </w:r>
      <w:r w:rsidR="00DE14E8" w:rsidRPr="00DD78D5">
        <w:rPr>
          <w:rFonts w:hint="eastAsia"/>
          <w:u w:val="single"/>
        </w:rPr>
        <w:t xml:space="preserve">　</w:t>
      </w:r>
      <w:r w:rsidR="005331D6" w:rsidRPr="00DD78D5">
        <w:rPr>
          <w:rFonts w:hint="eastAsia"/>
          <w:u w:val="single"/>
        </w:rPr>
        <w:t xml:space="preserve">　ターン</w:t>
      </w:r>
    </w:p>
    <w:p w:rsidR="005331D6" w:rsidRPr="00DD78D5" w:rsidRDefault="00967726" w:rsidP="00905DB7">
      <w:pPr>
        <w:rPr>
          <w:u w:val="single"/>
        </w:rPr>
      </w:pPr>
      <w:r w:rsidRPr="00DD78D5">
        <w:rPr>
          <w:rFonts w:hint="eastAsia"/>
        </w:rPr>
        <w:t>※</w:t>
      </w:r>
      <w:r w:rsidR="00DA3219" w:rsidRPr="00DD78D5">
        <w:rPr>
          <w:rFonts w:hint="eastAsia"/>
        </w:rPr>
        <w:t>これまで</w:t>
      </w:r>
      <w:r w:rsidR="005F7154" w:rsidRPr="00DD78D5">
        <w:rPr>
          <w:rFonts w:hint="eastAsia"/>
        </w:rPr>
        <w:t>全て</w:t>
      </w:r>
      <w:r w:rsidR="00DA3219" w:rsidRPr="00DD78D5">
        <w:rPr>
          <w:rFonts w:hint="eastAsia"/>
        </w:rPr>
        <w:t>の</w:t>
      </w:r>
      <w:r w:rsidR="005F7154" w:rsidRPr="00DD78D5">
        <w:rPr>
          <w:rFonts w:hint="eastAsia"/>
        </w:rPr>
        <w:t>おおよその総数</w:t>
      </w:r>
      <w:r w:rsidR="00DA3219" w:rsidRPr="00DD78D5">
        <w:rPr>
          <w:rFonts w:hint="eastAsia"/>
        </w:rPr>
        <w:t>を</w:t>
      </w:r>
      <w:r w:rsidR="005F7154" w:rsidRPr="00DD78D5">
        <w:rPr>
          <w:rFonts w:hint="eastAsia"/>
        </w:rPr>
        <w:t>お答えください。</w:t>
      </w:r>
      <w:r w:rsidR="00DA3219" w:rsidRPr="00DD78D5">
        <w:rPr>
          <w:rFonts w:hint="eastAsia"/>
        </w:rPr>
        <w:t>数</w:t>
      </w:r>
      <w:r w:rsidR="007E7842" w:rsidRPr="00DD78D5">
        <w:rPr>
          <w:rFonts w:hint="eastAsia"/>
        </w:rPr>
        <w:t>え切れないほど多い場合には、</w:t>
      </w:r>
      <w:r w:rsidR="007E7842" w:rsidRPr="00DD78D5">
        <w:rPr>
          <w:rFonts w:hint="eastAsia"/>
          <w:b/>
        </w:rPr>
        <w:t>999</w:t>
      </w:r>
      <w:r w:rsidR="007E7842" w:rsidRPr="00DD78D5">
        <w:rPr>
          <w:rFonts w:hint="eastAsia"/>
        </w:rPr>
        <w:t>とお答えください。</w:t>
      </w:r>
    </w:p>
    <w:p w:rsidR="009B663B" w:rsidRPr="00DD78D5" w:rsidRDefault="009B663B" w:rsidP="009B663B"/>
    <w:p w:rsidR="00AC480D" w:rsidRDefault="00B9689D" w:rsidP="00DA5BC2">
      <w:r>
        <w:rPr>
          <w:rFonts w:hint="eastAsia"/>
        </w:rPr>
        <w:t>Q36</w:t>
      </w:r>
      <w:r w:rsidR="00DA5BC2" w:rsidRPr="00DD78D5">
        <w:rPr>
          <w:rFonts w:hint="eastAsia"/>
        </w:rPr>
        <w:t>◆電子タバコを</w:t>
      </w:r>
      <w:r w:rsidR="00DA5BC2" w:rsidRPr="00DD78D5">
        <w:t>１日に</w:t>
      </w:r>
      <w:r w:rsidR="00DA5BC2" w:rsidRPr="00DD78D5">
        <w:rPr>
          <w:rFonts w:hint="eastAsia"/>
        </w:rPr>
        <w:t>おおよそ</w:t>
      </w:r>
      <w:r w:rsidR="00DA5BC2" w:rsidRPr="00DD78D5">
        <w:rPr>
          <w:b/>
        </w:rPr>
        <w:t>何</w:t>
      </w:r>
      <w:r w:rsidR="00DA5BC2" w:rsidRPr="00DD78D5">
        <w:rPr>
          <w:rFonts w:hint="eastAsia"/>
          <w:b/>
        </w:rPr>
        <w:t>ターン</w:t>
      </w:r>
      <w:r w:rsidR="00DA5BC2" w:rsidRPr="00DD78D5">
        <w:rPr>
          <w:rFonts w:hint="eastAsia"/>
        </w:rPr>
        <w:t>使い</w:t>
      </w:r>
      <w:r w:rsidR="00DA5BC2" w:rsidRPr="00DD78D5">
        <w:t>ます</w:t>
      </w:r>
      <w:r w:rsidR="00DA5BC2" w:rsidRPr="00DD78D5">
        <w:rPr>
          <w:rFonts w:hint="eastAsia"/>
        </w:rPr>
        <w:t>（使っていました）</w:t>
      </w:r>
      <w:r w:rsidR="00DA5BC2" w:rsidRPr="00DD78D5">
        <w:t>か。</w:t>
      </w:r>
    </w:p>
    <w:p w:rsidR="00DA5BC2" w:rsidRPr="00DD78D5" w:rsidRDefault="00AC480D" w:rsidP="00DA5BC2">
      <w:r>
        <w:rPr>
          <w:rFonts w:hint="eastAsia"/>
        </w:rPr>
        <w:t>【</w:t>
      </w:r>
      <w:r>
        <w:rPr>
          <w:rFonts w:hint="eastAsia"/>
        </w:rPr>
        <w:t>Q36</w:t>
      </w:r>
      <w:r>
        <w:rPr>
          <w:rFonts w:hint="eastAsia"/>
        </w:rPr>
        <w:t>】</w:t>
      </w:r>
      <w:r w:rsidR="00DA5BC2" w:rsidRPr="00DD78D5">
        <w:rPr>
          <w:rFonts w:hint="eastAsia"/>
          <w:u w:val="single"/>
        </w:rPr>
        <w:t xml:space="preserve">　　　ターン</w:t>
      </w:r>
      <w:r w:rsidR="00DA5BC2" w:rsidRPr="00DD78D5">
        <w:rPr>
          <w:rFonts w:hint="eastAsia"/>
        </w:rPr>
        <w:t xml:space="preserve">　</w:t>
      </w:r>
    </w:p>
    <w:p w:rsidR="00DA5BC2" w:rsidRPr="00DD78D5" w:rsidRDefault="00DA5BC2" w:rsidP="00DA5BC2">
      <w:r w:rsidRPr="00DD78D5">
        <w:rPr>
          <w:rFonts w:hint="eastAsia"/>
        </w:rPr>
        <w:t xml:space="preserve">　</w:t>
      </w:r>
      <w:r w:rsidR="00B9689D">
        <w:rPr>
          <w:rFonts w:hint="eastAsia"/>
        </w:rPr>
        <w:t>※</w:t>
      </w:r>
      <w:r w:rsidRPr="00DD78D5">
        <w:rPr>
          <w:rFonts w:hint="eastAsia"/>
        </w:rPr>
        <w:t>おおよそ</w:t>
      </w:r>
      <w:r w:rsidRPr="00DD78D5">
        <w:rPr>
          <w:rFonts w:hint="eastAsia"/>
        </w:rPr>
        <w:t>15</w:t>
      </w:r>
      <w:r w:rsidRPr="00DD78D5">
        <w:rPr>
          <w:rFonts w:hint="eastAsia"/>
        </w:rPr>
        <w:t>回ほど吸って吐いてを繰り返す</w:t>
      </w:r>
      <w:r w:rsidRPr="00DD78D5">
        <w:rPr>
          <w:rFonts w:hint="eastAsia"/>
        </w:rPr>
        <w:t>10</w:t>
      </w:r>
      <w:r w:rsidRPr="00DD78D5">
        <w:rPr>
          <w:rFonts w:hint="eastAsia"/>
        </w:rPr>
        <w:t>分程度のひとまとまりの行為を</w:t>
      </w:r>
      <w:r w:rsidRPr="00DD78D5">
        <w:rPr>
          <w:rFonts w:hint="eastAsia"/>
          <w:b/>
        </w:rPr>
        <w:t>1</w:t>
      </w:r>
      <w:r w:rsidRPr="00DD78D5">
        <w:rPr>
          <w:rFonts w:hint="eastAsia"/>
          <w:b/>
        </w:rPr>
        <w:t>ターン</w:t>
      </w:r>
      <w:r w:rsidR="00B9689D">
        <w:rPr>
          <w:rFonts w:hint="eastAsia"/>
        </w:rPr>
        <w:t>とみなします。</w:t>
      </w:r>
    </w:p>
    <w:p w:rsidR="00DA5BC2" w:rsidRPr="00DD78D5" w:rsidRDefault="00DA5BC2" w:rsidP="009B663B"/>
    <w:p w:rsidR="00967726" w:rsidRPr="00DD78D5" w:rsidRDefault="00B9689D" w:rsidP="00967726">
      <w:r>
        <w:rPr>
          <w:rFonts w:hint="eastAsia"/>
        </w:rPr>
        <w:t>Q37</w:t>
      </w:r>
      <w:r w:rsidR="00536921" w:rsidRPr="00DD78D5">
        <w:rPr>
          <w:rFonts w:hint="eastAsia"/>
        </w:rPr>
        <w:t>◆あなたは</w:t>
      </w:r>
      <w:r w:rsidR="002F03A1" w:rsidRPr="00DD78D5">
        <w:rPr>
          <w:rFonts w:hint="eastAsia"/>
        </w:rPr>
        <w:t>これまでに</w:t>
      </w:r>
      <w:r w:rsidR="00536921" w:rsidRPr="00DD78D5">
        <w:rPr>
          <w:rFonts w:hint="eastAsia"/>
        </w:rPr>
        <w:t>電子タバコを</w:t>
      </w:r>
      <w:r w:rsidR="002F03A1" w:rsidRPr="00DD78D5">
        <w:rPr>
          <w:rFonts w:hint="eastAsia"/>
        </w:rPr>
        <w:t>最大</w:t>
      </w:r>
      <w:r w:rsidR="00536921" w:rsidRPr="00DD78D5">
        <w:rPr>
          <w:rFonts w:hint="eastAsia"/>
        </w:rPr>
        <w:t>何ターン</w:t>
      </w:r>
      <w:r w:rsidR="00536921" w:rsidRPr="00DD78D5">
        <w:rPr>
          <w:rFonts w:hint="eastAsia"/>
          <w:u w:val="single"/>
        </w:rPr>
        <w:t>連続して繰り返し</w:t>
      </w:r>
      <w:r w:rsidR="00536921" w:rsidRPr="00DD78D5">
        <w:rPr>
          <w:rFonts w:hint="eastAsia"/>
        </w:rPr>
        <w:t>使用したことがありますか</w:t>
      </w:r>
      <w:r>
        <w:rPr>
          <w:rFonts w:hint="eastAsia"/>
        </w:rPr>
        <w:t>.</w:t>
      </w:r>
      <w:r w:rsidR="00310A91" w:rsidRPr="00310A91">
        <w:rPr>
          <w:rFonts w:hint="eastAsia"/>
        </w:rPr>
        <w:t xml:space="preserve"> </w:t>
      </w:r>
      <w:r w:rsidR="00310A91">
        <w:rPr>
          <w:rFonts w:hint="eastAsia"/>
        </w:rPr>
        <w:t>【</w:t>
      </w:r>
      <w:r w:rsidR="00310A91">
        <w:rPr>
          <w:rFonts w:hint="eastAsia"/>
        </w:rPr>
        <w:t>Q37</w:t>
      </w:r>
      <w:r w:rsidR="00310A91">
        <w:t>_1</w:t>
      </w:r>
      <w:r w:rsidR="00310A91">
        <w:rPr>
          <w:rFonts w:hint="eastAsia"/>
        </w:rPr>
        <w:t>】</w:t>
      </w:r>
      <w:r w:rsidR="00967726" w:rsidRPr="00DD78D5">
        <w:rPr>
          <w:rFonts w:hint="eastAsia"/>
        </w:rPr>
        <w:t>また、主に使用する場合は</w:t>
      </w:r>
      <w:r w:rsidR="00946F15" w:rsidRPr="00DD78D5">
        <w:rPr>
          <w:rFonts w:hint="eastAsia"/>
        </w:rPr>
        <w:t>おおよそ</w:t>
      </w:r>
      <w:r w:rsidR="00967726" w:rsidRPr="00DD78D5">
        <w:rPr>
          <w:rFonts w:hint="eastAsia"/>
        </w:rPr>
        <w:t>何ターン使用しています</w:t>
      </w:r>
      <w:r w:rsidR="007C66E2">
        <w:rPr>
          <w:rFonts w:hint="eastAsia"/>
        </w:rPr>
        <w:t>（いました）</w:t>
      </w:r>
      <w:r w:rsidR="00967726" w:rsidRPr="00DD78D5">
        <w:rPr>
          <w:rFonts w:hint="eastAsia"/>
        </w:rPr>
        <w:t>か</w:t>
      </w:r>
      <w:r>
        <w:rPr>
          <w:rFonts w:hint="eastAsia"/>
        </w:rPr>
        <w:t>。</w:t>
      </w:r>
      <w:r w:rsidR="00310A91">
        <w:rPr>
          <w:rFonts w:hint="eastAsia"/>
        </w:rPr>
        <w:t>【</w:t>
      </w:r>
      <w:r w:rsidR="00310A91">
        <w:rPr>
          <w:rFonts w:hint="eastAsia"/>
        </w:rPr>
        <w:t>Q37</w:t>
      </w:r>
      <w:r w:rsidR="00310A91">
        <w:t>_2</w:t>
      </w:r>
      <w:r w:rsidR="00310A91">
        <w:rPr>
          <w:rFonts w:hint="eastAsia"/>
        </w:rPr>
        <w:t>】</w:t>
      </w:r>
    </w:p>
    <w:p w:rsidR="00967726" w:rsidRPr="00DD78D5" w:rsidRDefault="00967726" w:rsidP="00967726">
      <w:r w:rsidRPr="00DD78D5">
        <w:rPr>
          <w:rFonts w:hint="eastAsia"/>
        </w:rPr>
        <w:t>※おおよそ</w:t>
      </w:r>
      <w:r w:rsidRPr="00DD78D5">
        <w:rPr>
          <w:rFonts w:hint="eastAsia"/>
        </w:rPr>
        <w:t>15</w:t>
      </w:r>
      <w:r w:rsidRPr="00DD78D5">
        <w:rPr>
          <w:rFonts w:hint="eastAsia"/>
        </w:rPr>
        <w:t>回ほど吸って吐いてを繰り返す</w:t>
      </w:r>
      <w:r w:rsidRPr="00DD78D5">
        <w:rPr>
          <w:rFonts w:hint="eastAsia"/>
        </w:rPr>
        <w:t>10</w:t>
      </w:r>
      <w:r w:rsidRPr="00DD78D5">
        <w:rPr>
          <w:rFonts w:hint="eastAsia"/>
        </w:rPr>
        <w:t>分程度のひとまとまりの行為を</w:t>
      </w:r>
      <w:r w:rsidRPr="00DD78D5">
        <w:rPr>
          <w:rFonts w:hint="eastAsia"/>
          <w:b/>
        </w:rPr>
        <w:t>1</w:t>
      </w:r>
      <w:r w:rsidRPr="00DD78D5">
        <w:rPr>
          <w:rFonts w:hint="eastAsia"/>
          <w:b/>
        </w:rPr>
        <w:t>ターン</w:t>
      </w:r>
      <w:r w:rsidRPr="00DD78D5">
        <w:rPr>
          <w:rFonts w:hint="eastAsia"/>
        </w:rPr>
        <w:t>とみなします。</w:t>
      </w:r>
    </w:p>
    <w:p w:rsidR="002F03A1" w:rsidRPr="00DD78D5" w:rsidRDefault="002F03A1" w:rsidP="007A7997">
      <w:pPr>
        <w:pStyle w:val="a7"/>
        <w:numPr>
          <w:ilvl w:val="0"/>
          <w:numId w:val="67"/>
        </w:numPr>
        <w:ind w:leftChars="0" w:firstLine="6"/>
      </w:pPr>
      <w:r w:rsidRPr="00DD78D5">
        <w:rPr>
          <w:rFonts w:hint="eastAsia"/>
        </w:rPr>
        <w:t>0.1</w:t>
      </w:r>
      <w:r w:rsidRPr="00DD78D5">
        <w:rPr>
          <w:rFonts w:hint="eastAsia"/>
        </w:rPr>
        <w:t>～</w:t>
      </w:r>
      <w:r w:rsidRPr="00DD78D5">
        <w:rPr>
          <w:rFonts w:hint="eastAsia"/>
        </w:rPr>
        <w:t>0.5</w:t>
      </w:r>
      <w:r w:rsidRPr="00DD78D5">
        <w:rPr>
          <w:rFonts w:hint="eastAsia"/>
        </w:rPr>
        <w:t>ターン</w:t>
      </w:r>
    </w:p>
    <w:p w:rsidR="002F03A1" w:rsidRPr="00DD78D5" w:rsidRDefault="002F03A1" w:rsidP="007A7997">
      <w:pPr>
        <w:pStyle w:val="a7"/>
        <w:numPr>
          <w:ilvl w:val="0"/>
          <w:numId w:val="67"/>
        </w:numPr>
        <w:ind w:leftChars="0" w:firstLine="6"/>
      </w:pPr>
      <w:r w:rsidRPr="00DD78D5">
        <w:rPr>
          <w:rFonts w:hint="eastAsia"/>
        </w:rPr>
        <w:t>0.5</w:t>
      </w:r>
      <w:r w:rsidRPr="00DD78D5">
        <w:rPr>
          <w:rFonts w:hint="eastAsia"/>
        </w:rPr>
        <w:t>～</w:t>
      </w:r>
      <w:r w:rsidRPr="00DD78D5">
        <w:rPr>
          <w:rFonts w:hint="eastAsia"/>
        </w:rPr>
        <w:t>1</w:t>
      </w:r>
      <w:r w:rsidRPr="00DD78D5">
        <w:rPr>
          <w:rFonts w:hint="eastAsia"/>
        </w:rPr>
        <w:t>ターン</w:t>
      </w:r>
    </w:p>
    <w:p w:rsidR="002F03A1" w:rsidRPr="00DD78D5" w:rsidRDefault="002F03A1" w:rsidP="007A7997">
      <w:pPr>
        <w:pStyle w:val="a7"/>
        <w:numPr>
          <w:ilvl w:val="0"/>
          <w:numId w:val="67"/>
        </w:numPr>
        <w:ind w:leftChars="0" w:firstLine="6"/>
      </w:pPr>
      <w:r w:rsidRPr="00DD78D5">
        <w:rPr>
          <w:rFonts w:hint="eastAsia"/>
        </w:rPr>
        <w:t>1</w:t>
      </w:r>
      <w:r w:rsidRPr="00DD78D5">
        <w:rPr>
          <w:rFonts w:hint="eastAsia"/>
        </w:rPr>
        <w:t>～</w:t>
      </w:r>
      <w:r w:rsidRPr="00DD78D5">
        <w:rPr>
          <w:rFonts w:hint="eastAsia"/>
        </w:rPr>
        <w:t>1.5</w:t>
      </w:r>
      <w:r w:rsidRPr="00DD78D5">
        <w:rPr>
          <w:rFonts w:hint="eastAsia"/>
        </w:rPr>
        <w:t>ターン</w:t>
      </w:r>
    </w:p>
    <w:p w:rsidR="002F03A1" w:rsidRPr="00DD78D5" w:rsidRDefault="002F03A1" w:rsidP="007A7997">
      <w:pPr>
        <w:pStyle w:val="a7"/>
        <w:numPr>
          <w:ilvl w:val="0"/>
          <w:numId w:val="67"/>
        </w:numPr>
        <w:ind w:leftChars="0" w:firstLine="6"/>
      </w:pPr>
      <w:r w:rsidRPr="00DD78D5">
        <w:rPr>
          <w:rFonts w:hint="eastAsia"/>
        </w:rPr>
        <w:t>1.5</w:t>
      </w:r>
      <w:r w:rsidRPr="00DD78D5">
        <w:rPr>
          <w:rFonts w:hint="eastAsia"/>
        </w:rPr>
        <w:t>～</w:t>
      </w:r>
      <w:r w:rsidRPr="00DD78D5">
        <w:rPr>
          <w:rFonts w:hint="eastAsia"/>
        </w:rPr>
        <w:t>2</w:t>
      </w:r>
      <w:r w:rsidRPr="00DD78D5">
        <w:rPr>
          <w:rFonts w:hint="eastAsia"/>
        </w:rPr>
        <w:t>ターン</w:t>
      </w:r>
    </w:p>
    <w:p w:rsidR="002F03A1" w:rsidRPr="00DD78D5" w:rsidRDefault="002F03A1" w:rsidP="007A7997">
      <w:pPr>
        <w:pStyle w:val="a7"/>
        <w:numPr>
          <w:ilvl w:val="0"/>
          <w:numId w:val="67"/>
        </w:numPr>
        <w:ind w:leftChars="0" w:firstLine="6"/>
        <w:rPr>
          <w:u w:val="single"/>
        </w:rPr>
      </w:pPr>
      <w:r w:rsidRPr="00DD78D5">
        <w:rPr>
          <w:rFonts w:hint="eastAsia"/>
        </w:rPr>
        <w:t>2</w:t>
      </w:r>
      <w:r w:rsidRPr="00DD78D5">
        <w:rPr>
          <w:rFonts w:hint="eastAsia"/>
        </w:rPr>
        <w:t>～</w:t>
      </w:r>
      <w:r w:rsidRPr="00DD78D5">
        <w:rPr>
          <w:rFonts w:hint="eastAsia"/>
        </w:rPr>
        <w:t>3</w:t>
      </w:r>
      <w:r w:rsidRPr="00DD78D5">
        <w:rPr>
          <w:rFonts w:hint="eastAsia"/>
        </w:rPr>
        <w:t>ターン</w:t>
      </w:r>
    </w:p>
    <w:p w:rsidR="00536921" w:rsidRPr="00DD78D5" w:rsidRDefault="002F03A1" w:rsidP="007A7997">
      <w:pPr>
        <w:pStyle w:val="a7"/>
        <w:numPr>
          <w:ilvl w:val="0"/>
          <w:numId w:val="67"/>
        </w:numPr>
        <w:ind w:leftChars="0" w:firstLine="6"/>
      </w:pPr>
      <w:r w:rsidRPr="00DD78D5">
        <w:rPr>
          <w:rFonts w:hint="eastAsia"/>
        </w:rPr>
        <w:t>3</w:t>
      </w:r>
      <w:r w:rsidRPr="00DD78D5">
        <w:rPr>
          <w:rFonts w:hint="eastAsia"/>
        </w:rPr>
        <w:t>～</w:t>
      </w:r>
      <w:r w:rsidRPr="00DD78D5">
        <w:rPr>
          <w:rFonts w:hint="eastAsia"/>
        </w:rPr>
        <w:t>4</w:t>
      </w:r>
      <w:r w:rsidRPr="00DD78D5">
        <w:rPr>
          <w:rFonts w:hint="eastAsia"/>
        </w:rPr>
        <w:t>ターン</w:t>
      </w:r>
    </w:p>
    <w:p w:rsidR="00967726" w:rsidRPr="00DD78D5" w:rsidRDefault="002F03A1" w:rsidP="007A7997">
      <w:pPr>
        <w:pStyle w:val="a7"/>
        <w:numPr>
          <w:ilvl w:val="0"/>
          <w:numId w:val="67"/>
        </w:numPr>
        <w:ind w:leftChars="0" w:firstLine="6"/>
      </w:pPr>
      <w:r w:rsidRPr="00DD78D5">
        <w:rPr>
          <w:rFonts w:hint="eastAsia"/>
        </w:rPr>
        <w:t>4</w:t>
      </w:r>
      <w:r w:rsidRPr="00DD78D5">
        <w:rPr>
          <w:rFonts w:hint="eastAsia"/>
        </w:rPr>
        <w:t>～</w:t>
      </w:r>
      <w:r w:rsidRPr="00DD78D5">
        <w:rPr>
          <w:rFonts w:hint="eastAsia"/>
        </w:rPr>
        <w:t>5</w:t>
      </w:r>
      <w:r w:rsidRPr="00DD78D5">
        <w:rPr>
          <w:rFonts w:hint="eastAsia"/>
        </w:rPr>
        <w:t>ターン</w:t>
      </w:r>
    </w:p>
    <w:p w:rsidR="006B0F6E" w:rsidRPr="00DD78D5" w:rsidRDefault="006B0F6E" w:rsidP="007A7997">
      <w:pPr>
        <w:pStyle w:val="a7"/>
        <w:numPr>
          <w:ilvl w:val="0"/>
          <w:numId w:val="67"/>
        </w:numPr>
        <w:ind w:leftChars="0" w:firstLine="6"/>
      </w:pPr>
      <w:r w:rsidRPr="00DD78D5">
        <w:rPr>
          <w:rFonts w:hint="eastAsia"/>
        </w:rPr>
        <w:t>5</w:t>
      </w:r>
      <w:r w:rsidRPr="00DD78D5">
        <w:rPr>
          <w:rFonts w:hint="eastAsia"/>
        </w:rPr>
        <w:t>～</w:t>
      </w:r>
      <w:r w:rsidRPr="00DD78D5">
        <w:rPr>
          <w:rFonts w:hint="eastAsia"/>
        </w:rPr>
        <w:t>7</w:t>
      </w:r>
      <w:r w:rsidRPr="00DD78D5">
        <w:rPr>
          <w:rFonts w:hint="eastAsia"/>
        </w:rPr>
        <w:t>ターン</w:t>
      </w:r>
    </w:p>
    <w:p w:rsidR="006B0F6E" w:rsidRPr="00DD78D5" w:rsidRDefault="006B0F6E" w:rsidP="007A7997">
      <w:pPr>
        <w:pStyle w:val="a7"/>
        <w:numPr>
          <w:ilvl w:val="0"/>
          <w:numId w:val="67"/>
        </w:numPr>
        <w:ind w:leftChars="0" w:firstLine="6"/>
      </w:pPr>
      <w:r w:rsidRPr="00DD78D5">
        <w:rPr>
          <w:rFonts w:hint="eastAsia"/>
        </w:rPr>
        <w:t>7</w:t>
      </w:r>
      <w:r w:rsidRPr="00DD78D5">
        <w:rPr>
          <w:rFonts w:hint="eastAsia"/>
        </w:rPr>
        <w:t>～</w:t>
      </w:r>
      <w:r w:rsidR="00946F15" w:rsidRPr="00DD78D5">
        <w:rPr>
          <w:rFonts w:hint="eastAsia"/>
        </w:rPr>
        <w:t>10</w:t>
      </w:r>
      <w:r w:rsidRPr="00DD78D5">
        <w:rPr>
          <w:rFonts w:hint="eastAsia"/>
        </w:rPr>
        <w:t>ターン</w:t>
      </w:r>
    </w:p>
    <w:p w:rsidR="00536921" w:rsidRPr="00DD78D5" w:rsidRDefault="006B0F6E" w:rsidP="007A7997">
      <w:pPr>
        <w:pStyle w:val="a7"/>
        <w:numPr>
          <w:ilvl w:val="0"/>
          <w:numId w:val="67"/>
        </w:numPr>
        <w:ind w:leftChars="0" w:firstLine="6"/>
      </w:pPr>
      <w:r w:rsidRPr="00DD78D5">
        <w:rPr>
          <w:rFonts w:hint="eastAsia"/>
        </w:rPr>
        <w:t>10</w:t>
      </w:r>
      <w:r w:rsidRPr="00DD78D5">
        <w:rPr>
          <w:rFonts w:hint="eastAsia"/>
        </w:rPr>
        <w:t>ターン</w:t>
      </w:r>
      <w:r w:rsidR="002F03A1" w:rsidRPr="00DD78D5">
        <w:rPr>
          <w:rFonts w:hint="eastAsia"/>
        </w:rPr>
        <w:t>以上</w:t>
      </w:r>
    </w:p>
    <w:p w:rsidR="00536921" w:rsidRPr="00DD78D5" w:rsidRDefault="00536921" w:rsidP="009B663B"/>
    <w:p w:rsidR="007354D3" w:rsidRPr="00DD78D5" w:rsidRDefault="00B9689D" w:rsidP="00460D20">
      <w:r>
        <w:rPr>
          <w:rFonts w:hint="eastAsia"/>
        </w:rPr>
        <w:t>Q38</w:t>
      </w:r>
      <w:r w:rsidR="00F747A0" w:rsidRPr="00DD78D5">
        <w:rPr>
          <w:rFonts w:hint="eastAsia"/>
        </w:rPr>
        <w:t>◆</w:t>
      </w:r>
      <w:r w:rsidR="00460D20" w:rsidRPr="00DD78D5">
        <w:rPr>
          <w:rFonts w:hint="eastAsia"/>
        </w:rPr>
        <w:t>あなたはこれまでに何種類の</w:t>
      </w:r>
      <w:r w:rsidR="00993383" w:rsidRPr="00DD78D5">
        <w:rPr>
          <w:rFonts w:hint="eastAsia"/>
        </w:rPr>
        <w:t>電子タバコ</w:t>
      </w:r>
      <w:r w:rsidR="00460D20" w:rsidRPr="00DD78D5">
        <w:rPr>
          <w:rFonts w:hint="eastAsia"/>
        </w:rPr>
        <w:t>を使用したことがありますか</w:t>
      </w:r>
      <w:r>
        <w:rPr>
          <w:rFonts w:hint="eastAsia"/>
        </w:rPr>
        <w:t>。</w:t>
      </w:r>
      <w:r w:rsidR="00460D20" w:rsidRPr="00DD78D5">
        <w:rPr>
          <w:rFonts w:hint="eastAsia"/>
        </w:rPr>
        <w:t xml:space="preserve">　</w:t>
      </w:r>
    </w:p>
    <w:p w:rsidR="00460D20" w:rsidRPr="00DD78D5" w:rsidRDefault="007354D3" w:rsidP="00460D20">
      <w:r w:rsidRPr="00DD78D5">
        <w:rPr>
          <w:rFonts w:hint="eastAsia"/>
        </w:rPr>
        <w:t xml:space="preserve">　　　　</w:t>
      </w:r>
      <w:r w:rsidR="00FF4771">
        <w:rPr>
          <w:rFonts w:hint="eastAsia"/>
        </w:rPr>
        <w:t>【</w:t>
      </w:r>
      <w:r w:rsidR="00FF4771">
        <w:rPr>
          <w:rFonts w:hint="eastAsia"/>
        </w:rPr>
        <w:t>Q38</w:t>
      </w:r>
      <w:r w:rsidR="00FF4771">
        <w:t>_1</w:t>
      </w:r>
      <w:r w:rsidR="00FF4771">
        <w:rPr>
          <w:rFonts w:hint="eastAsia"/>
        </w:rPr>
        <w:t>】</w:t>
      </w:r>
      <w:r w:rsidR="00460D20" w:rsidRPr="00DD78D5">
        <w:rPr>
          <w:rFonts w:hint="eastAsia"/>
          <w:u w:val="single"/>
        </w:rPr>
        <w:t xml:space="preserve">　　　種類</w:t>
      </w:r>
      <w:r w:rsidRPr="00DD78D5">
        <w:rPr>
          <w:rFonts w:hint="eastAsia"/>
          <w:u w:val="single"/>
        </w:rPr>
        <w:t>（本体）</w:t>
      </w:r>
    </w:p>
    <w:p w:rsidR="00871901" w:rsidRPr="00DD78D5" w:rsidRDefault="007354D3" w:rsidP="00522B0A">
      <w:r w:rsidRPr="00DD78D5">
        <w:rPr>
          <w:rFonts w:hint="eastAsia"/>
        </w:rPr>
        <w:t xml:space="preserve">　　　　</w:t>
      </w:r>
      <w:r w:rsidR="00FF4771">
        <w:rPr>
          <w:rFonts w:hint="eastAsia"/>
        </w:rPr>
        <w:t>【</w:t>
      </w:r>
      <w:r w:rsidR="00FF4771">
        <w:rPr>
          <w:rFonts w:hint="eastAsia"/>
        </w:rPr>
        <w:t>Q38</w:t>
      </w:r>
      <w:r w:rsidR="00FF4771">
        <w:t>_2</w:t>
      </w:r>
      <w:r w:rsidR="00FF4771">
        <w:rPr>
          <w:rFonts w:hint="eastAsia"/>
        </w:rPr>
        <w:t>】</w:t>
      </w:r>
      <w:r w:rsidRPr="00DD78D5">
        <w:rPr>
          <w:rFonts w:hint="eastAsia"/>
          <w:u w:val="single"/>
        </w:rPr>
        <w:t xml:space="preserve">　　　種類（リキッド）</w:t>
      </w:r>
    </w:p>
    <w:p w:rsidR="007354D3" w:rsidRPr="00DD78D5" w:rsidRDefault="007354D3" w:rsidP="00522B0A"/>
    <w:p w:rsidR="00522B0A" w:rsidRDefault="00B9689D" w:rsidP="00522B0A">
      <w:r>
        <w:rPr>
          <w:rFonts w:hint="eastAsia"/>
        </w:rPr>
        <w:t>Q39</w:t>
      </w:r>
      <w:r w:rsidR="00F747A0" w:rsidRPr="00DD78D5">
        <w:rPr>
          <w:rFonts w:hint="eastAsia"/>
        </w:rPr>
        <w:t>◆</w:t>
      </w:r>
      <w:r w:rsidR="005143D3" w:rsidRPr="00DD78D5">
        <w:rPr>
          <w:rFonts w:hint="eastAsia"/>
        </w:rPr>
        <w:t>あなたはどうやって</w:t>
      </w:r>
      <w:r w:rsidR="00993383" w:rsidRPr="00DD78D5">
        <w:rPr>
          <w:rFonts w:hint="eastAsia"/>
        </w:rPr>
        <w:t>電子タバコ</w:t>
      </w:r>
      <w:r w:rsidR="00BA2DE4" w:rsidRPr="00DD78D5">
        <w:rPr>
          <w:rFonts w:hint="eastAsia"/>
        </w:rPr>
        <w:t>を入手しましたか</w:t>
      </w:r>
      <w:r>
        <w:rPr>
          <w:rFonts w:hint="eastAsia"/>
        </w:rPr>
        <w:t>。</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F70BB2" w:rsidRPr="00DD78D5">
        <w:rPr>
          <w:rFonts w:hint="eastAsia"/>
        </w:rPr>
        <w:t xml:space="preserve">　（</w:t>
      </w:r>
      <w:r>
        <w:rPr>
          <w:rFonts w:hint="eastAsia"/>
        </w:rPr>
        <w:t>いくつでも</w:t>
      </w:r>
      <w:r w:rsidR="00F70BB2" w:rsidRPr="00DD78D5">
        <w:rPr>
          <w:rFonts w:hint="eastAsia"/>
        </w:rPr>
        <w:t>）</w:t>
      </w:r>
    </w:p>
    <w:p w:rsidR="00E604AC" w:rsidRPr="00DD78D5" w:rsidRDefault="00E604AC" w:rsidP="00522B0A">
      <w:pPr>
        <w:rPr>
          <w:rFonts w:hint="eastAsia"/>
        </w:rPr>
      </w:pPr>
      <w:r>
        <w:rPr>
          <w:rFonts w:hint="eastAsia"/>
        </w:rPr>
        <w:t>【</w:t>
      </w:r>
      <w:r>
        <w:rPr>
          <w:rFonts w:hint="eastAsia"/>
        </w:rPr>
        <w:t>Q39</w:t>
      </w:r>
      <w:r>
        <w:rPr>
          <w:rFonts w:hint="eastAsia"/>
        </w:rPr>
        <w:t>】</w:t>
      </w:r>
    </w:p>
    <w:p w:rsidR="00C40EE2" w:rsidRPr="00DD78D5" w:rsidRDefault="00C732FA" w:rsidP="00DF32DF">
      <w:pPr>
        <w:pStyle w:val="a7"/>
        <w:numPr>
          <w:ilvl w:val="0"/>
          <w:numId w:val="11"/>
        </w:numPr>
        <w:ind w:leftChars="0" w:firstLine="6"/>
      </w:pPr>
      <w:r w:rsidRPr="00DD78D5">
        <w:rPr>
          <w:rFonts w:hint="eastAsia"/>
        </w:rPr>
        <w:t>小売店・</w:t>
      </w:r>
      <w:r w:rsidR="0070674C" w:rsidRPr="00DD78D5">
        <w:rPr>
          <w:rFonts w:hint="eastAsia"/>
        </w:rPr>
        <w:t>コンビニエンスストア</w:t>
      </w:r>
      <w:r w:rsidR="00DC68F5" w:rsidRPr="00DD78D5">
        <w:rPr>
          <w:rFonts w:hint="eastAsia"/>
        </w:rPr>
        <w:t>・</w:t>
      </w:r>
      <w:r w:rsidR="00C40EE2" w:rsidRPr="00DD78D5">
        <w:rPr>
          <w:rFonts w:hint="eastAsia"/>
        </w:rPr>
        <w:t>スーパー・</w:t>
      </w:r>
      <w:r w:rsidRPr="00DD78D5">
        <w:rPr>
          <w:rFonts w:hint="eastAsia"/>
        </w:rPr>
        <w:t>専門店</w:t>
      </w:r>
      <w:r w:rsidR="00DC68F5" w:rsidRPr="00DD78D5">
        <w:rPr>
          <w:rFonts w:hint="eastAsia"/>
        </w:rPr>
        <w:t>など店舗</w:t>
      </w:r>
    </w:p>
    <w:p w:rsidR="0070674C" w:rsidRPr="00DD78D5" w:rsidRDefault="00DC68F5" w:rsidP="00DF32DF">
      <w:pPr>
        <w:pStyle w:val="a7"/>
        <w:numPr>
          <w:ilvl w:val="0"/>
          <w:numId w:val="11"/>
        </w:numPr>
        <w:ind w:leftChars="0" w:firstLine="6"/>
      </w:pPr>
      <w:r w:rsidRPr="00DD78D5">
        <w:rPr>
          <w:rFonts w:hint="eastAsia"/>
        </w:rPr>
        <w:lastRenderedPageBreak/>
        <w:t>ド</w:t>
      </w:r>
      <w:r w:rsidR="0070674C" w:rsidRPr="00DD78D5">
        <w:rPr>
          <w:rFonts w:hint="eastAsia"/>
        </w:rPr>
        <w:t>ラッグストア・薬局</w:t>
      </w:r>
      <w:r w:rsidR="00DB7AF7" w:rsidRPr="00DD78D5">
        <w:rPr>
          <w:rFonts w:hint="eastAsia"/>
        </w:rPr>
        <w:t>・薬店</w:t>
      </w:r>
    </w:p>
    <w:p w:rsidR="00522B0A" w:rsidRPr="00DD78D5" w:rsidRDefault="00522B0A" w:rsidP="00DF32DF">
      <w:pPr>
        <w:pStyle w:val="a7"/>
        <w:numPr>
          <w:ilvl w:val="0"/>
          <w:numId w:val="11"/>
        </w:numPr>
        <w:ind w:leftChars="0" w:firstLine="6"/>
      </w:pPr>
      <w:r w:rsidRPr="00DD78D5">
        <w:rPr>
          <w:rFonts w:hint="eastAsia"/>
        </w:rPr>
        <w:t>ネット通販</w:t>
      </w:r>
    </w:p>
    <w:p w:rsidR="0070674C" w:rsidRPr="00DD78D5" w:rsidRDefault="00522B0A" w:rsidP="00DF32DF">
      <w:pPr>
        <w:pStyle w:val="a7"/>
        <w:numPr>
          <w:ilvl w:val="0"/>
          <w:numId w:val="11"/>
        </w:numPr>
        <w:ind w:leftChars="0" w:firstLine="6"/>
      </w:pPr>
      <w:r w:rsidRPr="00DD78D5">
        <w:rPr>
          <w:rFonts w:hint="eastAsia"/>
        </w:rPr>
        <w:t>友人・知人から</w:t>
      </w:r>
    </w:p>
    <w:p w:rsidR="008D4174" w:rsidRPr="00DD78D5" w:rsidRDefault="008D4174" w:rsidP="00DF32DF">
      <w:pPr>
        <w:pStyle w:val="a7"/>
        <w:numPr>
          <w:ilvl w:val="0"/>
          <w:numId w:val="11"/>
        </w:numPr>
        <w:ind w:leftChars="0" w:firstLine="6"/>
      </w:pPr>
      <w:r w:rsidRPr="00DD78D5">
        <w:rPr>
          <w:rFonts w:hint="eastAsia"/>
        </w:rPr>
        <w:t>家族・親戚から</w:t>
      </w:r>
    </w:p>
    <w:p w:rsidR="00522B0A" w:rsidRPr="00DD78D5" w:rsidRDefault="00522B0A" w:rsidP="00DF32DF">
      <w:pPr>
        <w:pStyle w:val="a7"/>
        <w:numPr>
          <w:ilvl w:val="0"/>
          <w:numId w:val="11"/>
        </w:numPr>
        <w:ind w:leftChars="0" w:firstLine="6"/>
      </w:pPr>
      <w:r w:rsidRPr="00DD78D5">
        <w:rPr>
          <w:rFonts w:hint="eastAsia"/>
        </w:rPr>
        <w:t>その他</w:t>
      </w:r>
      <w:r w:rsidRPr="00DD78D5">
        <w:rPr>
          <w:rFonts w:hint="eastAsia"/>
          <w:u w:val="single"/>
        </w:rPr>
        <w:t xml:space="preserve">（　　</w:t>
      </w:r>
      <w:r w:rsidR="00F17393" w:rsidRPr="00DD78D5">
        <w:rPr>
          <w:rFonts w:hint="eastAsia"/>
          <w:u w:val="single"/>
        </w:rPr>
        <w:t xml:space="preserve">          </w:t>
      </w:r>
      <w:r w:rsidR="00DC68F5" w:rsidRPr="00DD78D5">
        <w:rPr>
          <w:rFonts w:hint="eastAsia"/>
          <w:u w:val="single"/>
        </w:rPr>
        <w:t xml:space="preserve">　</w:t>
      </w:r>
      <w:r w:rsidRPr="00DD78D5">
        <w:rPr>
          <w:rFonts w:hint="eastAsia"/>
          <w:u w:val="single"/>
        </w:rPr>
        <w:t xml:space="preserve">　）</w:t>
      </w:r>
    </w:p>
    <w:p w:rsidR="003F2DE8" w:rsidRPr="00DD78D5" w:rsidRDefault="003F2DE8" w:rsidP="00B16DE4"/>
    <w:p w:rsidR="00B16DE4" w:rsidRDefault="00B9689D" w:rsidP="00B16DE4">
      <w:r>
        <w:rPr>
          <w:rFonts w:hint="eastAsia"/>
        </w:rPr>
        <w:t>Q40</w:t>
      </w:r>
      <w:r w:rsidR="00566007" w:rsidRPr="00FD709C">
        <w:rPr>
          <w:rFonts w:hint="eastAsia"/>
          <w:color w:val="FF0000"/>
        </w:rPr>
        <w:t>■</w:t>
      </w:r>
      <w:r w:rsidR="00F747A0" w:rsidRPr="00DD78D5">
        <w:rPr>
          <w:rFonts w:hint="eastAsia"/>
        </w:rPr>
        <w:t>◆</w:t>
      </w:r>
      <w:r w:rsidR="00B16DE4" w:rsidRPr="00DD78D5">
        <w:rPr>
          <w:rFonts w:hint="eastAsia"/>
        </w:rPr>
        <w:t>あなたが現在</w:t>
      </w:r>
      <w:r w:rsidR="00821A8E" w:rsidRPr="00DD78D5">
        <w:rPr>
          <w:rFonts w:hint="eastAsia"/>
        </w:rPr>
        <w:t>、</w:t>
      </w:r>
      <w:r w:rsidR="00B16DE4" w:rsidRPr="00DD78D5">
        <w:rPr>
          <w:rFonts w:hint="eastAsia"/>
        </w:rPr>
        <w:t>主に使用している</w:t>
      </w:r>
      <w:r w:rsidR="001C63CF" w:rsidRPr="00DD78D5">
        <w:rPr>
          <w:rFonts w:hint="eastAsia"/>
        </w:rPr>
        <w:t>（していた）</w:t>
      </w:r>
      <w:r w:rsidR="00993383" w:rsidRPr="00DD78D5">
        <w:rPr>
          <w:rFonts w:hint="eastAsia"/>
        </w:rPr>
        <w:t>電子タバコ</w:t>
      </w:r>
      <w:r w:rsidR="00B16DE4" w:rsidRPr="00DD78D5">
        <w:rPr>
          <w:rFonts w:hint="eastAsia"/>
        </w:rPr>
        <w:t>のブランド名を</w:t>
      </w:r>
      <w:r w:rsidR="00944450" w:rsidRPr="00DD78D5">
        <w:rPr>
          <w:rFonts w:hint="eastAsia"/>
        </w:rPr>
        <w:t>1</w:t>
      </w:r>
      <w:r w:rsidR="00437D1B" w:rsidRPr="00DD78D5">
        <w:rPr>
          <w:rFonts w:hint="eastAsia"/>
        </w:rPr>
        <w:t>つ</w:t>
      </w:r>
      <w:r w:rsidR="00B16DE4" w:rsidRPr="00DD78D5">
        <w:rPr>
          <w:rFonts w:hint="eastAsia"/>
        </w:rPr>
        <w:t>お答えください。</w:t>
      </w:r>
      <w:r w:rsidR="007354D3" w:rsidRPr="00DD78D5">
        <w:rPr>
          <w:rFonts w:hint="eastAsia"/>
        </w:rPr>
        <w:t>リストに該当するものがない場合、大変御面倒をお掛け致しますが、その他の欄にブランド名を正確に御記入ください。</w:t>
      </w:r>
    </w:p>
    <w:p w:rsidR="00E604AC" w:rsidRPr="00DD78D5" w:rsidRDefault="00E604AC" w:rsidP="00B16DE4">
      <w:pPr>
        <w:rPr>
          <w:rFonts w:hint="eastAsia"/>
        </w:rPr>
      </w:pPr>
      <w:r>
        <w:rPr>
          <w:rFonts w:hint="eastAsia"/>
        </w:rPr>
        <w:t>【</w:t>
      </w:r>
      <w:r>
        <w:rPr>
          <w:rFonts w:hint="eastAsia"/>
        </w:rPr>
        <w:t>Q40</w:t>
      </w:r>
      <w:r>
        <w:rPr>
          <w:rFonts w:hint="eastAsia"/>
        </w:rPr>
        <w:t>】</w:t>
      </w:r>
    </w:p>
    <w:p w:rsidR="000E47E6" w:rsidRPr="00DD78D5" w:rsidRDefault="000E47E6" w:rsidP="00DF32DF">
      <w:pPr>
        <w:pStyle w:val="a7"/>
        <w:numPr>
          <w:ilvl w:val="0"/>
          <w:numId w:val="20"/>
        </w:numPr>
        <w:ind w:leftChars="0" w:firstLine="6"/>
      </w:pPr>
      <w:r w:rsidRPr="00DD78D5">
        <w:rPr>
          <w:rFonts w:hint="eastAsia"/>
        </w:rPr>
        <w:t>NJOY</w:t>
      </w:r>
    </w:p>
    <w:p w:rsidR="006163E9" w:rsidRPr="00DD78D5" w:rsidRDefault="00B16DE4" w:rsidP="00DF32DF">
      <w:pPr>
        <w:pStyle w:val="a7"/>
        <w:numPr>
          <w:ilvl w:val="0"/>
          <w:numId w:val="20"/>
        </w:numPr>
        <w:ind w:leftChars="0" w:firstLine="6"/>
      </w:pPr>
      <w:r w:rsidRPr="00DD78D5">
        <w:rPr>
          <w:rFonts w:hint="eastAsia"/>
        </w:rPr>
        <w:t>Blu</w:t>
      </w:r>
      <w:r w:rsidR="00193224" w:rsidRPr="00DD78D5">
        <w:t xml:space="preserve"> </w:t>
      </w:r>
    </w:p>
    <w:p w:rsidR="000E47E6" w:rsidRPr="00DD78D5" w:rsidRDefault="000E47E6" w:rsidP="00DF32DF">
      <w:pPr>
        <w:pStyle w:val="a7"/>
        <w:numPr>
          <w:ilvl w:val="0"/>
          <w:numId w:val="20"/>
        </w:numPr>
        <w:ind w:leftChars="0" w:firstLine="6"/>
      </w:pPr>
      <w:r w:rsidRPr="00DD78D5">
        <w:rPr>
          <w:rFonts w:hint="eastAsia"/>
        </w:rPr>
        <w:t>VAPE X6</w:t>
      </w:r>
    </w:p>
    <w:p w:rsidR="00B16DE4" w:rsidRPr="00DD78D5" w:rsidRDefault="00B16DE4" w:rsidP="00DF32DF">
      <w:pPr>
        <w:pStyle w:val="a7"/>
        <w:numPr>
          <w:ilvl w:val="0"/>
          <w:numId w:val="20"/>
        </w:numPr>
        <w:ind w:leftChars="0" w:firstLine="6"/>
      </w:pPr>
      <w:r w:rsidRPr="00DD78D5">
        <w:rPr>
          <w:rFonts w:hint="eastAsia"/>
        </w:rPr>
        <w:t>Ploom</w:t>
      </w:r>
    </w:p>
    <w:p w:rsidR="00B16DE4" w:rsidRPr="00DD78D5" w:rsidRDefault="00EA3E12" w:rsidP="00DF32DF">
      <w:pPr>
        <w:pStyle w:val="a7"/>
        <w:numPr>
          <w:ilvl w:val="0"/>
          <w:numId w:val="20"/>
        </w:numPr>
        <w:ind w:leftChars="0" w:firstLine="6"/>
      </w:pPr>
      <w:r w:rsidRPr="00DD78D5">
        <w:rPr>
          <w:rFonts w:hint="eastAsia"/>
        </w:rPr>
        <w:t>iQ</w:t>
      </w:r>
      <w:r w:rsidR="00B16DE4" w:rsidRPr="00DD78D5">
        <w:rPr>
          <w:rFonts w:hint="eastAsia"/>
        </w:rPr>
        <w:t>OS</w:t>
      </w:r>
    </w:p>
    <w:p w:rsidR="00B16DE4" w:rsidRPr="00DD78D5" w:rsidRDefault="00B16DE4" w:rsidP="00DF32DF">
      <w:pPr>
        <w:pStyle w:val="a7"/>
        <w:numPr>
          <w:ilvl w:val="0"/>
          <w:numId w:val="20"/>
        </w:numPr>
        <w:ind w:leftChars="0" w:firstLine="6"/>
      </w:pPr>
      <w:r w:rsidRPr="00DD78D5">
        <w:rPr>
          <w:rFonts w:hint="eastAsia"/>
        </w:rPr>
        <w:t>その他</w:t>
      </w:r>
      <w:r w:rsidRPr="00DD78D5">
        <w:rPr>
          <w:rFonts w:hint="eastAsia"/>
          <w:u w:val="single"/>
        </w:rPr>
        <w:t xml:space="preserve">（　　　</w:t>
      </w:r>
      <w:r w:rsidR="00F17393" w:rsidRPr="00DD78D5">
        <w:rPr>
          <w:rFonts w:hint="eastAsia"/>
          <w:u w:val="single"/>
        </w:rPr>
        <w:t xml:space="preserve">      </w:t>
      </w:r>
      <w:r w:rsidRPr="00DD78D5">
        <w:rPr>
          <w:rFonts w:hint="eastAsia"/>
          <w:u w:val="single"/>
        </w:rPr>
        <w:t xml:space="preserve">　　　）</w:t>
      </w:r>
    </w:p>
    <w:p w:rsidR="00B16DE4" w:rsidRPr="00DD78D5" w:rsidRDefault="00B16DE4" w:rsidP="00B16DE4"/>
    <w:p w:rsidR="00B16DE4" w:rsidRDefault="00B9689D" w:rsidP="00B16DE4">
      <w:r>
        <w:rPr>
          <w:rFonts w:hint="eastAsia"/>
        </w:rPr>
        <w:t>Q41</w:t>
      </w:r>
      <w:r w:rsidR="00566007" w:rsidRPr="00FD709C">
        <w:rPr>
          <w:rFonts w:hint="eastAsia"/>
          <w:color w:val="FF0000"/>
        </w:rPr>
        <w:t>■</w:t>
      </w:r>
      <w:r w:rsidR="00F747A0" w:rsidRPr="00DD78D5">
        <w:rPr>
          <w:rFonts w:hint="eastAsia"/>
        </w:rPr>
        <w:t>◆</w:t>
      </w:r>
      <w:r w:rsidR="00B16DE4" w:rsidRPr="00DD78D5">
        <w:rPr>
          <w:rFonts w:hint="eastAsia"/>
        </w:rPr>
        <w:t>あなたが</w:t>
      </w:r>
      <w:r w:rsidR="001C63CF" w:rsidRPr="00DD78D5">
        <w:rPr>
          <w:rFonts w:hint="eastAsia"/>
        </w:rPr>
        <w:t>主に</w:t>
      </w:r>
      <w:r w:rsidR="00B16DE4" w:rsidRPr="00DD78D5">
        <w:rPr>
          <w:rFonts w:hint="eastAsia"/>
        </w:rPr>
        <w:t>使用した</w:t>
      </w:r>
      <w:r w:rsidR="00993383" w:rsidRPr="00DD78D5">
        <w:rPr>
          <w:rFonts w:hint="eastAsia"/>
        </w:rPr>
        <w:t>電子タバコ</w:t>
      </w:r>
      <w:r w:rsidR="00FA77DD" w:rsidRPr="00DD78D5">
        <w:rPr>
          <w:rFonts w:hint="eastAsia"/>
        </w:rPr>
        <w:t>の</w:t>
      </w:r>
      <w:r w:rsidR="000F219D" w:rsidRPr="00DD78D5">
        <w:rPr>
          <w:rFonts w:hint="eastAsia"/>
        </w:rPr>
        <w:t>噴霧器</w:t>
      </w:r>
      <w:r w:rsidR="008D4174" w:rsidRPr="00DD78D5">
        <w:rPr>
          <w:rFonts w:hint="eastAsia"/>
        </w:rPr>
        <w:t>など電子機械部分</w:t>
      </w:r>
      <w:r w:rsidR="00B16DE4" w:rsidRPr="00DD78D5">
        <w:rPr>
          <w:rFonts w:hint="eastAsia"/>
        </w:rPr>
        <w:t>と溶液（リキッド</w:t>
      </w:r>
      <w:r w:rsidR="00C70704" w:rsidRPr="00DD78D5">
        <w:rPr>
          <w:rFonts w:hint="eastAsia"/>
        </w:rPr>
        <w:t>・フレーバー</w:t>
      </w:r>
      <w:r w:rsidR="00B16DE4" w:rsidRPr="00DD78D5">
        <w:rPr>
          <w:rFonts w:hint="eastAsia"/>
        </w:rPr>
        <w:t>）の合計価格（初期費用）をお答えください。</w:t>
      </w:r>
    </w:p>
    <w:p w:rsidR="00E604AC" w:rsidRPr="00DD78D5" w:rsidRDefault="00E604AC" w:rsidP="00B16DE4">
      <w:pPr>
        <w:rPr>
          <w:rFonts w:hint="eastAsia"/>
        </w:rPr>
      </w:pPr>
      <w:r>
        <w:rPr>
          <w:rFonts w:hint="eastAsia"/>
        </w:rPr>
        <w:t>【</w:t>
      </w:r>
      <w:r>
        <w:rPr>
          <w:rFonts w:hint="eastAsia"/>
        </w:rPr>
        <w:t>Q4</w:t>
      </w:r>
      <w:r>
        <w:t>1</w:t>
      </w:r>
      <w:r>
        <w:rPr>
          <w:rFonts w:hint="eastAsia"/>
        </w:rPr>
        <w:t>】</w:t>
      </w:r>
    </w:p>
    <w:p w:rsidR="00B16DE4" w:rsidRPr="00566007" w:rsidRDefault="00B16DE4" w:rsidP="00967726">
      <w:pPr>
        <w:ind w:firstLineChars="100" w:firstLine="210"/>
        <w:rPr>
          <w:u w:val="single"/>
        </w:rPr>
      </w:pPr>
      <w:r w:rsidRPr="00566007">
        <w:rPr>
          <w:rFonts w:hint="eastAsia"/>
          <w:u w:val="single"/>
        </w:rPr>
        <w:t>合計価格</w:t>
      </w:r>
      <w:r w:rsidRPr="00566007">
        <w:rPr>
          <w:rFonts w:hint="eastAsia"/>
          <w:u w:val="single"/>
        </w:rPr>
        <w:t>[</w:t>
      </w:r>
      <w:r w:rsidRPr="00566007">
        <w:rPr>
          <w:rFonts w:hint="eastAsia"/>
          <w:u w:val="single"/>
        </w:rPr>
        <w:t xml:space="preserve">　　　</w:t>
      </w:r>
      <w:r w:rsidRPr="00566007">
        <w:rPr>
          <w:rFonts w:hint="eastAsia"/>
          <w:u w:val="single"/>
        </w:rPr>
        <w:t>]</w:t>
      </w:r>
      <w:r w:rsidRPr="00566007">
        <w:rPr>
          <w:rFonts w:hint="eastAsia"/>
          <w:u w:val="single"/>
        </w:rPr>
        <w:t>円</w:t>
      </w:r>
    </w:p>
    <w:p w:rsidR="00B16DE4" w:rsidRPr="00DD78D5" w:rsidRDefault="00B16DE4" w:rsidP="00B16DE4">
      <w:pPr>
        <w:pStyle w:val="a7"/>
        <w:ind w:leftChars="0" w:left="420"/>
      </w:pPr>
    </w:p>
    <w:p w:rsidR="00B16DE4" w:rsidRPr="00DD78D5" w:rsidRDefault="00B9689D" w:rsidP="00B16DE4">
      <w:r>
        <w:rPr>
          <w:rFonts w:hint="eastAsia"/>
        </w:rPr>
        <w:t>Q42</w:t>
      </w:r>
      <w:r w:rsidR="00566007" w:rsidRPr="00FD709C">
        <w:rPr>
          <w:rFonts w:hint="eastAsia"/>
          <w:color w:val="FF0000"/>
        </w:rPr>
        <w:t>■</w:t>
      </w:r>
      <w:r w:rsidR="00F747A0" w:rsidRPr="00DD78D5">
        <w:rPr>
          <w:rFonts w:hint="eastAsia"/>
        </w:rPr>
        <w:t>◆</w:t>
      </w:r>
      <w:r w:rsidR="00B16DE4" w:rsidRPr="00DD78D5">
        <w:rPr>
          <w:rFonts w:hint="eastAsia"/>
        </w:rPr>
        <w:t>あなたが</w:t>
      </w:r>
      <w:r w:rsidR="001C63CF" w:rsidRPr="00DD78D5">
        <w:rPr>
          <w:rFonts w:hint="eastAsia"/>
        </w:rPr>
        <w:t>主に</w:t>
      </w:r>
      <w:r w:rsidR="00B16DE4" w:rsidRPr="00DD78D5">
        <w:rPr>
          <w:rFonts w:hint="eastAsia"/>
        </w:rPr>
        <w:t>使用した</w:t>
      </w:r>
      <w:r w:rsidR="00993383" w:rsidRPr="00DD78D5">
        <w:rPr>
          <w:rFonts w:hint="eastAsia"/>
        </w:rPr>
        <w:t>電子タバコ</w:t>
      </w:r>
      <w:r w:rsidR="00B16DE4" w:rsidRPr="00DD78D5">
        <w:rPr>
          <w:rFonts w:hint="eastAsia"/>
        </w:rPr>
        <w:t>の溶液（リキッド</w:t>
      </w:r>
      <w:r w:rsidR="00C70704" w:rsidRPr="00DD78D5">
        <w:rPr>
          <w:rFonts w:hint="eastAsia"/>
        </w:rPr>
        <w:t>・フレーバー</w:t>
      </w:r>
      <w:r w:rsidR="00B16DE4" w:rsidRPr="00DD78D5">
        <w:rPr>
          <w:rFonts w:hint="eastAsia"/>
        </w:rPr>
        <w:t>）の用量および価格をお答えください。</w:t>
      </w:r>
    </w:p>
    <w:p w:rsidR="00522B0A" w:rsidRPr="00DD78D5" w:rsidRDefault="00B16DE4" w:rsidP="00522B0A">
      <w:r w:rsidRPr="00DD78D5">
        <w:rPr>
          <w:rFonts w:hint="eastAsia"/>
        </w:rPr>
        <w:t xml:space="preserve">　</w:t>
      </w:r>
      <w:r w:rsidR="00E604AC">
        <w:rPr>
          <w:rFonts w:hint="eastAsia"/>
        </w:rPr>
        <w:t>【</w:t>
      </w:r>
      <w:r w:rsidR="00E604AC">
        <w:rPr>
          <w:rFonts w:hint="eastAsia"/>
        </w:rPr>
        <w:t>Q42</w:t>
      </w:r>
      <w:r w:rsidR="00E604AC">
        <w:t>_1</w:t>
      </w:r>
      <w:r w:rsidR="00E604AC">
        <w:rPr>
          <w:rFonts w:hint="eastAsia"/>
        </w:rPr>
        <w:t>】</w:t>
      </w:r>
      <w:r w:rsidRPr="00DD78D5">
        <w:rPr>
          <w:rFonts w:hint="eastAsia"/>
        </w:rPr>
        <w:t>用量</w:t>
      </w:r>
      <w:r w:rsidRPr="00DD78D5">
        <w:rPr>
          <w:rFonts w:hint="eastAsia"/>
        </w:rPr>
        <w:t>[</w:t>
      </w:r>
      <w:r w:rsidRPr="00DD78D5">
        <w:rPr>
          <w:rFonts w:hint="eastAsia"/>
        </w:rPr>
        <w:t xml:space="preserve">　　　　</w:t>
      </w:r>
      <w:r w:rsidRPr="00DD78D5">
        <w:rPr>
          <w:rFonts w:hint="eastAsia"/>
        </w:rPr>
        <w:t>]ml</w:t>
      </w:r>
      <w:r w:rsidRPr="00DD78D5">
        <w:rPr>
          <w:rFonts w:hint="eastAsia"/>
        </w:rPr>
        <w:t xml:space="preserve">　</w:t>
      </w:r>
      <w:r w:rsidR="00E604AC">
        <w:rPr>
          <w:rFonts w:hint="eastAsia"/>
        </w:rPr>
        <w:t>【</w:t>
      </w:r>
      <w:r w:rsidR="00E604AC">
        <w:rPr>
          <w:rFonts w:hint="eastAsia"/>
        </w:rPr>
        <w:t>Q42</w:t>
      </w:r>
      <w:r w:rsidR="00E604AC">
        <w:t>_2</w:t>
      </w:r>
      <w:r w:rsidR="00E604AC">
        <w:rPr>
          <w:rFonts w:hint="eastAsia"/>
        </w:rPr>
        <w:t>】</w:t>
      </w:r>
      <w:r w:rsidRPr="00DD78D5">
        <w:rPr>
          <w:rFonts w:hint="eastAsia"/>
        </w:rPr>
        <w:t>価格</w:t>
      </w:r>
      <w:r w:rsidRPr="00DD78D5">
        <w:rPr>
          <w:rFonts w:hint="eastAsia"/>
        </w:rPr>
        <w:t>[</w:t>
      </w:r>
      <w:r w:rsidRPr="00DD78D5">
        <w:rPr>
          <w:rFonts w:hint="eastAsia"/>
        </w:rPr>
        <w:t xml:space="preserve">　　　</w:t>
      </w:r>
      <w:r w:rsidRPr="00DD78D5">
        <w:rPr>
          <w:rFonts w:hint="eastAsia"/>
        </w:rPr>
        <w:t>]</w:t>
      </w:r>
      <w:r w:rsidRPr="00DD78D5">
        <w:rPr>
          <w:rFonts w:hint="eastAsia"/>
        </w:rPr>
        <w:t>円</w:t>
      </w:r>
    </w:p>
    <w:p w:rsidR="00504A5B" w:rsidRPr="00DD78D5" w:rsidRDefault="00504A5B" w:rsidP="00522B0A"/>
    <w:p w:rsidR="006B6DCB" w:rsidRDefault="00B9689D" w:rsidP="00522B0A">
      <w:r>
        <w:rPr>
          <w:rFonts w:hint="eastAsia"/>
        </w:rPr>
        <w:t>Q43</w:t>
      </w:r>
      <w:r w:rsidR="00100B8F" w:rsidRPr="00FD709C">
        <w:rPr>
          <w:rFonts w:hint="eastAsia"/>
          <w:color w:val="FF0000"/>
        </w:rPr>
        <w:t>■</w:t>
      </w:r>
      <w:r w:rsidR="006B6DCB" w:rsidRPr="00DD78D5">
        <w:rPr>
          <w:rFonts w:hint="eastAsia"/>
        </w:rPr>
        <w:t>◆あなたが主に使用した電子タバコの電圧についてお答えください。</w:t>
      </w:r>
    </w:p>
    <w:p w:rsidR="00BD512A" w:rsidRPr="00DD78D5" w:rsidRDefault="00BD512A" w:rsidP="00522B0A">
      <w:pPr>
        <w:rPr>
          <w:rFonts w:hint="eastAsia"/>
        </w:rPr>
      </w:pPr>
      <w:r>
        <w:rPr>
          <w:rFonts w:hint="eastAsia"/>
        </w:rPr>
        <w:t>【</w:t>
      </w:r>
      <w:r>
        <w:rPr>
          <w:rFonts w:hint="eastAsia"/>
        </w:rPr>
        <w:t>Q43</w:t>
      </w:r>
      <w:r>
        <w:rPr>
          <w:rFonts w:hint="eastAsia"/>
        </w:rPr>
        <w:t>】</w:t>
      </w:r>
    </w:p>
    <w:p w:rsidR="006B6DCB" w:rsidRPr="00DD78D5" w:rsidRDefault="006B6DCB" w:rsidP="007A7997">
      <w:pPr>
        <w:pStyle w:val="a7"/>
        <w:numPr>
          <w:ilvl w:val="0"/>
          <w:numId w:val="68"/>
        </w:numPr>
        <w:ind w:leftChars="0" w:firstLine="6"/>
      </w:pPr>
      <w:r w:rsidRPr="00DD78D5">
        <w:rPr>
          <w:rFonts w:hint="eastAsia"/>
        </w:rPr>
        <w:t>電圧は</w:t>
      </w:r>
      <w:r w:rsidRPr="00DD78D5">
        <w:rPr>
          <w:rFonts w:hint="eastAsia"/>
        </w:rPr>
        <w:t>1</w:t>
      </w:r>
      <w:r w:rsidRPr="00DD78D5">
        <w:rPr>
          <w:rFonts w:hint="eastAsia"/>
        </w:rPr>
        <w:t>段階に固定されている。</w:t>
      </w:r>
    </w:p>
    <w:p w:rsidR="006B6DCB" w:rsidRPr="00DD78D5" w:rsidRDefault="006B6DCB" w:rsidP="007A7997">
      <w:pPr>
        <w:pStyle w:val="a7"/>
        <w:numPr>
          <w:ilvl w:val="0"/>
          <w:numId w:val="68"/>
        </w:numPr>
        <w:ind w:leftChars="0" w:firstLine="6"/>
      </w:pPr>
      <w:r w:rsidRPr="00DD78D5">
        <w:rPr>
          <w:rFonts w:hint="eastAsia"/>
        </w:rPr>
        <w:t>電圧は可変式である。</w:t>
      </w:r>
    </w:p>
    <w:p w:rsidR="006B6DCB" w:rsidRPr="00DD78D5" w:rsidRDefault="006B6DCB" w:rsidP="00522B0A"/>
    <w:p w:rsidR="0070674C" w:rsidRPr="00DD78D5" w:rsidRDefault="00B9689D" w:rsidP="00522B0A">
      <w:r>
        <w:rPr>
          <w:rFonts w:hint="eastAsia"/>
        </w:rPr>
        <w:t>Q44</w:t>
      </w:r>
      <w:r w:rsidR="00F747A0" w:rsidRPr="00DD78D5">
        <w:rPr>
          <w:rFonts w:hint="eastAsia"/>
        </w:rPr>
        <w:t>◆</w:t>
      </w:r>
      <w:r w:rsidR="00AD3AB4" w:rsidRPr="00DD78D5">
        <w:rPr>
          <w:rFonts w:hint="eastAsia"/>
        </w:rPr>
        <w:t>あなたはこれまで</w:t>
      </w:r>
      <w:r w:rsidR="00993383" w:rsidRPr="00DD78D5">
        <w:rPr>
          <w:rFonts w:hint="eastAsia"/>
        </w:rPr>
        <w:t>電子タバコ</w:t>
      </w:r>
      <w:r w:rsidR="0070674C" w:rsidRPr="00DD78D5">
        <w:rPr>
          <w:rFonts w:hint="eastAsia"/>
        </w:rPr>
        <w:t>を</w:t>
      </w:r>
      <w:r w:rsidR="005143D3" w:rsidRPr="00DD78D5">
        <w:rPr>
          <w:rFonts w:hint="eastAsia"/>
        </w:rPr>
        <w:t>以下の場所で使用したことがありますか</w:t>
      </w:r>
      <w:r>
        <w:rPr>
          <w:rFonts w:hint="eastAsia"/>
        </w:rPr>
        <w:t>。</w:t>
      </w:r>
      <w:r w:rsidR="00DB7AF7" w:rsidRPr="00DD78D5">
        <w:t xml:space="preserve"> </w:t>
      </w:r>
      <w:r w:rsidR="001D02E1" w:rsidRPr="00DD78D5">
        <w:fldChar w:fldCharType="begin"/>
      </w:r>
      <w:r w:rsidR="00C83AA2" w:rsidRPr="00DD78D5">
        <w:instrText xml:space="preserve"> ADDIN EN.CITE &lt;EndNote&gt;&lt;Cite&gt;&lt;Author&gt;Giovenco&lt;/Author&gt;&lt;Year&gt;2014&lt;/Year&gt;&lt;RecNum&gt;2779&lt;/RecNum&gt;&lt;DisplayText&gt;[1]&lt;/DisplayText&gt;&lt;record&gt;&lt;rec-number&gt;2779&lt;/rec-number&gt;&lt;foreign-keys&gt;&lt;key app="EN" db-id="22ptzzx0h2520aex2dlxeef399vaepspfrv5"&gt;2779&lt;/key&gt;&lt;/foreign-keys&gt;&lt;ref-type name="Journal Article"&gt;17&lt;/ref-type&gt;&lt;contributors&gt;&lt;authors&gt;&lt;author&gt;Giovenco, D. P.&lt;/author&gt;&lt;author&gt;Lewis, M. J.&lt;/author&gt;&lt;author&gt;Delnevo, C. D.&lt;/author&gt;&lt;/authors&gt;&lt;/contributors&gt;&lt;auth-address&gt;Center for Tobacco Studies, Rutgers School of Public Health, Rutgers University, New Brunswick, New Jersey. Electronic address: d.giovenco@rutgers.edu.&amp;#xD;Center for Tobacco Studies, Rutgers School of Public Health, Rutgers University, New Brunswick, New Jersey.&lt;/auth-address&gt;&lt;titles&gt;&lt;title&gt;Factors associated with e-cigarette use: a national population survey of current and former smoker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476-80&lt;/pages&gt;&lt;volume&gt;47&lt;/volume&gt;&lt;number&gt;4&lt;/number&gt;&lt;dates&gt;&lt;year&gt;2014&lt;/year&gt;&lt;pub-dates&gt;&lt;date&gt;Oct&lt;/date&gt;&lt;/pub-dates&gt;&lt;/dates&gt;&lt;isbn&gt;1873-2607 (Electronic)&amp;#xD;0749-3797 (Linking)&lt;/isbn&gt;&lt;accession-num&gt;24880986&lt;/accession-num&gt;&lt;urls&gt;&lt;related-urls&gt;&lt;url&gt;http://www.ncbi.nlm.nih.gov/pubmed/24880986&lt;/url&gt;&lt;url&gt;http://www.sciencedirect.com/science/article/pii/S0749379714001743&lt;/url&gt;&lt;/related-urls&gt;&lt;/urls&gt;&lt;custom2&gt;4214213&lt;/custom2&gt;&lt;electronic-resource-num&gt;10.1016/j.amepre.2014.04.009&lt;/electronic-re</w:instrText>
      </w:r>
      <w:r w:rsidR="00C83AA2" w:rsidRPr="00DD78D5">
        <w:rPr>
          <w:rFonts w:hint="eastAsia"/>
        </w:rPr>
        <w:instrText>source-num&gt;&lt;research-notes&gt;&lt;style face="normal" font="default" charset="128" size="100%"&gt;</w:instrText>
      </w:r>
      <w:r w:rsidR="00C83AA2" w:rsidRPr="00DD78D5">
        <w:rPr>
          <w:rFonts w:hint="eastAsia"/>
        </w:rPr>
        <w:instrText>電子タバコ</w:instrText>
      </w:r>
      <w:r w:rsidR="00C83AA2" w:rsidRPr="00DD78D5">
        <w:rPr>
          <w:rFonts w:hint="eastAsia"/>
        </w:rPr>
        <w:instrText xml:space="preserve"> &lt;/style&gt;&lt;style face="normal" font="Arial" size="100%"&gt;prevalence 4% among ever smokers USA&lt;/style&gt;&lt;/research-notes&gt;&lt;/record&gt;&lt;/Cite&gt;&lt;/EndNote&gt;</w:instrText>
      </w:r>
      <w:r w:rsidR="001D02E1" w:rsidRPr="00DD78D5">
        <w:fldChar w:fldCharType="separate"/>
      </w:r>
      <w:r w:rsidR="00FD04A5" w:rsidRPr="00DD78D5">
        <w:rPr>
          <w:noProof/>
        </w:rPr>
        <w:t>[</w:t>
      </w:r>
      <w:hyperlink w:anchor="_ENREF_1" w:tooltip="Giovenco, 2014 #2779" w:history="1">
        <w:r w:rsidR="0008423D" w:rsidRPr="00DD78D5">
          <w:rPr>
            <w:noProof/>
          </w:rPr>
          <w:t>1</w:t>
        </w:r>
      </w:hyperlink>
      <w:r w:rsidR="00FD04A5" w:rsidRPr="00DD78D5">
        <w:rPr>
          <w:noProof/>
        </w:rPr>
        <w:t>]</w:t>
      </w:r>
      <w:r w:rsidR="001D02E1" w:rsidRPr="00DD78D5">
        <w:fldChar w:fldCharType="end"/>
      </w:r>
      <w:r w:rsidR="00AD3AB4" w:rsidRPr="00DD78D5">
        <w:t xml:space="preserve"> </w:t>
      </w:r>
      <w:r w:rsidR="00392DED" w:rsidRPr="00DD78D5">
        <w:rPr>
          <w:rFonts w:hint="eastAsia"/>
        </w:rPr>
        <w:t>また、主にどこで</w:t>
      </w:r>
      <w:r w:rsidR="00993383" w:rsidRPr="00DD78D5">
        <w:rPr>
          <w:rFonts w:hint="eastAsia"/>
        </w:rPr>
        <w:t>電子タバコ</w:t>
      </w:r>
      <w:r w:rsidR="00392DED" w:rsidRPr="00DD78D5">
        <w:rPr>
          <w:rFonts w:hint="eastAsia"/>
        </w:rPr>
        <w:t>を使用していますか</w:t>
      </w:r>
      <w:r>
        <w:rPr>
          <w:rFonts w:hint="eastAsia"/>
        </w:rPr>
        <w:t>。</w:t>
      </w:r>
      <w:r w:rsidR="00392DED" w:rsidRPr="00DD78D5">
        <w:rPr>
          <w:rFonts w:hint="eastAsia"/>
        </w:rPr>
        <w:t>（一つを選択）</w:t>
      </w:r>
    </w:p>
    <w:p w:rsidR="0070674C" w:rsidRPr="00DD78D5" w:rsidRDefault="00A276BD" w:rsidP="00DF32DF">
      <w:pPr>
        <w:pStyle w:val="a7"/>
        <w:numPr>
          <w:ilvl w:val="0"/>
          <w:numId w:val="14"/>
        </w:numPr>
        <w:ind w:leftChars="0" w:firstLine="6"/>
      </w:pPr>
      <w:r>
        <w:rPr>
          <w:rFonts w:hint="eastAsia"/>
        </w:rPr>
        <w:t>【</w:t>
      </w:r>
      <w:r>
        <w:rPr>
          <w:rFonts w:hint="eastAsia"/>
        </w:rPr>
        <w:t>Q</w:t>
      </w:r>
      <w:r>
        <w:t>44_1</w:t>
      </w:r>
      <w:r>
        <w:rPr>
          <w:rFonts w:hint="eastAsia"/>
        </w:rPr>
        <w:t>】</w:t>
      </w:r>
      <w:r w:rsidR="00DC68F5" w:rsidRPr="00DD78D5">
        <w:rPr>
          <w:rFonts w:hint="eastAsia"/>
        </w:rPr>
        <w:t>自宅の屋内</w:t>
      </w:r>
    </w:p>
    <w:p w:rsidR="00DC68F5" w:rsidRPr="00DD78D5" w:rsidRDefault="00A276BD" w:rsidP="00DF32DF">
      <w:pPr>
        <w:pStyle w:val="a7"/>
        <w:numPr>
          <w:ilvl w:val="0"/>
          <w:numId w:val="14"/>
        </w:numPr>
        <w:ind w:leftChars="0" w:firstLine="6"/>
      </w:pPr>
      <w:r>
        <w:rPr>
          <w:rFonts w:hint="eastAsia"/>
        </w:rPr>
        <w:t>【</w:t>
      </w:r>
      <w:r>
        <w:rPr>
          <w:rFonts w:hint="eastAsia"/>
        </w:rPr>
        <w:t>Q</w:t>
      </w:r>
      <w:r>
        <w:t>44_2</w:t>
      </w:r>
      <w:r>
        <w:rPr>
          <w:rFonts w:hint="eastAsia"/>
        </w:rPr>
        <w:t>】</w:t>
      </w:r>
      <w:r w:rsidR="00DC68F5" w:rsidRPr="00DD78D5">
        <w:rPr>
          <w:rFonts w:hint="eastAsia"/>
        </w:rPr>
        <w:t>自宅の屋外（ベランダ・庭など）</w:t>
      </w:r>
    </w:p>
    <w:p w:rsidR="00DC68F5" w:rsidRPr="00DD78D5" w:rsidRDefault="00A276BD" w:rsidP="00DF32DF">
      <w:pPr>
        <w:pStyle w:val="a7"/>
        <w:numPr>
          <w:ilvl w:val="0"/>
          <w:numId w:val="14"/>
        </w:numPr>
        <w:ind w:leftChars="0" w:firstLine="6"/>
      </w:pPr>
      <w:r>
        <w:rPr>
          <w:rFonts w:hint="eastAsia"/>
        </w:rPr>
        <w:t>【</w:t>
      </w:r>
      <w:r>
        <w:rPr>
          <w:rFonts w:hint="eastAsia"/>
        </w:rPr>
        <w:t>Q</w:t>
      </w:r>
      <w:r>
        <w:t>44_3</w:t>
      </w:r>
      <w:r>
        <w:rPr>
          <w:rFonts w:hint="eastAsia"/>
        </w:rPr>
        <w:t>】</w:t>
      </w:r>
      <w:r w:rsidR="00DC68F5" w:rsidRPr="00DD78D5">
        <w:rPr>
          <w:rFonts w:hint="eastAsia"/>
        </w:rPr>
        <w:t>路上</w:t>
      </w:r>
    </w:p>
    <w:p w:rsidR="00DC68F5" w:rsidRPr="00DD78D5" w:rsidRDefault="00A276BD" w:rsidP="00DF32DF">
      <w:pPr>
        <w:pStyle w:val="a7"/>
        <w:numPr>
          <w:ilvl w:val="0"/>
          <w:numId w:val="14"/>
        </w:numPr>
        <w:ind w:leftChars="0" w:firstLine="6"/>
      </w:pPr>
      <w:r>
        <w:rPr>
          <w:rFonts w:hint="eastAsia"/>
        </w:rPr>
        <w:t>【</w:t>
      </w:r>
      <w:r>
        <w:rPr>
          <w:rFonts w:hint="eastAsia"/>
        </w:rPr>
        <w:t>Q</w:t>
      </w:r>
      <w:r>
        <w:t>44_4</w:t>
      </w:r>
      <w:r>
        <w:rPr>
          <w:rFonts w:hint="eastAsia"/>
        </w:rPr>
        <w:t>】</w:t>
      </w:r>
      <w:r w:rsidR="00DC68F5" w:rsidRPr="00DD78D5">
        <w:rPr>
          <w:rFonts w:hint="eastAsia"/>
        </w:rPr>
        <w:t>公園</w:t>
      </w:r>
    </w:p>
    <w:p w:rsidR="00DC68F5" w:rsidRPr="00DD78D5" w:rsidRDefault="00A276BD" w:rsidP="00DF32DF">
      <w:pPr>
        <w:pStyle w:val="a7"/>
        <w:numPr>
          <w:ilvl w:val="0"/>
          <w:numId w:val="14"/>
        </w:numPr>
        <w:ind w:leftChars="0" w:firstLine="6"/>
      </w:pPr>
      <w:r>
        <w:rPr>
          <w:rFonts w:hint="eastAsia"/>
        </w:rPr>
        <w:t>【</w:t>
      </w:r>
      <w:r>
        <w:rPr>
          <w:rFonts w:hint="eastAsia"/>
        </w:rPr>
        <w:t>Q</w:t>
      </w:r>
      <w:r>
        <w:t>44_5</w:t>
      </w:r>
      <w:r>
        <w:rPr>
          <w:rFonts w:hint="eastAsia"/>
        </w:rPr>
        <w:t>】</w:t>
      </w:r>
      <w:r w:rsidR="00DC68F5" w:rsidRPr="00DD78D5">
        <w:rPr>
          <w:rFonts w:hint="eastAsia"/>
        </w:rPr>
        <w:t>学校</w:t>
      </w:r>
    </w:p>
    <w:p w:rsidR="00FB4298" w:rsidRPr="00DD78D5" w:rsidRDefault="00A276BD" w:rsidP="00DF32DF">
      <w:pPr>
        <w:pStyle w:val="a7"/>
        <w:numPr>
          <w:ilvl w:val="0"/>
          <w:numId w:val="14"/>
        </w:numPr>
        <w:ind w:leftChars="0" w:firstLine="6"/>
      </w:pPr>
      <w:r>
        <w:rPr>
          <w:rFonts w:hint="eastAsia"/>
        </w:rPr>
        <w:t>【</w:t>
      </w:r>
      <w:r>
        <w:rPr>
          <w:rFonts w:hint="eastAsia"/>
        </w:rPr>
        <w:t>Q</w:t>
      </w:r>
      <w:r>
        <w:t>44_6</w:t>
      </w:r>
      <w:r>
        <w:rPr>
          <w:rFonts w:hint="eastAsia"/>
        </w:rPr>
        <w:t>】</w:t>
      </w:r>
      <w:r w:rsidR="00FB4298" w:rsidRPr="00DD78D5">
        <w:rPr>
          <w:rFonts w:hint="eastAsia"/>
        </w:rPr>
        <w:t>レストラン</w:t>
      </w:r>
    </w:p>
    <w:p w:rsidR="0070674C" w:rsidRPr="00DD78D5" w:rsidRDefault="00A276BD" w:rsidP="00DF32DF">
      <w:pPr>
        <w:pStyle w:val="a7"/>
        <w:numPr>
          <w:ilvl w:val="0"/>
          <w:numId w:val="14"/>
        </w:numPr>
        <w:ind w:leftChars="0" w:firstLine="6"/>
      </w:pPr>
      <w:r>
        <w:rPr>
          <w:rFonts w:hint="eastAsia"/>
        </w:rPr>
        <w:t>【</w:t>
      </w:r>
      <w:r>
        <w:rPr>
          <w:rFonts w:hint="eastAsia"/>
        </w:rPr>
        <w:t>Q</w:t>
      </w:r>
      <w:r>
        <w:t>44_7</w:t>
      </w:r>
      <w:r>
        <w:rPr>
          <w:rFonts w:hint="eastAsia"/>
        </w:rPr>
        <w:t>】</w:t>
      </w:r>
      <w:r w:rsidR="0070674C" w:rsidRPr="00DD78D5">
        <w:rPr>
          <w:rFonts w:hint="eastAsia"/>
        </w:rPr>
        <w:t>喫茶店</w:t>
      </w:r>
    </w:p>
    <w:p w:rsidR="0070674C" w:rsidRPr="00DD78D5" w:rsidRDefault="00A276BD" w:rsidP="00DF32DF">
      <w:pPr>
        <w:pStyle w:val="a7"/>
        <w:numPr>
          <w:ilvl w:val="0"/>
          <w:numId w:val="14"/>
        </w:numPr>
        <w:ind w:leftChars="0" w:firstLine="6"/>
      </w:pPr>
      <w:r>
        <w:rPr>
          <w:rFonts w:hint="eastAsia"/>
        </w:rPr>
        <w:t>【</w:t>
      </w:r>
      <w:r>
        <w:rPr>
          <w:rFonts w:hint="eastAsia"/>
        </w:rPr>
        <w:t>Q</w:t>
      </w:r>
      <w:r>
        <w:t>44_8</w:t>
      </w:r>
      <w:r>
        <w:rPr>
          <w:rFonts w:hint="eastAsia"/>
        </w:rPr>
        <w:t>】</w:t>
      </w:r>
      <w:r w:rsidR="0070674C" w:rsidRPr="00DD78D5">
        <w:rPr>
          <w:rFonts w:hint="eastAsia"/>
        </w:rPr>
        <w:t>居酒屋・バー</w:t>
      </w:r>
    </w:p>
    <w:p w:rsidR="0070674C" w:rsidRPr="00DD78D5" w:rsidRDefault="00A276BD" w:rsidP="00DF32DF">
      <w:pPr>
        <w:pStyle w:val="a7"/>
        <w:numPr>
          <w:ilvl w:val="0"/>
          <w:numId w:val="14"/>
        </w:numPr>
        <w:ind w:leftChars="0" w:firstLine="6"/>
      </w:pPr>
      <w:r>
        <w:rPr>
          <w:rFonts w:hint="eastAsia"/>
        </w:rPr>
        <w:t>【</w:t>
      </w:r>
      <w:r>
        <w:rPr>
          <w:rFonts w:hint="eastAsia"/>
        </w:rPr>
        <w:t>Q</w:t>
      </w:r>
      <w:r>
        <w:t>44_9</w:t>
      </w:r>
      <w:r>
        <w:rPr>
          <w:rFonts w:hint="eastAsia"/>
        </w:rPr>
        <w:t>】</w:t>
      </w:r>
      <w:r w:rsidR="0070674C" w:rsidRPr="00DD78D5">
        <w:rPr>
          <w:rFonts w:hint="eastAsia"/>
        </w:rPr>
        <w:t>車の中</w:t>
      </w:r>
    </w:p>
    <w:p w:rsidR="00BE621E" w:rsidRPr="00DD78D5" w:rsidRDefault="00A276BD" w:rsidP="00DF32DF">
      <w:pPr>
        <w:pStyle w:val="a7"/>
        <w:numPr>
          <w:ilvl w:val="0"/>
          <w:numId w:val="14"/>
        </w:numPr>
        <w:ind w:leftChars="0" w:firstLine="6"/>
      </w:pPr>
      <w:r>
        <w:rPr>
          <w:rFonts w:hint="eastAsia"/>
        </w:rPr>
        <w:t>【</w:t>
      </w:r>
      <w:r>
        <w:rPr>
          <w:rFonts w:hint="eastAsia"/>
        </w:rPr>
        <w:t>Q</w:t>
      </w:r>
      <w:r>
        <w:t>44_10</w:t>
      </w:r>
      <w:r>
        <w:rPr>
          <w:rFonts w:hint="eastAsia"/>
        </w:rPr>
        <w:t>】</w:t>
      </w:r>
      <w:r w:rsidR="00BE621E" w:rsidRPr="00DD78D5">
        <w:rPr>
          <w:rFonts w:hint="eastAsia"/>
        </w:rPr>
        <w:t>電車の中</w:t>
      </w:r>
    </w:p>
    <w:p w:rsidR="00BE621E" w:rsidRPr="00DD78D5" w:rsidRDefault="00A276BD" w:rsidP="00DF32DF">
      <w:pPr>
        <w:pStyle w:val="a7"/>
        <w:numPr>
          <w:ilvl w:val="0"/>
          <w:numId w:val="14"/>
        </w:numPr>
        <w:ind w:leftChars="0" w:firstLine="6"/>
      </w:pPr>
      <w:r>
        <w:rPr>
          <w:rFonts w:hint="eastAsia"/>
        </w:rPr>
        <w:t>【</w:t>
      </w:r>
      <w:r>
        <w:rPr>
          <w:rFonts w:hint="eastAsia"/>
        </w:rPr>
        <w:t>Q</w:t>
      </w:r>
      <w:r>
        <w:t>44_11</w:t>
      </w:r>
      <w:r>
        <w:rPr>
          <w:rFonts w:hint="eastAsia"/>
        </w:rPr>
        <w:t>】</w:t>
      </w:r>
      <w:r w:rsidR="00BE621E" w:rsidRPr="00DD78D5">
        <w:rPr>
          <w:rFonts w:hint="eastAsia"/>
        </w:rPr>
        <w:t>駅のホーム</w:t>
      </w:r>
    </w:p>
    <w:p w:rsidR="0070674C" w:rsidRPr="00DD78D5" w:rsidRDefault="00A276BD" w:rsidP="00DF32DF">
      <w:pPr>
        <w:pStyle w:val="a7"/>
        <w:numPr>
          <w:ilvl w:val="0"/>
          <w:numId w:val="14"/>
        </w:numPr>
        <w:ind w:leftChars="0" w:firstLine="6"/>
      </w:pPr>
      <w:r>
        <w:rPr>
          <w:rFonts w:hint="eastAsia"/>
        </w:rPr>
        <w:t>【</w:t>
      </w:r>
      <w:r>
        <w:rPr>
          <w:rFonts w:hint="eastAsia"/>
        </w:rPr>
        <w:t>Q</w:t>
      </w:r>
      <w:r>
        <w:t>44_12</w:t>
      </w:r>
      <w:r>
        <w:rPr>
          <w:rFonts w:hint="eastAsia"/>
        </w:rPr>
        <w:t>】</w:t>
      </w:r>
      <w:r w:rsidR="0070674C" w:rsidRPr="00DD78D5">
        <w:rPr>
          <w:rFonts w:hint="eastAsia"/>
        </w:rPr>
        <w:t>職場（デスク・会議室</w:t>
      </w:r>
      <w:r w:rsidR="003B423D" w:rsidRPr="00DD78D5">
        <w:rPr>
          <w:rFonts w:hint="eastAsia"/>
        </w:rPr>
        <w:t>・作業場</w:t>
      </w:r>
      <w:r w:rsidR="0070674C" w:rsidRPr="00DD78D5">
        <w:rPr>
          <w:rFonts w:hint="eastAsia"/>
        </w:rPr>
        <w:t>など仕事をする場所）</w:t>
      </w:r>
    </w:p>
    <w:p w:rsidR="008D4174" w:rsidRPr="00DD78D5" w:rsidRDefault="00A276BD" w:rsidP="00DF32DF">
      <w:pPr>
        <w:pStyle w:val="a7"/>
        <w:numPr>
          <w:ilvl w:val="0"/>
          <w:numId w:val="14"/>
        </w:numPr>
        <w:ind w:leftChars="0" w:firstLine="6"/>
      </w:pPr>
      <w:r>
        <w:rPr>
          <w:rFonts w:hint="eastAsia"/>
        </w:rPr>
        <w:t>【</w:t>
      </w:r>
      <w:r>
        <w:rPr>
          <w:rFonts w:hint="eastAsia"/>
        </w:rPr>
        <w:t>Q</w:t>
      </w:r>
      <w:r>
        <w:t>44_13</w:t>
      </w:r>
      <w:r>
        <w:rPr>
          <w:rFonts w:hint="eastAsia"/>
        </w:rPr>
        <w:t>】</w:t>
      </w:r>
      <w:r w:rsidR="0070674C" w:rsidRPr="00DD78D5">
        <w:rPr>
          <w:rFonts w:hint="eastAsia"/>
        </w:rPr>
        <w:t>職場の</w:t>
      </w:r>
      <w:r w:rsidR="008D4174" w:rsidRPr="00DD78D5">
        <w:rPr>
          <w:rFonts w:hint="eastAsia"/>
        </w:rPr>
        <w:t>屋内</w:t>
      </w:r>
      <w:r w:rsidR="0070674C" w:rsidRPr="00DD78D5">
        <w:rPr>
          <w:rFonts w:hint="eastAsia"/>
        </w:rPr>
        <w:t>喫煙所（喫煙ルーム、喫煙コーナーなど）</w:t>
      </w:r>
    </w:p>
    <w:p w:rsidR="0070674C" w:rsidRPr="00DD78D5" w:rsidRDefault="00A276BD" w:rsidP="00DF32DF">
      <w:pPr>
        <w:pStyle w:val="a7"/>
        <w:numPr>
          <w:ilvl w:val="0"/>
          <w:numId w:val="14"/>
        </w:numPr>
        <w:ind w:leftChars="0" w:firstLine="6"/>
      </w:pPr>
      <w:r>
        <w:rPr>
          <w:rFonts w:hint="eastAsia"/>
        </w:rPr>
        <w:lastRenderedPageBreak/>
        <w:t>【</w:t>
      </w:r>
      <w:r>
        <w:rPr>
          <w:rFonts w:hint="eastAsia"/>
        </w:rPr>
        <w:t>Q</w:t>
      </w:r>
      <w:r>
        <w:t>44_14</w:t>
      </w:r>
      <w:r>
        <w:rPr>
          <w:rFonts w:hint="eastAsia"/>
        </w:rPr>
        <w:t>】</w:t>
      </w:r>
      <w:r w:rsidR="008D4174" w:rsidRPr="00DD78D5">
        <w:rPr>
          <w:rFonts w:hint="eastAsia"/>
        </w:rPr>
        <w:t>職場の屋外喫煙所</w:t>
      </w:r>
    </w:p>
    <w:p w:rsidR="00B0170F" w:rsidRPr="00DD78D5" w:rsidRDefault="00AD3AB4" w:rsidP="00AD3AB4">
      <w:r w:rsidRPr="00DD78D5">
        <w:rPr>
          <w:rFonts w:hint="eastAsia"/>
        </w:rPr>
        <w:t>選択肢</w:t>
      </w:r>
    </w:p>
    <w:p w:rsidR="00AD3AB4" w:rsidRPr="00DD78D5" w:rsidRDefault="005143D3" w:rsidP="00DF32DF">
      <w:pPr>
        <w:pStyle w:val="a7"/>
        <w:numPr>
          <w:ilvl w:val="0"/>
          <w:numId w:val="13"/>
        </w:numPr>
        <w:ind w:leftChars="0" w:firstLine="6"/>
      </w:pPr>
      <w:r w:rsidRPr="00DD78D5">
        <w:rPr>
          <w:rFonts w:hint="eastAsia"/>
        </w:rPr>
        <w:t>ある</w:t>
      </w:r>
    </w:p>
    <w:p w:rsidR="00AD3AB4" w:rsidRPr="00DD78D5" w:rsidRDefault="005143D3" w:rsidP="00DF32DF">
      <w:pPr>
        <w:pStyle w:val="a7"/>
        <w:numPr>
          <w:ilvl w:val="0"/>
          <w:numId w:val="13"/>
        </w:numPr>
        <w:ind w:leftChars="0" w:firstLine="6"/>
      </w:pPr>
      <w:r w:rsidRPr="00DD78D5">
        <w:rPr>
          <w:rFonts w:hint="eastAsia"/>
        </w:rPr>
        <w:t>ない</w:t>
      </w:r>
    </w:p>
    <w:p w:rsidR="0022360E" w:rsidRDefault="00A8066A" w:rsidP="00522B0A">
      <w:r w:rsidRPr="00A8066A">
        <w:rPr>
          <w:rFonts w:hint="eastAsia"/>
        </w:rPr>
        <w:t>Q44-1.</w:t>
      </w:r>
      <w:r w:rsidRPr="00A8066A">
        <w:rPr>
          <w:rFonts w:hint="eastAsia"/>
        </w:rPr>
        <w:t>また、主にどこで電子タバコを使用していますか。</w:t>
      </w:r>
    </w:p>
    <w:p w:rsidR="00A8066A" w:rsidRPr="00A8066A" w:rsidRDefault="00A8066A" w:rsidP="00522B0A">
      <w:pPr>
        <w:rPr>
          <w:rFonts w:hint="eastAsia"/>
        </w:rPr>
      </w:pPr>
      <w:r>
        <w:rPr>
          <w:rFonts w:hint="eastAsia"/>
        </w:rPr>
        <w:t>【</w:t>
      </w:r>
      <w:r>
        <w:rPr>
          <w:rFonts w:hint="eastAsia"/>
        </w:rPr>
        <w:t>Q</w:t>
      </w:r>
      <w:r>
        <w:t>44S1</w:t>
      </w:r>
      <w:r>
        <w:rPr>
          <w:rFonts w:hint="eastAsia"/>
        </w:rPr>
        <w:t>】</w:t>
      </w:r>
    </w:p>
    <w:p w:rsidR="00C700E9" w:rsidRPr="00DD78D5" w:rsidRDefault="00B9689D" w:rsidP="00522B0A">
      <w:r>
        <w:rPr>
          <w:rFonts w:hint="eastAsia"/>
        </w:rPr>
        <w:t>Q45</w:t>
      </w:r>
      <w:r w:rsidR="00317A9D" w:rsidRPr="00FD709C">
        <w:rPr>
          <w:rFonts w:hint="eastAsia"/>
          <w:color w:val="FF0000"/>
        </w:rPr>
        <w:t>■</w:t>
      </w:r>
      <w:r w:rsidR="00F747A0" w:rsidRPr="00DD78D5">
        <w:rPr>
          <w:rFonts w:hint="eastAsia"/>
        </w:rPr>
        <w:t>◆</w:t>
      </w:r>
      <w:r w:rsidR="0064661C" w:rsidRPr="00DD78D5">
        <w:rPr>
          <w:rFonts w:hint="eastAsia"/>
        </w:rPr>
        <w:t>喫煙が禁止された以下</w:t>
      </w:r>
      <w:r w:rsidR="0076608C" w:rsidRPr="00DD78D5">
        <w:rPr>
          <w:rFonts w:hint="eastAsia"/>
        </w:rPr>
        <w:t>の場所で、</w:t>
      </w:r>
      <w:r w:rsidR="00993383" w:rsidRPr="00DD78D5">
        <w:rPr>
          <w:rFonts w:hint="eastAsia"/>
        </w:rPr>
        <w:t>電子タバコ</w:t>
      </w:r>
      <w:r w:rsidR="00C700E9" w:rsidRPr="00DD78D5">
        <w:rPr>
          <w:rFonts w:hint="eastAsia"/>
        </w:rPr>
        <w:t>を</w:t>
      </w:r>
      <w:r w:rsidR="0064661C" w:rsidRPr="00DD78D5">
        <w:rPr>
          <w:rFonts w:hint="eastAsia"/>
        </w:rPr>
        <w:t>使うことがありましたか</w:t>
      </w:r>
      <w:r>
        <w:rPr>
          <w:rFonts w:hint="eastAsia"/>
        </w:rPr>
        <w:t>。</w:t>
      </w:r>
    </w:p>
    <w:p w:rsidR="00F115B4" w:rsidRPr="00DD78D5" w:rsidRDefault="00F10C25" w:rsidP="007A7997">
      <w:pPr>
        <w:pStyle w:val="a7"/>
        <w:numPr>
          <w:ilvl w:val="0"/>
          <w:numId w:val="41"/>
        </w:numPr>
        <w:ind w:leftChars="0"/>
      </w:pPr>
      <w:r>
        <w:rPr>
          <w:rFonts w:hint="eastAsia"/>
        </w:rPr>
        <w:t>【</w:t>
      </w:r>
      <w:r>
        <w:rPr>
          <w:rFonts w:hint="eastAsia"/>
        </w:rPr>
        <w:t>Q</w:t>
      </w:r>
      <w:r>
        <w:t>45_1</w:t>
      </w:r>
      <w:r>
        <w:rPr>
          <w:rFonts w:hint="eastAsia"/>
        </w:rPr>
        <w:t>】</w:t>
      </w:r>
      <w:r w:rsidR="00C22C06" w:rsidRPr="00DD78D5">
        <w:rPr>
          <w:rFonts w:hint="eastAsia"/>
        </w:rPr>
        <w:t>自宅の屋内</w:t>
      </w:r>
    </w:p>
    <w:p w:rsidR="00C22C06" w:rsidRPr="00DD78D5" w:rsidRDefault="00F10C25" w:rsidP="007A7997">
      <w:pPr>
        <w:pStyle w:val="a7"/>
        <w:numPr>
          <w:ilvl w:val="0"/>
          <w:numId w:val="41"/>
        </w:numPr>
        <w:ind w:leftChars="0"/>
      </w:pPr>
      <w:r>
        <w:rPr>
          <w:rFonts w:hint="eastAsia"/>
        </w:rPr>
        <w:t>【</w:t>
      </w:r>
      <w:r>
        <w:rPr>
          <w:rFonts w:hint="eastAsia"/>
        </w:rPr>
        <w:t>Q</w:t>
      </w:r>
      <w:r>
        <w:t>45_2</w:t>
      </w:r>
      <w:r>
        <w:rPr>
          <w:rFonts w:hint="eastAsia"/>
        </w:rPr>
        <w:t>】</w:t>
      </w:r>
      <w:r w:rsidR="00F115B4" w:rsidRPr="00DD78D5">
        <w:rPr>
          <w:rFonts w:hint="eastAsia"/>
        </w:rPr>
        <w:t>自宅の屋外（ベランダ・庭など）</w:t>
      </w:r>
    </w:p>
    <w:p w:rsidR="00C22C06" w:rsidRPr="00DD78D5" w:rsidRDefault="00F10C25" w:rsidP="007A7997">
      <w:pPr>
        <w:pStyle w:val="a7"/>
        <w:numPr>
          <w:ilvl w:val="0"/>
          <w:numId w:val="41"/>
        </w:numPr>
        <w:ind w:leftChars="0"/>
      </w:pPr>
      <w:r>
        <w:rPr>
          <w:rFonts w:hint="eastAsia"/>
        </w:rPr>
        <w:t>【</w:t>
      </w:r>
      <w:r>
        <w:rPr>
          <w:rFonts w:hint="eastAsia"/>
        </w:rPr>
        <w:t>Q</w:t>
      </w:r>
      <w:r>
        <w:t>45_3</w:t>
      </w:r>
      <w:r>
        <w:rPr>
          <w:rFonts w:hint="eastAsia"/>
        </w:rPr>
        <w:t>】</w:t>
      </w:r>
      <w:r w:rsidR="00C22C06" w:rsidRPr="00DD78D5">
        <w:rPr>
          <w:rFonts w:hint="eastAsia"/>
        </w:rPr>
        <w:t>路上</w:t>
      </w:r>
    </w:p>
    <w:p w:rsidR="00C22C06" w:rsidRPr="00DD78D5" w:rsidRDefault="00F10C25" w:rsidP="007A7997">
      <w:pPr>
        <w:pStyle w:val="a7"/>
        <w:numPr>
          <w:ilvl w:val="0"/>
          <w:numId w:val="41"/>
        </w:numPr>
        <w:ind w:leftChars="0"/>
      </w:pPr>
      <w:r>
        <w:rPr>
          <w:rFonts w:hint="eastAsia"/>
        </w:rPr>
        <w:t>【</w:t>
      </w:r>
      <w:r>
        <w:rPr>
          <w:rFonts w:hint="eastAsia"/>
        </w:rPr>
        <w:t>Q</w:t>
      </w:r>
      <w:r>
        <w:t>45_4</w:t>
      </w:r>
      <w:r>
        <w:rPr>
          <w:rFonts w:hint="eastAsia"/>
        </w:rPr>
        <w:t>】</w:t>
      </w:r>
      <w:r w:rsidR="00C22C06" w:rsidRPr="00DD78D5">
        <w:rPr>
          <w:rFonts w:hint="eastAsia"/>
        </w:rPr>
        <w:t>公園</w:t>
      </w:r>
    </w:p>
    <w:p w:rsidR="00C22C06" w:rsidRPr="00DD78D5" w:rsidRDefault="00F10C25" w:rsidP="007A7997">
      <w:pPr>
        <w:pStyle w:val="a7"/>
        <w:numPr>
          <w:ilvl w:val="0"/>
          <w:numId w:val="41"/>
        </w:numPr>
        <w:ind w:leftChars="0"/>
      </w:pPr>
      <w:r>
        <w:rPr>
          <w:rFonts w:hint="eastAsia"/>
        </w:rPr>
        <w:t>【</w:t>
      </w:r>
      <w:r>
        <w:rPr>
          <w:rFonts w:hint="eastAsia"/>
        </w:rPr>
        <w:t>Q</w:t>
      </w:r>
      <w:r>
        <w:t>45_5</w:t>
      </w:r>
      <w:r>
        <w:rPr>
          <w:rFonts w:hint="eastAsia"/>
        </w:rPr>
        <w:t>】</w:t>
      </w:r>
      <w:r w:rsidR="00C22C06" w:rsidRPr="00DD78D5">
        <w:rPr>
          <w:rFonts w:hint="eastAsia"/>
        </w:rPr>
        <w:t>学校</w:t>
      </w:r>
    </w:p>
    <w:p w:rsidR="00FB4298" w:rsidRPr="00DD78D5" w:rsidRDefault="00F10C25" w:rsidP="007A7997">
      <w:pPr>
        <w:pStyle w:val="a7"/>
        <w:numPr>
          <w:ilvl w:val="0"/>
          <w:numId w:val="41"/>
        </w:numPr>
        <w:ind w:leftChars="0"/>
      </w:pPr>
      <w:r>
        <w:rPr>
          <w:rFonts w:hint="eastAsia"/>
        </w:rPr>
        <w:t>【</w:t>
      </w:r>
      <w:r>
        <w:rPr>
          <w:rFonts w:hint="eastAsia"/>
        </w:rPr>
        <w:t>Q</w:t>
      </w:r>
      <w:r>
        <w:t>45_6</w:t>
      </w:r>
      <w:r>
        <w:rPr>
          <w:rFonts w:hint="eastAsia"/>
        </w:rPr>
        <w:t>】</w:t>
      </w:r>
      <w:r w:rsidR="00FB4298" w:rsidRPr="00DD78D5">
        <w:rPr>
          <w:rFonts w:hint="eastAsia"/>
        </w:rPr>
        <w:t>レストラン</w:t>
      </w:r>
    </w:p>
    <w:p w:rsidR="00C22C06" w:rsidRPr="00DD78D5" w:rsidRDefault="00F10C25" w:rsidP="007A7997">
      <w:pPr>
        <w:pStyle w:val="a7"/>
        <w:numPr>
          <w:ilvl w:val="0"/>
          <w:numId w:val="41"/>
        </w:numPr>
        <w:ind w:leftChars="0"/>
      </w:pPr>
      <w:r>
        <w:rPr>
          <w:rFonts w:hint="eastAsia"/>
        </w:rPr>
        <w:t>【</w:t>
      </w:r>
      <w:r>
        <w:rPr>
          <w:rFonts w:hint="eastAsia"/>
        </w:rPr>
        <w:t>Q</w:t>
      </w:r>
      <w:r>
        <w:t>45_7</w:t>
      </w:r>
      <w:r>
        <w:rPr>
          <w:rFonts w:hint="eastAsia"/>
        </w:rPr>
        <w:t>】</w:t>
      </w:r>
      <w:r w:rsidR="00C22C06" w:rsidRPr="00DD78D5">
        <w:rPr>
          <w:rFonts w:hint="eastAsia"/>
        </w:rPr>
        <w:t>喫茶店</w:t>
      </w:r>
    </w:p>
    <w:p w:rsidR="00C22C06" w:rsidRPr="00DD78D5" w:rsidRDefault="00F10C25" w:rsidP="007A7997">
      <w:pPr>
        <w:pStyle w:val="a7"/>
        <w:numPr>
          <w:ilvl w:val="0"/>
          <w:numId w:val="41"/>
        </w:numPr>
        <w:ind w:leftChars="0"/>
      </w:pPr>
      <w:r>
        <w:rPr>
          <w:rFonts w:hint="eastAsia"/>
        </w:rPr>
        <w:t>【</w:t>
      </w:r>
      <w:r>
        <w:rPr>
          <w:rFonts w:hint="eastAsia"/>
        </w:rPr>
        <w:t>Q</w:t>
      </w:r>
      <w:r>
        <w:t>45_8</w:t>
      </w:r>
      <w:r>
        <w:rPr>
          <w:rFonts w:hint="eastAsia"/>
        </w:rPr>
        <w:t>】</w:t>
      </w:r>
      <w:r w:rsidR="00FB4298" w:rsidRPr="00DD78D5">
        <w:rPr>
          <w:rFonts w:hint="eastAsia"/>
        </w:rPr>
        <w:t>居酒屋・</w:t>
      </w:r>
      <w:r w:rsidR="00C22C06" w:rsidRPr="00DD78D5">
        <w:rPr>
          <w:rFonts w:hint="eastAsia"/>
        </w:rPr>
        <w:t>バー</w:t>
      </w:r>
    </w:p>
    <w:p w:rsidR="00C22C06" w:rsidRPr="00DD78D5" w:rsidRDefault="00F10C25" w:rsidP="007A7997">
      <w:pPr>
        <w:pStyle w:val="a7"/>
        <w:numPr>
          <w:ilvl w:val="0"/>
          <w:numId w:val="41"/>
        </w:numPr>
        <w:ind w:leftChars="0"/>
      </w:pPr>
      <w:r>
        <w:rPr>
          <w:rFonts w:hint="eastAsia"/>
        </w:rPr>
        <w:t>【</w:t>
      </w:r>
      <w:r>
        <w:rPr>
          <w:rFonts w:hint="eastAsia"/>
        </w:rPr>
        <w:t>Q</w:t>
      </w:r>
      <w:r>
        <w:t>45_9</w:t>
      </w:r>
      <w:r>
        <w:rPr>
          <w:rFonts w:hint="eastAsia"/>
        </w:rPr>
        <w:t>】</w:t>
      </w:r>
      <w:r w:rsidR="00C22C06" w:rsidRPr="00DD78D5">
        <w:rPr>
          <w:rFonts w:hint="eastAsia"/>
        </w:rPr>
        <w:t>車の中</w:t>
      </w:r>
    </w:p>
    <w:p w:rsidR="00BE621E" w:rsidRPr="00DD78D5" w:rsidRDefault="00F10C25" w:rsidP="007A7997">
      <w:pPr>
        <w:pStyle w:val="a7"/>
        <w:numPr>
          <w:ilvl w:val="0"/>
          <w:numId w:val="41"/>
        </w:numPr>
        <w:ind w:leftChars="0"/>
      </w:pPr>
      <w:r>
        <w:rPr>
          <w:rFonts w:hint="eastAsia"/>
        </w:rPr>
        <w:t>【</w:t>
      </w:r>
      <w:r>
        <w:rPr>
          <w:rFonts w:hint="eastAsia"/>
        </w:rPr>
        <w:t>Q</w:t>
      </w:r>
      <w:r>
        <w:t>45_10</w:t>
      </w:r>
      <w:r>
        <w:rPr>
          <w:rFonts w:hint="eastAsia"/>
        </w:rPr>
        <w:t>】</w:t>
      </w:r>
      <w:r w:rsidR="00BE621E" w:rsidRPr="00DD78D5">
        <w:rPr>
          <w:rFonts w:hint="eastAsia"/>
        </w:rPr>
        <w:t>電車の中</w:t>
      </w:r>
    </w:p>
    <w:p w:rsidR="00BE621E" w:rsidRPr="00DD78D5" w:rsidRDefault="00F10C25" w:rsidP="007A7997">
      <w:pPr>
        <w:pStyle w:val="a7"/>
        <w:numPr>
          <w:ilvl w:val="0"/>
          <w:numId w:val="41"/>
        </w:numPr>
        <w:ind w:leftChars="0"/>
      </w:pPr>
      <w:r>
        <w:rPr>
          <w:rFonts w:hint="eastAsia"/>
        </w:rPr>
        <w:t>【</w:t>
      </w:r>
      <w:r>
        <w:rPr>
          <w:rFonts w:hint="eastAsia"/>
        </w:rPr>
        <w:t>Q</w:t>
      </w:r>
      <w:r>
        <w:t>45_11</w:t>
      </w:r>
      <w:r>
        <w:rPr>
          <w:rFonts w:hint="eastAsia"/>
        </w:rPr>
        <w:t>】</w:t>
      </w:r>
      <w:r w:rsidR="00BE621E" w:rsidRPr="00DD78D5">
        <w:rPr>
          <w:rFonts w:hint="eastAsia"/>
        </w:rPr>
        <w:t>駅のホーム</w:t>
      </w:r>
    </w:p>
    <w:p w:rsidR="00C22C06" w:rsidRPr="00DD78D5" w:rsidRDefault="00F10C25" w:rsidP="007A7997">
      <w:pPr>
        <w:pStyle w:val="a7"/>
        <w:numPr>
          <w:ilvl w:val="0"/>
          <w:numId w:val="41"/>
        </w:numPr>
        <w:ind w:leftChars="0"/>
      </w:pPr>
      <w:r>
        <w:rPr>
          <w:rFonts w:hint="eastAsia"/>
        </w:rPr>
        <w:t>【</w:t>
      </w:r>
      <w:r>
        <w:rPr>
          <w:rFonts w:hint="eastAsia"/>
        </w:rPr>
        <w:t>Q</w:t>
      </w:r>
      <w:r>
        <w:t>45_12</w:t>
      </w:r>
      <w:r>
        <w:rPr>
          <w:rFonts w:hint="eastAsia"/>
        </w:rPr>
        <w:t>】</w:t>
      </w:r>
      <w:r w:rsidR="00C22C06" w:rsidRPr="00DD78D5">
        <w:rPr>
          <w:rFonts w:hint="eastAsia"/>
        </w:rPr>
        <w:t>職場（デスク・会議室</w:t>
      </w:r>
      <w:r w:rsidR="003B423D" w:rsidRPr="00DD78D5">
        <w:rPr>
          <w:rFonts w:hint="eastAsia"/>
        </w:rPr>
        <w:t>・作業場</w:t>
      </w:r>
      <w:r w:rsidR="00C22C06" w:rsidRPr="00DD78D5">
        <w:rPr>
          <w:rFonts w:hint="eastAsia"/>
        </w:rPr>
        <w:t>など仕事をする場所）</w:t>
      </w:r>
    </w:p>
    <w:p w:rsidR="00C22C06" w:rsidRPr="00DD78D5" w:rsidRDefault="00C22C06" w:rsidP="00522B0A">
      <w:r w:rsidRPr="00DD78D5">
        <w:rPr>
          <w:rFonts w:hint="eastAsia"/>
        </w:rPr>
        <w:t>選択肢</w:t>
      </w:r>
    </w:p>
    <w:p w:rsidR="00356ACF" w:rsidRPr="00DD78D5" w:rsidRDefault="00356ACF" w:rsidP="00DF32DF">
      <w:pPr>
        <w:pStyle w:val="a7"/>
        <w:numPr>
          <w:ilvl w:val="0"/>
          <w:numId w:val="12"/>
        </w:numPr>
        <w:ind w:leftChars="0" w:firstLine="6"/>
      </w:pPr>
      <w:r w:rsidRPr="00DD78D5">
        <w:rPr>
          <w:rFonts w:hint="eastAsia"/>
        </w:rPr>
        <w:t>この場所は喫煙が禁止されて</w:t>
      </w:r>
      <w:r w:rsidR="0076608C" w:rsidRPr="00DD78D5">
        <w:rPr>
          <w:rFonts w:hint="eastAsia"/>
        </w:rPr>
        <w:t>い</w:t>
      </w:r>
      <w:r w:rsidRPr="00DD78D5">
        <w:rPr>
          <w:rFonts w:hint="eastAsia"/>
        </w:rPr>
        <w:t>なかった</w:t>
      </w:r>
    </w:p>
    <w:p w:rsidR="00B0170F" w:rsidRPr="00DD78D5" w:rsidRDefault="00F35FDF" w:rsidP="00DF32DF">
      <w:pPr>
        <w:pStyle w:val="a7"/>
        <w:numPr>
          <w:ilvl w:val="0"/>
          <w:numId w:val="12"/>
        </w:numPr>
        <w:ind w:leftChars="0" w:firstLine="6"/>
      </w:pPr>
      <w:r w:rsidRPr="00DD78D5">
        <w:rPr>
          <w:rFonts w:hint="eastAsia"/>
        </w:rPr>
        <w:t>全くなかった</w:t>
      </w:r>
    </w:p>
    <w:p w:rsidR="00C22C06" w:rsidRPr="00DD78D5" w:rsidRDefault="00AD3AB4" w:rsidP="00DF32DF">
      <w:pPr>
        <w:pStyle w:val="a7"/>
        <w:numPr>
          <w:ilvl w:val="0"/>
          <w:numId w:val="12"/>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F35FDF" w:rsidRPr="00DD78D5" w:rsidRDefault="0022360E" w:rsidP="00DF32DF">
      <w:pPr>
        <w:pStyle w:val="a7"/>
        <w:numPr>
          <w:ilvl w:val="0"/>
          <w:numId w:val="12"/>
        </w:numPr>
        <w:ind w:leftChars="0" w:firstLine="6"/>
      </w:pPr>
      <w:r w:rsidRPr="00DD78D5">
        <w:rPr>
          <w:rFonts w:hint="eastAsia"/>
        </w:rPr>
        <w:t>ときどきあった</w:t>
      </w:r>
    </w:p>
    <w:p w:rsidR="00AD3AB4" w:rsidRPr="00DD78D5" w:rsidRDefault="00F35FDF" w:rsidP="00DF32DF">
      <w:pPr>
        <w:pStyle w:val="a7"/>
        <w:numPr>
          <w:ilvl w:val="0"/>
          <w:numId w:val="12"/>
        </w:numPr>
        <w:ind w:leftChars="0" w:firstLine="6"/>
      </w:pPr>
      <w:r w:rsidRPr="00DD78D5">
        <w:rPr>
          <w:rFonts w:hint="eastAsia"/>
        </w:rPr>
        <w:t>よくあった</w:t>
      </w:r>
    </w:p>
    <w:p w:rsidR="00F35FDF" w:rsidRPr="00DD78D5" w:rsidRDefault="00F35FDF" w:rsidP="00522B0A"/>
    <w:p w:rsidR="001554E5" w:rsidRPr="00DD78D5" w:rsidRDefault="00B9689D" w:rsidP="00522B0A">
      <w:r>
        <w:rPr>
          <w:rFonts w:hint="eastAsia"/>
        </w:rPr>
        <w:t>Q46</w:t>
      </w:r>
      <w:r w:rsidR="00F747A0" w:rsidRPr="00DD78D5">
        <w:rPr>
          <w:rFonts w:hint="eastAsia"/>
        </w:rPr>
        <w:t>◆</w:t>
      </w:r>
      <w:r w:rsidR="00E70C2B" w:rsidRPr="00DD78D5">
        <w:rPr>
          <w:rFonts w:hint="eastAsia"/>
        </w:rPr>
        <w:t>あなたが</w:t>
      </w:r>
      <w:r w:rsidR="00993383" w:rsidRPr="00DD78D5">
        <w:rPr>
          <w:rFonts w:hint="eastAsia"/>
        </w:rPr>
        <w:t>電子タバコ</w:t>
      </w:r>
      <w:r w:rsidR="00E70C2B" w:rsidRPr="00DD78D5">
        <w:rPr>
          <w:rFonts w:hint="eastAsia"/>
        </w:rPr>
        <w:t>を使用し</w:t>
      </w:r>
      <w:r w:rsidR="00373037" w:rsidRPr="00DD78D5">
        <w:rPr>
          <w:rFonts w:hint="eastAsia"/>
        </w:rPr>
        <w:t>ている</w:t>
      </w:r>
      <w:r w:rsidR="000040CB" w:rsidRPr="00DD78D5">
        <w:rPr>
          <w:rFonts w:hint="eastAsia"/>
        </w:rPr>
        <w:t>（した</w:t>
      </w:r>
      <w:r w:rsidR="00E90CCC" w:rsidRPr="00DD78D5">
        <w:rPr>
          <w:rFonts w:hint="eastAsia"/>
        </w:rPr>
        <w:t>）</w:t>
      </w:r>
      <w:r w:rsidR="00BC6854" w:rsidRPr="00DD78D5">
        <w:rPr>
          <w:rFonts w:hint="eastAsia"/>
        </w:rPr>
        <w:t>理由としてあてはまりますか？それぞれについて</w:t>
      </w:r>
      <w:r w:rsidR="00E70C2B" w:rsidRPr="00DD78D5">
        <w:rPr>
          <w:rFonts w:hint="eastAsia"/>
        </w:rPr>
        <w:t>お答えください。</w: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00C83AA2" w:rsidRPr="00DD78D5">
        <w:instrText xml:space="preserve"> ADDIN EN.CITE </w:instrText>
      </w:r>
      <w:r w:rsidR="001D02E1" w:rsidRPr="00DD78D5">
        <w:fldChar w:fldCharType="begin">
          <w:fldData xml:space="preserve">PEVuZE5vdGU+PENpdGU+PEF1dGhvcj5FdHRlcjwvQXV0aG9yPjxZZWFyPjIwMTE8L1llYXI+PFJl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</w:fldData>
        </w:fldChar>
      </w:r>
      <w:r w:rsidR="00C83AA2" w:rsidRPr="00DD78D5">
        <w:instrText xml:space="preserve"> ADDIN EN.CITE.DATA </w:instrText>
      </w:r>
      <w:r w:rsidR="001D02E1" w:rsidRPr="00DD78D5">
        <w:fldChar w:fldCharType="end"/>
      </w:r>
      <w:r w:rsidR="001D02E1" w:rsidRPr="00DD78D5">
        <w:fldChar w:fldCharType="separate"/>
      </w:r>
      <w:r w:rsidR="00F04177" w:rsidRPr="00DD78D5">
        <w:rPr>
          <w:noProof/>
        </w:rPr>
        <w:t>[</w:t>
      </w:r>
      <w:hyperlink w:anchor="_ENREF_4" w:tooltip="Etter, 2011 #2775" w:history="1">
        <w:r w:rsidR="0008423D" w:rsidRPr="00DD78D5">
          <w:rPr>
            <w:noProof/>
          </w:rPr>
          <w:t>4</w:t>
        </w:r>
      </w:hyperlink>
      <w:r w:rsidR="00F04177" w:rsidRPr="00DD78D5">
        <w:rPr>
          <w:noProof/>
        </w:rPr>
        <w:t>]</w:t>
      </w:r>
      <w:r w:rsidR="001D02E1" w:rsidRPr="00DD78D5">
        <w:fldChar w:fldCharType="end"/>
      </w:r>
    </w:p>
    <w:p w:rsidR="006824E8" w:rsidRPr="00DD78D5" w:rsidRDefault="00D6234E" w:rsidP="007A7997">
      <w:pPr>
        <w:pStyle w:val="a7"/>
        <w:numPr>
          <w:ilvl w:val="0"/>
          <w:numId w:val="33"/>
        </w:numPr>
        <w:ind w:leftChars="0" w:firstLine="6"/>
      </w:pPr>
      <w:r>
        <w:rPr>
          <w:rFonts w:hint="eastAsia"/>
        </w:rPr>
        <w:t>【</w:t>
      </w:r>
      <w:r>
        <w:rPr>
          <w:rFonts w:hint="eastAsia"/>
        </w:rPr>
        <w:t>Q</w:t>
      </w:r>
      <w:r>
        <w:t>46_1</w:t>
      </w:r>
      <w:r>
        <w:rPr>
          <w:rFonts w:hint="eastAsia"/>
        </w:rPr>
        <w:t>】</w:t>
      </w:r>
      <w:r w:rsidR="006824E8" w:rsidRPr="00DD78D5">
        <w:rPr>
          <w:rFonts w:hint="eastAsia"/>
        </w:rPr>
        <w:t>家族・親戚が使っている（いた）から</w:t>
      </w:r>
    </w:p>
    <w:p w:rsidR="006824E8" w:rsidRPr="00DD78D5" w:rsidRDefault="00D6234E" w:rsidP="007A7997">
      <w:pPr>
        <w:pStyle w:val="a7"/>
        <w:numPr>
          <w:ilvl w:val="0"/>
          <w:numId w:val="33"/>
        </w:numPr>
        <w:ind w:leftChars="0" w:firstLine="6"/>
      </w:pPr>
      <w:r>
        <w:rPr>
          <w:rFonts w:hint="eastAsia"/>
        </w:rPr>
        <w:t>【</w:t>
      </w:r>
      <w:r>
        <w:rPr>
          <w:rFonts w:hint="eastAsia"/>
        </w:rPr>
        <w:t>Q</w:t>
      </w:r>
      <w:r>
        <w:t>46_2</w:t>
      </w:r>
      <w:r>
        <w:rPr>
          <w:rFonts w:hint="eastAsia"/>
        </w:rPr>
        <w:t>】</w:t>
      </w:r>
      <w:r w:rsidR="006824E8" w:rsidRPr="00DD78D5">
        <w:rPr>
          <w:rFonts w:hint="eastAsia"/>
        </w:rPr>
        <w:t>友人・知人が使っている（いた）から</w:t>
      </w:r>
    </w:p>
    <w:p w:rsidR="006824E8" w:rsidRPr="00DD78D5" w:rsidRDefault="00D6234E" w:rsidP="007A7997">
      <w:pPr>
        <w:pStyle w:val="a7"/>
        <w:numPr>
          <w:ilvl w:val="0"/>
          <w:numId w:val="33"/>
        </w:numPr>
        <w:ind w:leftChars="0" w:firstLine="6"/>
      </w:pPr>
      <w:r>
        <w:rPr>
          <w:rFonts w:hint="eastAsia"/>
        </w:rPr>
        <w:t>【</w:t>
      </w:r>
      <w:r>
        <w:rPr>
          <w:rFonts w:hint="eastAsia"/>
        </w:rPr>
        <w:t>Q</w:t>
      </w:r>
      <w:r>
        <w:t>46_3</w:t>
      </w:r>
      <w:r>
        <w:rPr>
          <w:rFonts w:hint="eastAsia"/>
        </w:rPr>
        <w:t>】</w:t>
      </w:r>
      <w:r w:rsidR="006824E8" w:rsidRPr="00DD78D5">
        <w:rPr>
          <w:rFonts w:hint="eastAsia"/>
        </w:rPr>
        <w:t>電子タバコで仲間とコミュニケーションをとるため</w:t>
      </w:r>
    </w:p>
    <w:p w:rsidR="00E70C2B" w:rsidRPr="00DD78D5" w:rsidRDefault="00D6234E" w:rsidP="007A7997">
      <w:pPr>
        <w:pStyle w:val="a7"/>
        <w:numPr>
          <w:ilvl w:val="0"/>
          <w:numId w:val="33"/>
        </w:numPr>
        <w:ind w:leftChars="0" w:firstLine="6"/>
      </w:pPr>
      <w:r>
        <w:rPr>
          <w:rFonts w:hint="eastAsia"/>
        </w:rPr>
        <w:t>【</w:t>
      </w:r>
      <w:r>
        <w:rPr>
          <w:rFonts w:hint="eastAsia"/>
        </w:rPr>
        <w:t>Q</w:t>
      </w:r>
      <w:r>
        <w:t>46_4</w:t>
      </w:r>
      <w:r>
        <w:rPr>
          <w:rFonts w:hint="eastAsia"/>
        </w:rPr>
        <w:t>】</w:t>
      </w:r>
      <w:r w:rsidR="00E70C2B" w:rsidRPr="00DD78D5">
        <w:rPr>
          <w:rFonts w:hint="eastAsia"/>
        </w:rPr>
        <w:t>他のタバコよりも害が少ないと思ったから</w:t>
      </w:r>
    </w:p>
    <w:p w:rsidR="00E70C2B" w:rsidRPr="00DD78D5" w:rsidRDefault="00D6234E" w:rsidP="007A7997">
      <w:pPr>
        <w:pStyle w:val="a7"/>
        <w:numPr>
          <w:ilvl w:val="0"/>
          <w:numId w:val="33"/>
        </w:numPr>
        <w:ind w:leftChars="0" w:firstLine="6"/>
      </w:pPr>
      <w:r>
        <w:rPr>
          <w:rFonts w:hint="eastAsia"/>
        </w:rPr>
        <w:t>【</w:t>
      </w:r>
      <w:r>
        <w:rPr>
          <w:rFonts w:hint="eastAsia"/>
        </w:rPr>
        <w:t>Q</w:t>
      </w:r>
      <w:r>
        <w:t>46_5</w:t>
      </w:r>
      <w:r>
        <w:rPr>
          <w:rFonts w:hint="eastAsia"/>
        </w:rPr>
        <w:t>】</w:t>
      </w:r>
      <w:r w:rsidR="00E70C2B" w:rsidRPr="00DD78D5">
        <w:rPr>
          <w:rFonts w:hint="eastAsia"/>
        </w:rPr>
        <w:t>他のタバコの代わりとして使ったから</w:t>
      </w:r>
    </w:p>
    <w:p w:rsidR="00373037" w:rsidRPr="00DD78D5" w:rsidRDefault="00D6234E" w:rsidP="007A7997">
      <w:pPr>
        <w:pStyle w:val="a7"/>
        <w:numPr>
          <w:ilvl w:val="0"/>
          <w:numId w:val="33"/>
        </w:numPr>
        <w:ind w:leftChars="0" w:firstLine="6"/>
      </w:pPr>
      <w:r>
        <w:rPr>
          <w:rFonts w:hint="eastAsia"/>
        </w:rPr>
        <w:t>【</w:t>
      </w:r>
      <w:r>
        <w:rPr>
          <w:rFonts w:hint="eastAsia"/>
        </w:rPr>
        <w:t>Q</w:t>
      </w:r>
      <w:r>
        <w:t>46_6</w:t>
      </w:r>
      <w:r>
        <w:rPr>
          <w:rFonts w:hint="eastAsia"/>
        </w:rPr>
        <w:t>】</w:t>
      </w:r>
      <w:r w:rsidR="00373037" w:rsidRPr="00DD78D5">
        <w:rPr>
          <w:rFonts w:hint="eastAsia"/>
        </w:rPr>
        <w:t>フルーツ味などのフレイバーに関心があったから</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57564F" w:rsidRPr="00DD78D5" w:rsidRDefault="00D6234E" w:rsidP="007A7997">
      <w:pPr>
        <w:pStyle w:val="a7"/>
        <w:numPr>
          <w:ilvl w:val="0"/>
          <w:numId w:val="33"/>
        </w:numPr>
        <w:ind w:leftChars="0" w:firstLine="6"/>
      </w:pPr>
      <w:r>
        <w:rPr>
          <w:rFonts w:hint="eastAsia"/>
        </w:rPr>
        <w:t>【</w:t>
      </w:r>
      <w:r>
        <w:rPr>
          <w:rFonts w:hint="eastAsia"/>
        </w:rPr>
        <w:t>Q</w:t>
      </w:r>
      <w:r>
        <w:t>46_7</w:t>
      </w:r>
      <w:r>
        <w:rPr>
          <w:rFonts w:hint="eastAsia"/>
        </w:rPr>
        <w:t>】</w:t>
      </w:r>
      <w:r w:rsidR="00993383" w:rsidRPr="00DD78D5">
        <w:rPr>
          <w:rFonts w:hint="eastAsia"/>
        </w:rPr>
        <w:t>電子タバコ</w:t>
      </w:r>
      <w:r w:rsidR="00A216D0" w:rsidRPr="00DD78D5">
        <w:rPr>
          <w:rFonts w:hint="eastAsia"/>
        </w:rPr>
        <w:t>（</w:t>
      </w:r>
      <w:r w:rsidR="00373037" w:rsidRPr="00DD78D5">
        <w:rPr>
          <w:rFonts w:hint="eastAsia"/>
        </w:rPr>
        <w:t>デザイン</w:t>
      </w:r>
      <w:r w:rsidR="00A216D0" w:rsidRPr="00DD78D5">
        <w:rPr>
          <w:rFonts w:hint="eastAsia"/>
        </w:rPr>
        <w:t>や機能など）</w:t>
      </w:r>
      <w:r w:rsidR="003B423D" w:rsidRPr="00DD78D5">
        <w:rPr>
          <w:rFonts w:hint="eastAsia"/>
        </w:rPr>
        <w:t>が</w:t>
      </w:r>
      <w:r w:rsidR="00373037" w:rsidRPr="00DD78D5">
        <w:rPr>
          <w:rFonts w:hint="eastAsia"/>
        </w:rPr>
        <w:t>よかったから</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FD04A5" w:rsidRPr="00DD78D5">
        <w:rPr>
          <w:noProof/>
        </w:rPr>
        <w:t>[</w:t>
      </w:r>
      <w:hyperlink w:anchor="_ENREF_3" w:tooltip="WHO, 2014 #2778" w:history="1">
        <w:r w:rsidR="0008423D" w:rsidRPr="00DD78D5">
          <w:rPr>
            <w:noProof/>
          </w:rPr>
          <w:t>3</w:t>
        </w:r>
      </w:hyperlink>
      <w:r w:rsidR="00FD04A5" w:rsidRPr="00DD78D5">
        <w:rPr>
          <w:noProof/>
        </w:rPr>
        <w:t>]</w:t>
      </w:r>
      <w:r w:rsidR="001D02E1" w:rsidRPr="00DD78D5">
        <w:fldChar w:fldCharType="end"/>
      </w:r>
    </w:p>
    <w:p w:rsidR="00DE14E8" w:rsidRPr="00DD78D5" w:rsidRDefault="00D6234E" w:rsidP="007A7997">
      <w:pPr>
        <w:pStyle w:val="a7"/>
        <w:numPr>
          <w:ilvl w:val="0"/>
          <w:numId w:val="33"/>
        </w:numPr>
        <w:ind w:leftChars="0" w:firstLine="6"/>
      </w:pPr>
      <w:r>
        <w:rPr>
          <w:rFonts w:hint="eastAsia"/>
        </w:rPr>
        <w:t>【</w:t>
      </w:r>
      <w:r>
        <w:rPr>
          <w:rFonts w:hint="eastAsia"/>
        </w:rPr>
        <w:t>Q</w:t>
      </w:r>
      <w:r>
        <w:t>46_8</w:t>
      </w:r>
      <w:r>
        <w:rPr>
          <w:rFonts w:hint="eastAsia"/>
        </w:rPr>
        <w:t>】</w:t>
      </w:r>
      <w:r w:rsidR="00DE14E8" w:rsidRPr="00DD78D5">
        <w:rPr>
          <w:rFonts w:hint="eastAsia"/>
        </w:rPr>
        <w:t>禁煙するため</w:t>
      </w:r>
    </w:p>
    <w:p w:rsidR="00E70C2B" w:rsidRPr="00DD78D5" w:rsidRDefault="00D6234E" w:rsidP="007A7997">
      <w:pPr>
        <w:pStyle w:val="a7"/>
        <w:numPr>
          <w:ilvl w:val="0"/>
          <w:numId w:val="33"/>
        </w:numPr>
        <w:ind w:leftChars="0" w:firstLine="6"/>
      </w:pPr>
      <w:r>
        <w:rPr>
          <w:rFonts w:hint="eastAsia"/>
        </w:rPr>
        <w:t>【</w:t>
      </w:r>
      <w:r>
        <w:rPr>
          <w:rFonts w:hint="eastAsia"/>
        </w:rPr>
        <w:t>Q</w:t>
      </w:r>
      <w:r>
        <w:t>46_9</w:t>
      </w:r>
      <w:r>
        <w:rPr>
          <w:rFonts w:hint="eastAsia"/>
        </w:rPr>
        <w:t>】</w:t>
      </w:r>
      <w:r w:rsidR="00E70C2B" w:rsidRPr="00DD78D5">
        <w:rPr>
          <w:rFonts w:hint="eastAsia"/>
        </w:rPr>
        <w:t>再びタバコを吸うことを防ぐため</w:t>
      </w:r>
    </w:p>
    <w:p w:rsidR="00E70C2B" w:rsidRPr="00DD78D5" w:rsidRDefault="00D6234E" w:rsidP="007A7997">
      <w:pPr>
        <w:pStyle w:val="a7"/>
        <w:numPr>
          <w:ilvl w:val="0"/>
          <w:numId w:val="33"/>
        </w:numPr>
        <w:ind w:leftChars="0" w:firstLine="6"/>
      </w:pPr>
      <w:r>
        <w:rPr>
          <w:rFonts w:hint="eastAsia"/>
        </w:rPr>
        <w:t>【</w:t>
      </w:r>
      <w:r>
        <w:rPr>
          <w:rFonts w:hint="eastAsia"/>
        </w:rPr>
        <w:t>Q</w:t>
      </w:r>
      <w:r>
        <w:t>46_10</w:t>
      </w:r>
      <w:r>
        <w:rPr>
          <w:rFonts w:hint="eastAsia"/>
        </w:rPr>
        <w:t>】</w:t>
      </w:r>
      <w:r w:rsidR="00E70C2B" w:rsidRPr="00DD78D5">
        <w:rPr>
          <w:rFonts w:hint="eastAsia"/>
        </w:rPr>
        <w:t>ニコチン切れ時などの禁断症状を緩和するため</w:t>
      </w:r>
    </w:p>
    <w:p w:rsidR="00E70C2B" w:rsidRPr="00DD78D5" w:rsidRDefault="00D6234E" w:rsidP="007A7997">
      <w:pPr>
        <w:pStyle w:val="a7"/>
        <w:numPr>
          <w:ilvl w:val="0"/>
          <w:numId w:val="33"/>
        </w:numPr>
        <w:ind w:leftChars="0" w:firstLine="6"/>
      </w:pPr>
      <w:r>
        <w:rPr>
          <w:rFonts w:hint="eastAsia"/>
        </w:rPr>
        <w:t>【</w:t>
      </w:r>
      <w:r>
        <w:rPr>
          <w:rFonts w:hint="eastAsia"/>
        </w:rPr>
        <w:t>Q</w:t>
      </w:r>
      <w:r>
        <w:t>46_11</w:t>
      </w:r>
      <w:r>
        <w:rPr>
          <w:rFonts w:hint="eastAsia"/>
        </w:rPr>
        <w:t>】</w:t>
      </w:r>
      <w:r w:rsidR="00E70C2B" w:rsidRPr="00DD78D5">
        <w:rPr>
          <w:rFonts w:hint="eastAsia"/>
        </w:rPr>
        <w:t>他のタバコよりも</w:t>
      </w:r>
      <w:r w:rsidR="00993383" w:rsidRPr="00DD78D5">
        <w:rPr>
          <w:rFonts w:hint="eastAsia"/>
        </w:rPr>
        <w:t>電子タバコ</w:t>
      </w:r>
      <w:r w:rsidR="00E70C2B" w:rsidRPr="00DD78D5">
        <w:rPr>
          <w:rFonts w:hint="eastAsia"/>
        </w:rPr>
        <w:t>の方が安いと思ったから</w:t>
      </w:r>
    </w:p>
    <w:p w:rsidR="00E70C2B" w:rsidRPr="00DD78D5" w:rsidRDefault="00D6234E" w:rsidP="007A7997">
      <w:pPr>
        <w:pStyle w:val="a7"/>
        <w:numPr>
          <w:ilvl w:val="0"/>
          <w:numId w:val="33"/>
        </w:numPr>
        <w:ind w:leftChars="0" w:firstLine="6"/>
      </w:pPr>
      <w:r>
        <w:rPr>
          <w:rFonts w:hint="eastAsia"/>
        </w:rPr>
        <w:t>【</w:t>
      </w:r>
      <w:r>
        <w:rPr>
          <w:rFonts w:hint="eastAsia"/>
        </w:rPr>
        <w:t>Q</w:t>
      </w:r>
      <w:r>
        <w:t>46_12</w:t>
      </w:r>
      <w:r>
        <w:rPr>
          <w:rFonts w:hint="eastAsia"/>
        </w:rPr>
        <w:t>】</w:t>
      </w:r>
      <w:r w:rsidR="00E70C2B" w:rsidRPr="00DD78D5">
        <w:rPr>
          <w:rFonts w:hint="eastAsia"/>
        </w:rPr>
        <w:t>タバコの煙で他人に迷惑をかけるのを避けるため</w:t>
      </w:r>
    </w:p>
    <w:p w:rsidR="00E70C2B" w:rsidRPr="00DD78D5" w:rsidRDefault="00D6234E" w:rsidP="007A7997">
      <w:pPr>
        <w:pStyle w:val="a7"/>
        <w:numPr>
          <w:ilvl w:val="0"/>
          <w:numId w:val="33"/>
        </w:numPr>
        <w:ind w:leftChars="0" w:firstLine="6"/>
      </w:pPr>
      <w:r>
        <w:rPr>
          <w:rFonts w:hint="eastAsia"/>
        </w:rPr>
        <w:t>【</w:t>
      </w:r>
      <w:r>
        <w:rPr>
          <w:rFonts w:hint="eastAsia"/>
        </w:rPr>
        <w:t>Q</w:t>
      </w:r>
      <w:r>
        <w:t>46_13</w:t>
      </w:r>
      <w:r>
        <w:rPr>
          <w:rFonts w:hint="eastAsia"/>
        </w:rPr>
        <w:t>】</w:t>
      </w:r>
      <w:r w:rsidR="00E90CCC" w:rsidRPr="00DD78D5">
        <w:rPr>
          <w:rFonts w:hint="eastAsia"/>
        </w:rPr>
        <w:t>他のタバコが吸えない場所で吸うため</w:t>
      </w:r>
    </w:p>
    <w:p w:rsidR="00E90CCC" w:rsidRPr="00DD78D5" w:rsidRDefault="00D6234E" w:rsidP="007A7997">
      <w:pPr>
        <w:pStyle w:val="a7"/>
        <w:numPr>
          <w:ilvl w:val="0"/>
          <w:numId w:val="33"/>
        </w:numPr>
        <w:ind w:leftChars="0" w:firstLine="6"/>
      </w:pPr>
      <w:r>
        <w:rPr>
          <w:rFonts w:hint="eastAsia"/>
        </w:rPr>
        <w:t>【</w:t>
      </w:r>
      <w:r>
        <w:rPr>
          <w:rFonts w:hint="eastAsia"/>
        </w:rPr>
        <w:t>Q</w:t>
      </w:r>
      <w:r>
        <w:t>46_14</w:t>
      </w:r>
      <w:r>
        <w:rPr>
          <w:rFonts w:hint="eastAsia"/>
        </w:rPr>
        <w:t>】</w:t>
      </w:r>
      <w:r w:rsidR="00E90CCC" w:rsidRPr="00DD78D5">
        <w:rPr>
          <w:rFonts w:hint="eastAsia"/>
        </w:rPr>
        <w:t>屋外へ喫煙に行くのを避けるため</w:t>
      </w:r>
    </w:p>
    <w:p w:rsidR="00E90CCC" w:rsidRPr="00DD78D5" w:rsidRDefault="00D6234E" w:rsidP="007A7997">
      <w:pPr>
        <w:pStyle w:val="a7"/>
        <w:numPr>
          <w:ilvl w:val="0"/>
          <w:numId w:val="33"/>
        </w:numPr>
        <w:ind w:leftChars="0" w:firstLine="6"/>
      </w:pPr>
      <w:r>
        <w:rPr>
          <w:rFonts w:hint="eastAsia"/>
        </w:rPr>
        <w:t>【</w:t>
      </w:r>
      <w:r>
        <w:rPr>
          <w:rFonts w:hint="eastAsia"/>
        </w:rPr>
        <w:t>Q</w:t>
      </w:r>
      <w:r>
        <w:t>46_15</w:t>
      </w:r>
      <w:r>
        <w:rPr>
          <w:rFonts w:hint="eastAsia"/>
        </w:rPr>
        <w:t>】</w:t>
      </w:r>
      <w:r w:rsidR="00E90CCC" w:rsidRPr="00DD78D5">
        <w:rPr>
          <w:rFonts w:hint="eastAsia"/>
        </w:rPr>
        <w:t>禁煙するための準備段階として、喫煙本数を減らすため</w:t>
      </w:r>
    </w:p>
    <w:p w:rsidR="00E90CCC" w:rsidRPr="00DD78D5" w:rsidRDefault="00D6234E" w:rsidP="007A7997">
      <w:pPr>
        <w:pStyle w:val="a7"/>
        <w:numPr>
          <w:ilvl w:val="0"/>
          <w:numId w:val="33"/>
        </w:numPr>
        <w:ind w:leftChars="0" w:firstLine="6"/>
      </w:pPr>
      <w:r>
        <w:rPr>
          <w:rFonts w:hint="eastAsia"/>
        </w:rPr>
        <w:t>【</w:t>
      </w:r>
      <w:r>
        <w:rPr>
          <w:rFonts w:hint="eastAsia"/>
        </w:rPr>
        <w:t>Q</w:t>
      </w:r>
      <w:r>
        <w:t>46_16</w:t>
      </w:r>
      <w:r>
        <w:rPr>
          <w:rFonts w:hint="eastAsia"/>
        </w:rPr>
        <w:t>】</w:t>
      </w:r>
      <w:r w:rsidR="00E90CCC" w:rsidRPr="00DD78D5">
        <w:rPr>
          <w:rFonts w:hint="eastAsia"/>
        </w:rPr>
        <w:t>禁煙するためではないが、喫煙本数を減らすため</w:t>
      </w:r>
    </w:p>
    <w:p w:rsidR="00E90CCC" w:rsidRPr="00DD78D5" w:rsidRDefault="00D6234E" w:rsidP="007A7997">
      <w:pPr>
        <w:pStyle w:val="a7"/>
        <w:numPr>
          <w:ilvl w:val="0"/>
          <w:numId w:val="33"/>
        </w:numPr>
        <w:ind w:leftChars="0" w:firstLine="6"/>
      </w:pPr>
      <w:r>
        <w:rPr>
          <w:rFonts w:hint="eastAsia"/>
        </w:rPr>
        <w:lastRenderedPageBreak/>
        <w:t>【</w:t>
      </w:r>
      <w:r>
        <w:rPr>
          <w:rFonts w:hint="eastAsia"/>
        </w:rPr>
        <w:t>Q</w:t>
      </w:r>
      <w:r>
        <w:t>46_17</w:t>
      </w:r>
      <w:r>
        <w:rPr>
          <w:rFonts w:hint="eastAsia"/>
        </w:rPr>
        <w:t>】</w:t>
      </w:r>
      <w:r w:rsidR="00993383" w:rsidRPr="00DD78D5">
        <w:rPr>
          <w:rFonts w:hint="eastAsia"/>
        </w:rPr>
        <w:t>電子タバコ</w:t>
      </w:r>
      <w:r w:rsidR="00E90CCC" w:rsidRPr="00DD78D5">
        <w:rPr>
          <w:rFonts w:hint="eastAsia"/>
        </w:rPr>
        <w:t>を止めることができなくなっているから</w:t>
      </w:r>
    </w:p>
    <w:p w:rsidR="00E90CCC" w:rsidRPr="00DD78D5" w:rsidRDefault="002E3F8D" w:rsidP="00522B0A">
      <w:r w:rsidRPr="00DD78D5">
        <w:rPr>
          <w:rFonts w:hint="eastAsia"/>
        </w:rPr>
        <w:t>選択肢</w:t>
      </w:r>
    </w:p>
    <w:p w:rsidR="002E3F8D" w:rsidRPr="00DD78D5" w:rsidRDefault="002E3F8D" w:rsidP="00DF32DF">
      <w:pPr>
        <w:pStyle w:val="a7"/>
        <w:numPr>
          <w:ilvl w:val="0"/>
          <w:numId w:val="21"/>
        </w:numPr>
        <w:ind w:leftChars="0" w:firstLine="6"/>
      </w:pPr>
      <w:r w:rsidRPr="00DD78D5">
        <w:rPr>
          <w:rFonts w:hint="eastAsia"/>
        </w:rPr>
        <w:t>あ</w:t>
      </w:r>
      <w:r w:rsidR="0073401C" w:rsidRPr="00DD78D5">
        <w:rPr>
          <w:rFonts w:hint="eastAsia"/>
        </w:rPr>
        <w:t>てはまる</w:t>
      </w:r>
    </w:p>
    <w:p w:rsidR="003849D1" w:rsidRPr="00DD78D5" w:rsidRDefault="003849D1" w:rsidP="00DF32DF">
      <w:pPr>
        <w:pStyle w:val="a7"/>
        <w:numPr>
          <w:ilvl w:val="0"/>
          <w:numId w:val="21"/>
        </w:numPr>
        <w:ind w:leftChars="0" w:firstLine="6"/>
      </w:pPr>
      <w:r w:rsidRPr="00DD78D5">
        <w:rPr>
          <w:rFonts w:hint="eastAsia"/>
        </w:rPr>
        <w:t>ややあてはまる</w:t>
      </w:r>
    </w:p>
    <w:p w:rsidR="003849D1" w:rsidRPr="00DD78D5" w:rsidRDefault="003849D1" w:rsidP="00DF32DF">
      <w:pPr>
        <w:pStyle w:val="a7"/>
        <w:numPr>
          <w:ilvl w:val="0"/>
          <w:numId w:val="21"/>
        </w:numPr>
        <w:ind w:leftChars="0" w:firstLine="6"/>
      </w:pPr>
      <w:r w:rsidRPr="00DD78D5">
        <w:rPr>
          <w:rFonts w:hint="eastAsia"/>
        </w:rPr>
        <w:t>あまりあてはまらない</w:t>
      </w:r>
    </w:p>
    <w:p w:rsidR="006E13C3" w:rsidRPr="00DD78D5" w:rsidRDefault="0073401C" w:rsidP="00DF32DF">
      <w:pPr>
        <w:pStyle w:val="a7"/>
        <w:numPr>
          <w:ilvl w:val="0"/>
          <w:numId w:val="21"/>
        </w:numPr>
        <w:ind w:leftChars="0" w:firstLine="6"/>
      </w:pPr>
      <w:r w:rsidRPr="00DD78D5">
        <w:rPr>
          <w:rFonts w:hint="eastAsia"/>
        </w:rPr>
        <w:t>あてはまらない</w:t>
      </w:r>
    </w:p>
    <w:p w:rsidR="0072316D" w:rsidRPr="00DD78D5" w:rsidRDefault="0072316D" w:rsidP="0072316D">
      <w:pPr>
        <w:pStyle w:val="a7"/>
        <w:ind w:leftChars="0" w:left="426"/>
      </w:pPr>
    </w:p>
    <w:p w:rsidR="002654EA" w:rsidRPr="00DD78D5" w:rsidRDefault="00611EC3" w:rsidP="002654EA">
      <w:r>
        <w:rPr>
          <w:rFonts w:hint="eastAsia"/>
        </w:rPr>
        <w:t>Q47</w:t>
      </w:r>
      <w:r w:rsidR="00F747A0" w:rsidRPr="00DD78D5">
        <w:rPr>
          <w:rFonts w:hint="eastAsia"/>
        </w:rPr>
        <w:t>◆</w:t>
      </w:r>
      <w:r w:rsidR="002654EA" w:rsidRPr="00DD78D5">
        <w:rPr>
          <w:rFonts w:hint="eastAsia"/>
        </w:rPr>
        <w:t>あなたはこれまで</w:t>
      </w:r>
      <w:r w:rsidR="00993383" w:rsidRPr="00DD78D5">
        <w:rPr>
          <w:rFonts w:hint="eastAsia"/>
        </w:rPr>
        <w:t>電子タバコ</w:t>
      </w:r>
      <w:r w:rsidR="002654EA" w:rsidRPr="00DD78D5">
        <w:rPr>
          <w:rFonts w:hint="eastAsia"/>
        </w:rPr>
        <w:t>を使用していて、以下のことがありましたか？</w:t>
      </w:r>
    </w:p>
    <w:p w:rsidR="00A366A5" w:rsidRPr="00DD78D5" w:rsidRDefault="00A13FEF" w:rsidP="00A42508">
      <w:pPr>
        <w:pStyle w:val="a7"/>
        <w:numPr>
          <w:ilvl w:val="0"/>
          <w:numId w:val="24"/>
        </w:numPr>
        <w:ind w:leftChars="0" w:firstLine="6"/>
      </w:pPr>
      <w:r>
        <w:rPr>
          <w:rFonts w:hint="eastAsia"/>
        </w:rPr>
        <w:t>【</w:t>
      </w:r>
      <w:r>
        <w:rPr>
          <w:rFonts w:hint="eastAsia"/>
        </w:rPr>
        <w:t>Q</w:t>
      </w:r>
      <w:r>
        <w:t>47_1</w:t>
      </w:r>
      <w:r>
        <w:rPr>
          <w:rFonts w:hint="eastAsia"/>
        </w:rPr>
        <w:t>】</w:t>
      </w:r>
      <w:r w:rsidR="00193B66" w:rsidRPr="00DD78D5">
        <w:rPr>
          <w:rFonts w:hint="eastAsia"/>
        </w:rPr>
        <w:t>電子タバコを</w:t>
      </w:r>
      <w:r w:rsidR="00A366A5" w:rsidRPr="00DD78D5">
        <w:rPr>
          <w:rFonts w:hint="eastAsia"/>
        </w:rPr>
        <w:t>使用して、気分が落ち着いた</w:t>
      </w:r>
    </w:p>
    <w:p w:rsidR="00A366A5" w:rsidRPr="00DD78D5" w:rsidRDefault="00A13FEF" w:rsidP="00A366A5">
      <w:pPr>
        <w:pStyle w:val="a7"/>
        <w:numPr>
          <w:ilvl w:val="0"/>
          <w:numId w:val="24"/>
        </w:numPr>
        <w:ind w:leftChars="0" w:firstLine="6"/>
      </w:pPr>
      <w:r>
        <w:rPr>
          <w:rFonts w:hint="eastAsia"/>
        </w:rPr>
        <w:t>【</w:t>
      </w:r>
      <w:r>
        <w:rPr>
          <w:rFonts w:hint="eastAsia"/>
        </w:rPr>
        <w:t>Q</w:t>
      </w:r>
      <w:r>
        <w:t>47_2</w:t>
      </w:r>
      <w:r>
        <w:rPr>
          <w:rFonts w:hint="eastAsia"/>
        </w:rPr>
        <w:t>】</w:t>
      </w:r>
      <w:r w:rsidR="00A366A5" w:rsidRPr="00DD78D5">
        <w:rPr>
          <w:rFonts w:hint="eastAsia"/>
        </w:rPr>
        <w:t>電子タバコを使用して、ストレスが解消されたと感じた</w:t>
      </w:r>
    </w:p>
    <w:p w:rsidR="00A42508" w:rsidRPr="00DD78D5" w:rsidRDefault="00A13FEF" w:rsidP="00A42508">
      <w:pPr>
        <w:pStyle w:val="a7"/>
        <w:numPr>
          <w:ilvl w:val="0"/>
          <w:numId w:val="24"/>
        </w:numPr>
        <w:ind w:leftChars="0" w:firstLine="6"/>
      </w:pPr>
      <w:r>
        <w:rPr>
          <w:rFonts w:hint="eastAsia"/>
        </w:rPr>
        <w:t>【</w:t>
      </w:r>
      <w:r>
        <w:rPr>
          <w:rFonts w:hint="eastAsia"/>
        </w:rPr>
        <w:t>Q</w:t>
      </w:r>
      <w:r>
        <w:t>47_3</w:t>
      </w:r>
      <w:r>
        <w:rPr>
          <w:rFonts w:hint="eastAsia"/>
        </w:rPr>
        <w:t>】</w:t>
      </w:r>
      <w:r w:rsidR="00A42508" w:rsidRPr="00DD78D5">
        <w:rPr>
          <w:rFonts w:hint="eastAsia"/>
        </w:rPr>
        <w:t>電子タバコが、壊れている等の</w:t>
      </w:r>
      <w:r w:rsidR="00A42508" w:rsidRPr="00DD78D5">
        <w:t>不良品</w:t>
      </w:r>
      <w:r w:rsidR="00A42508" w:rsidRPr="00DD78D5">
        <w:rPr>
          <w:rFonts w:hint="eastAsia"/>
        </w:rPr>
        <w:t>もしくは</w:t>
      </w:r>
      <w:r w:rsidR="00A42508" w:rsidRPr="00DD78D5">
        <w:t>欠陥商品</w:t>
      </w:r>
      <w:r w:rsidR="00A366A5" w:rsidRPr="00DD78D5">
        <w:rPr>
          <w:rFonts w:hint="eastAsia"/>
        </w:rPr>
        <w:t>だった</w:t>
      </w:r>
    </w:p>
    <w:p w:rsidR="00A42508" w:rsidRPr="00DD78D5" w:rsidRDefault="00A13FEF" w:rsidP="00A42508">
      <w:pPr>
        <w:pStyle w:val="a7"/>
        <w:numPr>
          <w:ilvl w:val="0"/>
          <w:numId w:val="24"/>
        </w:numPr>
        <w:ind w:leftChars="0" w:firstLine="6"/>
      </w:pPr>
      <w:r>
        <w:rPr>
          <w:rFonts w:hint="eastAsia"/>
        </w:rPr>
        <w:t>【</w:t>
      </w:r>
      <w:r>
        <w:rPr>
          <w:rFonts w:hint="eastAsia"/>
        </w:rPr>
        <w:t>Q</w:t>
      </w:r>
      <w:r>
        <w:t>47_4</w:t>
      </w:r>
      <w:r>
        <w:rPr>
          <w:rFonts w:hint="eastAsia"/>
        </w:rPr>
        <w:t>】</w:t>
      </w:r>
      <w:r w:rsidR="00A366A5" w:rsidRPr="00DD78D5">
        <w:rPr>
          <w:rFonts w:hint="eastAsia"/>
        </w:rPr>
        <w:t>電子タバコを使用して、のどが痛くなった</w:t>
      </w:r>
    </w:p>
    <w:p w:rsidR="00D67A72" w:rsidRPr="00DD78D5" w:rsidRDefault="00A13FEF" w:rsidP="00D67A72">
      <w:pPr>
        <w:pStyle w:val="a7"/>
        <w:numPr>
          <w:ilvl w:val="0"/>
          <w:numId w:val="24"/>
        </w:numPr>
        <w:ind w:leftChars="0" w:firstLine="6"/>
      </w:pPr>
      <w:r>
        <w:rPr>
          <w:rFonts w:hint="eastAsia"/>
        </w:rPr>
        <w:t>【</w:t>
      </w:r>
      <w:r>
        <w:rPr>
          <w:rFonts w:hint="eastAsia"/>
        </w:rPr>
        <w:t>Q</w:t>
      </w:r>
      <w:r>
        <w:t>47_5</w:t>
      </w:r>
      <w:r>
        <w:rPr>
          <w:rFonts w:hint="eastAsia"/>
        </w:rPr>
        <w:t>】</w:t>
      </w:r>
      <w:r w:rsidR="00A42508" w:rsidRPr="00DD78D5">
        <w:rPr>
          <w:rFonts w:hint="eastAsia"/>
        </w:rPr>
        <w:t>電子タバコを</w:t>
      </w:r>
      <w:r w:rsidR="00A366A5" w:rsidRPr="00DD78D5">
        <w:rPr>
          <w:rFonts w:hint="eastAsia"/>
        </w:rPr>
        <w:t>使用して</w:t>
      </w:r>
      <w:r w:rsidR="00A42508" w:rsidRPr="00DD78D5">
        <w:rPr>
          <w:rFonts w:hint="eastAsia"/>
        </w:rPr>
        <w:t>、目が痛く</w:t>
      </w:r>
      <w:r w:rsidR="00A366A5" w:rsidRPr="00DD78D5">
        <w:rPr>
          <w:rFonts w:hint="eastAsia"/>
        </w:rPr>
        <w:t>なった</w:t>
      </w:r>
    </w:p>
    <w:p w:rsidR="00A42508" w:rsidRPr="00DD78D5" w:rsidRDefault="00A13FEF" w:rsidP="00A42508">
      <w:pPr>
        <w:pStyle w:val="a7"/>
        <w:numPr>
          <w:ilvl w:val="0"/>
          <w:numId w:val="24"/>
        </w:numPr>
        <w:ind w:leftChars="0" w:firstLine="6"/>
      </w:pPr>
      <w:r>
        <w:rPr>
          <w:rFonts w:hint="eastAsia"/>
        </w:rPr>
        <w:t>【</w:t>
      </w:r>
      <w:r>
        <w:rPr>
          <w:rFonts w:hint="eastAsia"/>
        </w:rPr>
        <w:t>Q</w:t>
      </w:r>
      <w:r>
        <w:t>47_6</w:t>
      </w:r>
      <w:r>
        <w:rPr>
          <w:rFonts w:hint="eastAsia"/>
        </w:rPr>
        <w:t>】</w:t>
      </w:r>
      <w:r w:rsidR="00A366A5" w:rsidRPr="00DD78D5">
        <w:rPr>
          <w:rFonts w:hint="eastAsia"/>
        </w:rPr>
        <w:t>電子タバコを使用して、気分が悪くなった</w:t>
      </w:r>
    </w:p>
    <w:p w:rsidR="00A42508" w:rsidRPr="00DD78D5" w:rsidRDefault="00A13FEF" w:rsidP="00A42508">
      <w:pPr>
        <w:pStyle w:val="a7"/>
        <w:numPr>
          <w:ilvl w:val="0"/>
          <w:numId w:val="24"/>
        </w:numPr>
        <w:ind w:leftChars="0" w:firstLine="6"/>
      </w:pPr>
      <w:r>
        <w:rPr>
          <w:rFonts w:hint="eastAsia"/>
        </w:rPr>
        <w:t>【</w:t>
      </w:r>
      <w:r>
        <w:rPr>
          <w:rFonts w:hint="eastAsia"/>
        </w:rPr>
        <w:t>Q</w:t>
      </w:r>
      <w:r>
        <w:t>47_7</w:t>
      </w:r>
      <w:r>
        <w:rPr>
          <w:rFonts w:hint="eastAsia"/>
        </w:rPr>
        <w:t>】</w:t>
      </w:r>
      <w:r w:rsidR="00A366A5" w:rsidRPr="00DD78D5">
        <w:rPr>
          <w:rFonts w:hint="eastAsia"/>
        </w:rPr>
        <w:t>電子タバコを使用して、機械が爆発する等の事故が起きた</w:t>
      </w:r>
    </w:p>
    <w:p w:rsidR="00A42508" w:rsidRPr="00DD78D5" w:rsidRDefault="00A13FEF" w:rsidP="00A42508">
      <w:pPr>
        <w:pStyle w:val="a7"/>
        <w:numPr>
          <w:ilvl w:val="0"/>
          <w:numId w:val="24"/>
        </w:numPr>
        <w:ind w:leftChars="0" w:firstLine="6"/>
      </w:pPr>
      <w:r>
        <w:rPr>
          <w:rFonts w:hint="eastAsia"/>
        </w:rPr>
        <w:t>【</w:t>
      </w:r>
      <w:r>
        <w:rPr>
          <w:rFonts w:hint="eastAsia"/>
        </w:rPr>
        <w:t>Q</w:t>
      </w:r>
      <w:r>
        <w:t>47_8</w:t>
      </w:r>
      <w:r>
        <w:rPr>
          <w:rFonts w:hint="eastAsia"/>
        </w:rPr>
        <w:t>】</w:t>
      </w:r>
      <w:r w:rsidR="00A366A5" w:rsidRPr="00DD78D5">
        <w:rPr>
          <w:rFonts w:hint="eastAsia"/>
        </w:rPr>
        <w:t>電子タバコを使用して、口の中を切る等けがをした</w:t>
      </w:r>
    </w:p>
    <w:p w:rsidR="002654EA" w:rsidRPr="00DD78D5" w:rsidRDefault="00A13FEF" w:rsidP="00DF32DF">
      <w:pPr>
        <w:pStyle w:val="a7"/>
        <w:numPr>
          <w:ilvl w:val="0"/>
          <w:numId w:val="24"/>
        </w:numPr>
        <w:ind w:leftChars="0" w:firstLine="6"/>
      </w:pPr>
      <w:r>
        <w:rPr>
          <w:rFonts w:hint="eastAsia"/>
        </w:rPr>
        <w:t>【</w:t>
      </w:r>
      <w:r>
        <w:rPr>
          <w:rFonts w:hint="eastAsia"/>
        </w:rPr>
        <w:t>Q</w:t>
      </w:r>
      <w:r>
        <w:t>47_9</w:t>
      </w:r>
      <w:r>
        <w:rPr>
          <w:rFonts w:hint="eastAsia"/>
        </w:rPr>
        <w:t>】</w:t>
      </w:r>
      <w:r w:rsidR="00993383" w:rsidRPr="00DD78D5">
        <w:rPr>
          <w:rFonts w:hint="eastAsia"/>
        </w:rPr>
        <w:t>電子タバコ</w:t>
      </w:r>
      <w:r w:rsidR="00A366A5" w:rsidRPr="00DD78D5">
        <w:rPr>
          <w:rFonts w:hint="eastAsia"/>
        </w:rPr>
        <w:t>を使用して、歯が折れた</w:t>
      </w:r>
    </w:p>
    <w:p w:rsidR="00D67A72" w:rsidRPr="00DD78D5" w:rsidRDefault="00A13FEF" w:rsidP="00D67A72">
      <w:pPr>
        <w:pStyle w:val="a7"/>
        <w:numPr>
          <w:ilvl w:val="0"/>
          <w:numId w:val="24"/>
        </w:numPr>
        <w:ind w:leftChars="0" w:firstLine="6"/>
      </w:pPr>
      <w:r>
        <w:rPr>
          <w:rFonts w:hint="eastAsia"/>
        </w:rPr>
        <w:t>【</w:t>
      </w:r>
      <w:r>
        <w:rPr>
          <w:rFonts w:hint="eastAsia"/>
        </w:rPr>
        <w:t>Q</w:t>
      </w:r>
      <w:r>
        <w:t>47_10</w:t>
      </w:r>
      <w:r>
        <w:rPr>
          <w:rFonts w:hint="eastAsia"/>
        </w:rPr>
        <w:t>】</w:t>
      </w:r>
      <w:r w:rsidR="00D67A72" w:rsidRPr="00DD78D5">
        <w:rPr>
          <w:rFonts w:hint="eastAsia"/>
        </w:rPr>
        <w:t>電子タバコを使用して、上記</w:t>
      </w:r>
      <w:r w:rsidR="006A0075" w:rsidRPr="00DD78D5">
        <w:rPr>
          <w:rFonts w:hint="eastAsia"/>
        </w:rPr>
        <w:t>4-9</w:t>
      </w:r>
      <w:r w:rsidR="00D67A72" w:rsidRPr="00DD78D5">
        <w:rPr>
          <w:rFonts w:hint="eastAsia"/>
        </w:rPr>
        <w:t>以外のけがや症状</w:t>
      </w:r>
    </w:p>
    <w:p w:rsidR="00A42508" w:rsidRPr="00DD78D5" w:rsidRDefault="00A13FEF" w:rsidP="00A42508">
      <w:pPr>
        <w:pStyle w:val="a7"/>
        <w:numPr>
          <w:ilvl w:val="0"/>
          <w:numId w:val="24"/>
        </w:numPr>
        <w:ind w:leftChars="0" w:firstLine="6"/>
      </w:pPr>
      <w:r>
        <w:rPr>
          <w:rFonts w:hint="eastAsia"/>
        </w:rPr>
        <w:t>【</w:t>
      </w:r>
      <w:r>
        <w:rPr>
          <w:rFonts w:hint="eastAsia"/>
        </w:rPr>
        <w:t>Q</w:t>
      </w:r>
      <w:r>
        <w:t>47_11</w:t>
      </w:r>
      <w:r>
        <w:rPr>
          <w:rFonts w:hint="eastAsia"/>
        </w:rPr>
        <w:t>】</w:t>
      </w:r>
      <w:r w:rsidR="00A42508" w:rsidRPr="00DD78D5">
        <w:rPr>
          <w:rFonts w:hint="eastAsia"/>
        </w:rPr>
        <w:t>電子タバコ</w:t>
      </w:r>
      <w:r w:rsidR="00A366A5" w:rsidRPr="00DD78D5">
        <w:rPr>
          <w:rFonts w:hint="eastAsia"/>
        </w:rPr>
        <w:t>の本体を使って、大麻や危険ドラッグ等のカートリッジを使用した</w:t>
      </w:r>
      <w:r w:rsidR="00A42508" w:rsidRPr="00DD78D5">
        <w:rPr>
          <w:rFonts w:hint="eastAsia"/>
        </w:rPr>
        <w:t xml:space="preserve">　</w:t>
      </w:r>
      <w:r w:rsidR="001D02E1" w:rsidRPr="00DD78D5">
        <w:fldChar w:fldCharType="begin"/>
      </w:r>
      <w:r w:rsidR="00C83AA2" w:rsidRPr="00DD78D5">
        <w:instrText xml:space="preserve"> ADDIN EN.CITE &lt;EndNote&gt;&lt;Cite&gt;&lt;Author&gt;WHO&lt;/Author&gt;&lt;Year&gt;2014&lt;/Year&gt;&lt;RecNum&gt;2778&lt;/RecNum&gt;&lt;DisplayText&gt;[3]&lt;/DisplayText&gt;&lt;record&gt;&lt;rec-number&gt;2778&lt;/rec-number&gt;&lt;foreign-keys&gt;&lt;key app="EN" db-id="22ptzzx0h2520aex2dlxeef399vaepspfrv5"&gt;2778&lt;/key&gt;&lt;/foreign-keys&gt;&lt;ref-type name="Web Page"&gt;12&lt;/ref-type&gt;&lt;contributors&gt;&lt;authors&gt;&lt;author&gt;WHO&lt;/author&gt;&lt;/authors&gt;&lt;/contributors&gt;&lt;titles&gt;&lt;title&gt;Electronic nicotine delivery systems: Report by WHO&lt;/title&gt;&lt;secondary-title&gt;Conference of the Parties to the WHO Framework Convention on Tobacco Control&lt;/secondary-title&gt;&lt;/titles&gt;&lt;volume&gt;2014&lt;/volume&gt;&lt;number&gt;11 November&lt;/number&gt;&lt;dates&gt;&lt;year&gt;2014&lt;/year&gt;&lt;/dates&gt;&lt;pub-location&gt;Moscow, Russian Federation&lt;/pub-location&gt;&lt;urls&gt;&lt;related-urls&gt;&lt;url&gt;http://apps.who.int/gb/fctc/PDF/cop6/FCTC_COP6_10Rev1-en.pdf&lt;/url&gt;&lt;/related-urls&gt;&lt;/urls&gt;&lt;research-notes&gt;COP6 ENDS&lt;/research-notes&gt;&lt;/record&gt;&lt;/Cite&gt;&lt;/EndNote&gt;</w:instrText>
      </w:r>
      <w:r w:rsidR="001D02E1" w:rsidRPr="00DD78D5">
        <w:fldChar w:fldCharType="separate"/>
      </w:r>
      <w:r w:rsidR="00A42508" w:rsidRPr="00DD78D5">
        <w:rPr>
          <w:noProof/>
        </w:rPr>
        <w:t>[</w:t>
      </w:r>
      <w:hyperlink w:anchor="_ENREF_3" w:tooltip="WHO, 2014 #2778" w:history="1">
        <w:r w:rsidR="0008423D" w:rsidRPr="00DD78D5">
          <w:rPr>
            <w:noProof/>
          </w:rPr>
          <w:t>3</w:t>
        </w:r>
      </w:hyperlink>
      <w:r w:rsidR="00A42508" w:rsidRPr="00DD78D5">
        <w:rPr>
          <w:noProof/>
        </w:rPr>
        <w:t>]</w:t>
      </w:r>
      <w:r w:rsidR="001D02E1" w:rsidRPr="00DD78D5">
        <w:fldChar w:fldCharType="end"/>
      </w:r>
    </w:p>
    <w:p w:rsidR="002654EA" w:rsidRPr="00DD78D5" w:rsidRDefault="00A13FEF" w:rsidP="00DF32DF">
      <w:pPr>
        <w:pStyle w:val="a7"/>
        <w:numPr>
          <w:ilvl w:val="0"/>
          <w:numId w:val="24"/>
        </w:numPr>
        <w:ind w:leftChars="0" w:firstLine="6"/>
      </w:pPr>
      <w:r>
        <w:rPr>
          <w:rFonts w:hint="eastAsia"/>
        </w:rPr>
        <w:t>【</w:t>
      </w:r>
      <w:r>
        <w:rPr>
          <w:rFonts w:hint="eastAsia"/>
        </w:rPr>
        <w:t>Q</w:t>
      </w:r>
      <w:r>
        <w:t>47_12</w:t>
      </w:r>
      <w:r>
        <w:rPr>
          <w:rFonts w:hint="eastAsia"/>
        </w:rPr>
        <w:t>】</w:t>
      </w:r>
      <w:r w:rsidR="00993383" w:rsidRPr="00DD78D5">
        <w:rPr>
          <w:rFonts w:hint="eastAsia"/>
        </w:rPr>
        <w:t>電子タバコ</w:t>
      </w:r>
      <w:r w:rsidR="002654EA" w:rsidRPr="00DD78D5">
        <w:rPr>
          <w:rFonts w:hint="eastAsia"/>
        </w:rPr>
        <w:t>のリキッドがあなたや他の人の皮膚</w:t>
      </w:r>
      <w:r w:rsidR="00FD75FC" w:rsidRPr="00DD78D5">
        <w:rPr>
          <w:rFonts w:hint="eastAsia"/>
        </w:rPr>
        <w:t>や粘膜</w:t>
      </w:r>
      <w:r w:rsidR="00A366A5" w:rsidRPr="00DD78D5">
        <w:rPr>
          <w:rFonts w:hint="eastAsia"/>
        </w:rPr>
        <w:t>に付着した</w:t>
      </w:r>
    </w:p>
    <w:p w:rsidR="002654EA" w:rsidRPr="00DD78D5" w:rsidRDefault="00A13FEF" w:rsidP="00DF32DF">
      <w:pPr>
        <w:pStyle w:val="a7"/>
        <w:numPr>
          <w:ilvl w:val="0"/>
          <w:numId w:val="24"/>
        </w:numPr>
        <w:ind w:leftChars="0" w:firstLine="6"/>
      </w:pPr>
      <w:r>
        <w:rPr>
          <w:rFonts w:hint="eastAsia"/>
        </w:rPr>
        <w:t>【</w:t>
      </w:r>
      <w:r>
        <w:rPr>
          <w:rFonts w:hint="eastAsia"/>
        </w:rPr>
        <w:t>Q</w:t>
      </w:r>
      <w:r>
        <w:t>47_13</w:t>
      </w:r>
      <w:r>
        <w:rPr>
          <w:rFonts w:hint="eastAsia"/>
        </w:rPr>
        <w:t>】</w:t>
      </w:r>
      <w:r w:rsidR="002654EA" w:rsidRPr="00DD78D5">
        <w:rPr>
          <w:rFonts w:hint="eastAsia"/>
        </w:rPr>
        <w:t>赤ちゃんや子どもが</w:t>
      </w:r>
      <w:r w:rsidR="00993383" w:rsidRPr="00DD78D5">
        <w:rPr>
          <w:rFonts w:hint="eastAsia"/>
        </w:rPr>
        <w:t>電子タバコ</w:t>
      </w:r>
      <w:r w:rsidR="00A366A5" w:rsidRPr="00DD78D5">
        <w:rPr>
          <w:rFonts w:hint="eastAsia"/>
        </w:rPr>
        <w:t>のリキッドを飲んでしまった</w:t>
      </w:r>
    </w:p>
    <w:p w:rsidR="002654EA" w:rsidRPr="00DD78D5" w:rsidRDefault="002654EA" w:rsidP="002654EA">
      <w:r w:rsidRPr="00DD78D5">
        <w:rPr>
          <w:rFonts w:hint="eastAsia"/>
        </w:rPr>
        <w:t>選択肢</w:t>
      </w:r>
    </w:p>
    <w:p w:rsidR="002654EA" w:rsidRPr="00DD78D5" w:rsidRDefault="002654EA" w:rsidP="00DF32DF">
      <w:pPr>
        <w:pStyle w:val="a7"/>
        <w:numPr>
          <w:ilvl w:val="0"/>
          <w:numId w:val="19"/>
        </w:numPr>
        <w:ind w:leftChars="0" w:firstLine="6"/>
      </w:pPr>
      <w:r w:rsidRPr="00DD78D5">
        <w:rPr>
          <w:rFonts w:hint="eastAsia"/>
        </w:rPr>
        <w:t>全くなかった</w:t>
      </w:r>
    </w:p>
    <w:p w:rsidR="002654EA" w:rsidRPr="00DD78D5" w:rsidRDefault="005052E6" w:rsidP="00DF32DF">
      <w:pPr>
        <w:pStyle w:val="a7"/>
        <w:numPr>
          <w:ilvl w:val="0"/>
          <w:numId w:val="19"/>
        </w:numPr>
        <w:ind w:leftChars="0" w:firstLine="6"/>
      </w:pPr>
      <w:r w:rsidRPr="00DD78D5">
        <w:rPr>
          <w:rFonts w:hint="eastAsia"/>
        </w:rPr>
        <w:t>1</w:t>
      </w:r>
      <w:r w:rsidR="002654EA" w:rsidRPr="00DD78D5">
        <w:rPr>
          <w:rFonts w:hint="eastAsia"/>
        </w:rPr>
        <w:t>回あった</w:t>
      </w:r>
    </w:p>
    <w:p w:rsidR="0033334F" w:rsidRPr="00DD78D5" w:rsidRDefault="005052E6" w:rsidP="00DF32DF">
      <w:pPr>
        <w:pStyle w:val="a7"/>
        <w:numPr>
          <w:ilvl w:val="0"/>
          <w:numId w:val="19"/>
        </w:numPr>
        <w:ind w:leftChars="0" w:firstLine="6"/>
      </w:pPr>
      <w:r w:rsidRPr="00DD78D5">
        <w:rPr>
          <w:rFonts w:hint="eastAsia"/>
        </w:rPr>
        <w:t>2</w:t>
      </w:r>
      <w:r w:rsidR="0033334F" w:rsidRPr="00DD78D5">
        <w:rPr>
          <w:rFonts w:hint="eastAsia"/>
        </w:rPr>
        <w:t>回あった</w:t>
      </w:r>
    </w:p>
    <w:p w:rsidR="002654EA" w:rsidRPr="00DD78D5" w:rsidRDefault="005052E6" w:rsidP="00DF32DF">
      <w:pPr>
        <w:pStyle w:val="a7"/>
        <w:numPr>
          <w:ilvl w:val="0"/>
          <w:numId w:val="19"/>
        </w:numPr>
        <w:ind w:leftChars="0" w:firstLine="6"/>
      </w:pPr>
      <w:r w:rsidRPr="00DD78D5">
        <w:rPr>
          <w:rFonts w:hint="eastAsia"/>
        </w:rPr>
        <w:t>3</w:t>
      </w:r>
      <w:r w:rsidR="002654EA" w:rsidRPr="00DD78D5">
        <w:rPr>
          <w:rFonts w:hint="eastAsia"/>
        </w:rPr>
        <w:t>回あった</w:t>
      </w:r>
    </w:p>
    <w:p w:rsidR="00220665" w:rsidRPr="00DD78D5" w:rsidRDefault="005052E6" w:rsidP="00DF32DF">
      <w:pPr>
        <w:pStyle w:val="a7"/>
        <w:numPr>
          <w:ilvl w:val="0"/>
          <w:numId w:val="19"/>
        </w:numPr>
        <w:ind w:leftChars="0" w:firstLine="6"/>
      </w:pPr>
      <w:r w:rsidRPr="00DD78D5">
        <w:rPr>
          <w:rFonts w:hint="eastAsia"/>
        </w:rPr>
        <w:t>4</w:t>
      </w:r>
      <w:r w:rsidR="002654EA" w:rsidRPr="00DD78D5">
        <w:rPr>
          <w:rFonts w:hint="eastAsia"/>
        </w:rPr>
        <w:t>回</w:t>
      </w:r>
      <w:r w:rsidR="00220665" w:rsidRPr="00DD78D5">
        <w:rPr>
          <w:rFonts w:hint="eastAsia"/>
        </w:rPr>
        <w:t>あった</w:t>
      </w:r>
    </w:p>
    <w:p w:rsidR="002654EA" w:rsidRPr="00DD78D5" w:rsidRDefault="005052E6" w:rsidP="00DF32DF">
      <w:pPr>
        <w:pStyle w:val="a7"/>
        <w:numPr>
          <w:ilvl w:val="0"/>
          <w:numId w:val="19"/>
        </w:numPr>
        <w:ind w:leftChars="0" w:firstLine="6"/>
      </w:pPr>
      <w:r w:rsidRPr="00DD78D5">
        <w:rPr>
          <w:rFonts w:hint="eastAsia"/>
        </w:rPr>
        <w:t>5</w:t>
      </w:r>
      <w:r w:rsidR="00220665" w:rsidRPr="00DD78D5">
        <w:rPr>
          <w:rFonts w:hint="eastAsia"/>
        </w:rPr>
        <w:t>回</w:t>
      </w:r>
      <w:r w:rsidR="002654EA" w:rsidRPr="00DD78D5">
        <w:rPr>
          <w:rFonts w:hint="eastAsia"/>
        </w:rPr>
        <w:t>以上あった</w:t>
      </w:r>
    </w:p>
    <w:p w:rsidR="002654EA" w:rsidRPr="00DD78D5" w:rsidRDefault="002654EA" w:rsidP="006E13C3"/>
    <w:p w:rsidR="009B663B" w:rsidRDefault="00611EC3" w:rsidP="009B663B">
      <w:r>
        <w:rPr>
          <w:rFonts w:hint="eastAsia"/>
        </w:rPr>
        <w:t>Q48</w:t>
      </w:r>
      <w:r w:rsidR="00317A9D" w:rsidRPr="00FD709C">
        <w:rPr>
          <w:rFonts w:hint="eastAsia"/>
          <w:color w:val="FF0000"/>
        </w:rPr>
        <w:t>■</w:t>
      </w:r>
      <w:r w:rsidR="00F747A0" w:rsidRPr="00DD78D5">
        <w:rPr>
          <w:rFonts w:hint="eastAsia"/>
        </w:rPr>
        <w:t>◆</w:t>
      </w:r>
      <w:r w:rsidR="00612738" w:rsidRPr="00DD78D5">
        <w:rPr>
          <w:rFonts w:hint="eastAsia"/>
        </w:rPr>
        <w:t>あなたはこれまでに、</w:t>
      </w:r>
      <w:r w:rsidR="009B663B" w:rsidRPr="00DD78D5">
        <w:rPr>
          <w:rFonts w:hint="eastAsia"/>
        </w:rPr>
        <w:t>近くに他の人がいる状況で、</w:t>
      </w:r>
      <w:r w:rsidR="00993383" w:rsidRPr="00DD78D5">
        <w:rPr>
          <w:rFonts w:hint="eastAsia"/>
        </w:rPr>
        <w:t>電子タバコ</w:t>
      </w:r>
      <w:r w:rsidR="009B663B" w:rsidRPr="00DD78D5">
        <w:rPr>
          <w:rFonts w:hint="eastAsia"/>
        </w:rPr>
        <w:t>を使用したことがありますか？</w:t>
      </w:r>
    </w:p>
    <w:p w:rsidR="007272AB" w:rsidRPr="00DD78D5" w:rsidRDefault="007272AB" w:rsidP="009B663B">
      <w:pPr>
        <w:rPr>
          <w:rFonts w:hint="eastAsia"/>
        </w:rPr>
      </w:pPr>
      <w:r>
        <w:rPr>
          <w:rFonts w:hint="eastAsia"/>
        </w:rPr>
        <w:t>【</w:t>
      </w:r>
      <w:r>
        <w:rPr>
          <w:rFonts w:hint="eastAsia"/>
        </w:rPr>
        <w:t>Q</w:t>
      </w:r>
      <w:r>
        <w:t>48</w:t>
      </w:r>
      <w:r>
        <w:rPr>
          <w:rFonts w:hint="eastAsia"/>
        </w:rPr>
        <w:t>】</w:t>
      </w:r>
    </w:p>
    <w:p w:rsidR="0054059F" w:rsidRPr="00DD78D5" w:rsidRDefault="0054059F" w:rsidP="0054059F">
      <w:r w:rsidRPr="00DD78D5">
        <w:rPr>
          <w:rFonts w:hint="eastAsia"/>
        </w:rPr>
        <w:t>選択肢</w:t>
      </w:r>
    </w:p>
    <w:p w:rsidR="0054059F" w:rsidRPr="00DD78D5" w:rsidRDefault="0054059F" w:rsidP="00DF32DF">
      <w:pPr>
        <w:pStyle w:val="a7"/>
        <w:numPr>
          <w:ilvl w:val="0"/>
          <w:numId w:val="22"/>
        </w:numPr>
        <w:ind w:leftChars="0" w:firstLine="6"/>
      </w:pPr>
      <w:r w:rsidRPr="00DD78D5">
        <w:rPr>
          <w:rFonts w:hint="eastAsia"/>
        </w:rPr>
        <w:t>全くなかった</w:t>
      </w:r>
    </w:p>
    <w:p w:rsidR="0054059F" w:rsidRPr="00DD78D5" w:rsidRDefault="0054059F" w:rsidP="00DF32DF">
      <w:pPr>
        <w:pStyle w:val="a7"/>
        <w:numPr>
          <w:ilvl w:val="0"/>
          <w:numId w:val="22"/>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54059F" w:rsidRPr="00DD78D5" w:rsidRDefault="0054059F" w:rsidP="00DF32DF">
      <w:pPr>
        <w:pStyle w:val="a7"/>
        <w:numPr>
          <w:ilvl w:val="0"/>
          <w:numId w:val="22"/>
        </w:numPr>
        <w:ind w:leftChars="0" w:firstLine="6"/>
      </w:pPr>
      <w:r w:rsidRPr="00DD78D5">
        <w:rPr>
          <w:rFonts w:hint="eastAsia"/>
        </w:rPr>
        <w:t>ときどきあった</w:t>
      </w:r>
    </w:p>
    <w:p w:rsidR="0054059F" w:rsidRPr="00DD78D5" w:rsidRDefault="0054059F" w:rsidP="00DF32DF">
      <w:pPr>
        <w:pStyle w:val="a7"/>
        <w:numPr>
          <w:ilvl w:val="0"/>
          <w:numId w:val="22"/>
        </w:numPr>
        <w:ind w:leftChars="0" w:firstLine="6"/>
      </w:pPr>
      <w:r w:rsidRPr="00DD78D5">
        <w:rPr>
          <w:rFonts w:hint="eastAsia"/>
        </w:rPr>
        <w:t>よくあった</w:t>
      </w:r>
    </w:p>
    <w:p w:rsidR="0073401C" w:rsidRPr="00DD78D5" w:rsidRDefault="0073401C" w:rsidP="0073401C"/>
    <w:p w:rsidR="003874FF" w:rsidRPr="00DD78D5" w:rsidRDefault="00611EC3" w:rsidP="003874FF">
      <w:r>
        <w:rPr>
          <w:rFonts w:hint="eastAsia"/>
        </w:rPr>
        <w:t>Q49</w:t>
      </w:r>
      <w:r w:rsidR="00317A9D" w:rsidRPr="00FD709C">
        <w:rPr>
          <w:rFonts w:hint="eastAsia"/>
          <w:color w:val="FF0000"/>
        </w:rPr>
        <w:t>■</w:t>
      </w:r>
      <w:r w:rsidR="00F747A0" w:rsidRPr="00DD78D5">
        <w:rPr>
          <w:rFonts w:hint="eastAsia"/>
        </w:rPr>
        <w:t>◆</w:t>
      </w:r>
      <w:r>
        <w:rPr>
          <w:rFonts w:hint="eastAsia"/>
        </w:rPr>
        <w:t>Q48</w:t>
      </w:r>
      <w:r>
        <w:rPr>
          <w:rFonts w:hint="eastAsia"/>
        </w:rPr>
        <w:t>に</w:t>
      </w:r>
      <w:r w:rsidR="0054059F" w:rsidRPr="00DD78D5">
        <w:rPr>
          <w:rFonts w:hint="eastAsia"/>
        </w:rPr>
        <w:t>2-4</w:t>
      </w:r>
      <w:r w:rsidR="002056DE" w:rsidRPr="00DD78D5">
        <w:rPr>
          <w:rFonts w:hint="eastAsia"/>
        </w:rPr>
        <w:t>と回答した者に対して</w:t>
      </w:r>
      <w:r w:rsidR="009B663B" w:rsidRPr="00DD78D5">
        <w:rPr>
          <w:rFonts w:hint="eastAsia"/>
        </w:rPr>
        <w:t>⇒</w:t>
      </w:r>
      <w:r w:rsidR="009F2403" w:rsidRPr="00DD78D5">
        <w:rPr>
          <w:rFonts w:hint="eastAsia"/>
        </w:rPr>
        <w:t>以下のことがありましたか？</w:t>
      </w:r>
    </w:p>
    <w:p w:rsidR="003874FF" w:rsidRPr="00DD78D5" w:rsidRDefault="00771701" w:rsidP="007A7997">
      <w:pPr>
        <w:pStyle w:val="a7"/>
        <w:numPr>
          <w:ilvl w:val="0"/>
          <w:numId w:val="28"/>
        </w:numPr>
        <w:ind w:leftChars="0" w:firstLine="6"/>
      </w:pPr>
      <w:r>
        <w:rPr>
          <w:rFonts w:hint="eastAsia"/>
        </w:rPr>
        <w:t>【</w:t>
      </w:r>
      <w:r>
        <w:rPr>
          <w:rFonts w:hint="eastAsia"/>
        </w:rPr>
        <w:t>Q</w:t>
      </w:r>
      <w:r>
        <w:t>49_1</w:t>
      </w:r>
      <w:r>
        <w:rPr>
          <w:rFonts w:hint="eastAsia"/>
        </w:rPr>
        <w:t>】</w:t>
      </w:r>
      <w:r w:rsidR="003874FF" w:rsidRPr="00DD78D5">
        <w:rPr>
          <w:rFonts w:hint="eastAsia"/>
        </w:rPr>
        <w:t>電子タバコを吸ったときに近くにいた他の人が、目が痛いなど症状を訴えたこと</w:t>
      </w:r>
    </w:p>
    <w:p w:rsidR="009F2403" w:rsidRPr="00DD78D5" w:rsidRDefault="00771701" w:rsidP="007A7997">
      <w:pPr>
        <w:pStyle w:val="a7"/>
        <w:numPr>
          <w:ilvl w:val="0"/>
          <w:numId w:val="28"/>
        </w:numPr>
        <w:ind w:leftChars="0" w:firstLine="6"/>
      </w:pPr>
      <w:r>
        <w:rPr>
          <w:rFonts w:hint="eastAsia"/>
        </w:rPr>
        <w:t>【</w:t>
      </w:r>
      <w:r>
        <w:rPr>
          <w:rFonts w:hint="eastAsia"/>
        </w:rPr>
        <w:t>Q</w:t>
      </w:r>
      <w:r>
        <w:t>49_2</w:t>
      </w:r>
      <w:r>
        <w:rPr>
          <w:rFonts w:hint="eastAsia"/>
        </w:rPr>
        <w:t>】</w:t>
      </w:r>
      <w:r w:rsidR="00993383" w:rsidRPr="00DD78D5">
        <w:rPr>
          <w:rFonts w:hint="eastAsia"/>
        </w:rPr>
        <w:t>電子タバコ</w:t>
      </w:r>
      <w:r w:rsidR="009F2403" w:rsidRPr="00DD78D5">
        <w:rPr>
          <w:rFonts w:hint="eastAsia"/>
        </w:rPr>
        <w:t>を吸ったときに</w:t>
      </w:r>
      <w:r w:rsidR="009B663B" w:rsidRPr="00DD78D5">
        <w:rPr>
          <w:rFonts w:hint="eastAsia"/>
        </w:rPr>
        <w:t>近くにいた他の人が</w:t>
      </w:r>
      <w:r w:rsidR="009F2403" w:rsidRPr="00DD78D5">
        <w:rPr>
          <w:rFonts w:hint="eastAsia"/>
        </w:rPr>
        <w:t>、苦情を言ったこと</w:t>
      </w:r>
    </w:p>
    <w:p w:rsidR="00460D20" w:rsidRPr="00DD78D5" w:rsidRDefault="00771701" w:rsidP="007A7997">
      <w:pPr>
        <w:pStyle w:val="a7"/>
        <w:numPr>
          <w:ilvl w:val="0"/>
          <w:numId w:val="28"/>
        </w:numPr>
        <w:ind w:leftChars="0" w:firstLine="6"/>
      </w:pPr>
      <w:r>
        <w:rPr>
          <w:rFonts w:hint="eastAsia"/>
        </w:rPr>
        <w:t>【</w:t>
      </w:r>
      <w:r>
        <w:rPr>
          <w:rFonts w:hint="eastAsia"/>
        </w:rPr>
        <w:t>Q</w:t>
      </w:r>
      <w:r>
        <w:t>49_3</w:t>
      </w:r>
      <w:r>
        <w:rPr>
          <w:rFonts w:hint="eastAsia"/>
        </w:rPr>
        <w:t>】</w:t>
      </w:r>
      <w:r w:rsidR="00993383" w:rsidRPr="00DD78D5">
        <w:rPr>
          <w:rFonts w:hint="eastAsia"/>
        </w:rPr>
        <w:t>電子タバコ</w:t>
      </w:r>
      <w:r w:rsidR="00460D20" w:rsidRPr="00DD78D5">
        <w:rPr>
          <w:rFonts w:hint="eastAsia"/>
        </w:rPr>
        <w:t>を吸ったときに近くにいた他の人が、</w:t>
      </w:r>
      <w:r w:rsidR="000040CB" w:rsidRPr="00DD78D5">
        <w:rPr>
          <w:rFonts w:hint="eastAsia"/>
        </w:rPr>
        <w:t>電子タバコに</w:t>
      </w:r>
      <w:r w:rsidR="00460D20" w:rsidRPr="00DD78D5">
        <w:rPr>
          <w:rFonts w:hint="eastAsia"/>
        </w:rPr>
        <w:t>興味を示してきたこと</w:t>
      </w:r>
    </w:p>
    <w:p w:rsidR="009B663B" w:rsidRPr="00DD78D5" w:rsidRDefault="00771701" w:rsidP="007A7997">
      <w:pPr>
        <w:pStyle w:val="a7"/>
        <w:numPr>
          <w:ilvl w:val="0"/>
          <w:numId w:val="28"/>
        </w:numPr>
        <w:ind w:leftChars="0" w:firstLine="6"/>
      </w:pPr>
      <w:r>
        <w:rPr>
          <w:rFonts w:hint="eastAsia"/>
        </w:rPr>
        <w:t>【</w:t>
      </w:r>
      <w:r>
        <w:rPr>
          <w:rFonts w:hint="eastAsia"/>
        </w:rPr>
        <w:t>Q</w:t>
      </w:r>
      <w:r>
        <w:t>49_4</w:t>
      </w:r>
      <w:r>
        <w:rPr>
          <w:rFonts w:hint="eastAsia"/>
        </w:rPr>
        <w:t>】</w:t>
      </w:r>
      <w:r w:rsidR="00993383" w:rsidRPr="00DD78D5">
        <w:rPr>
          <w:rFonts w:hint="eastAsia"/>
        </w:rPr>
        <w:t>電子タバコ</w:t>
      </w:r>
      <w:r w:rsidR="00460D20" w:rsidRPr="00DD78D5">
        <w:rPr>
          <w:rFonts w:hint="eastAsia"/>
        </w:rPr>
        <w:t>を吸ったときに近くにいた他の人が、吸わせてと言ってきたこと</w:t>
      </w:r>
    </w:p>
    <w:p w:rsidR="00460D20" w:rsidRPr="00DD78D5" w:rsidRDefault="00771701" w:rsidP="007A7997">
      <w:pPr>
        <w:pStyle w:val="a7"/>
        <w:numPr>
          <w:ilvl w:val="0"/>
          <w:numId w:val="28"/>
        </w:numPr>
        <w:ind w:leftChars="0" w:firstLine="6"/>
      </w:pPr>
      <w:r>
        <w:rPr>
          <w:rFonts w:hint="eastAsia"/>
        </w:rPr>
        <w:t>【</w:t>
      </w:r>
      <w:r>
        <w:rPr>
          <w:rFonts w:hint="eastAsia"/>
        </w:rPr>
        <w:t>Q</w:t>
      </w:r>
      <w:r>
        <w:t>49_5</w:t>
      </w:r>
      <w:r>
        <w:rPr>
          <w:rFonts w:hint="eastAsia"/>
        </w:rPr>
        <w:t>】</w:t>
      </w:r>
      <w:r w:rsidR="00993383" w:rsidRPr="00DD78D5">
        <w:rPr>
          <w:rFonts w:hint="eastAsia"/>
        </w:rPr>
        <w:t>電子タバコ</w:t>
      </w:r>
      <w:r w:rsidR="00460D20" w:rsidRPr="00DD78D5">
        <w:rPr>
          <w:rFonts w:hint="eastAsia"/>
        </w:rPr>
        <w:t>を吸ったときに近くにいた他の人</w:t>
      </w:r>
      <w:r w:rsidR="00460D20" w:rsidRPr="00DD78D5">
        <w:rPr>
          <w:rFonts w:hint="eastAsia"/>
          <w:b/>
          <w:u w:val="single"/>
        </w:rPr>
        <w:t>に</w:t>
      </w:r>
      <w:r w:rsidR="00460D20" w:rsidRPr="00DD78D5">
        <w:rPr>
          <w:rFonts w:hint="eastAsia"/>
        </w:rPr>
        <w:t>、</w:t>
      </w:r>
      <w:r w:rsidR="00993383" w:rsidRPr="00DD78D5">
        <w:rPr>
          <w:rFonts w:hint="eastAsia"/>
        </w:rPr>
        <w:t>電子タバコ</w:t>
      </w:r>
      <w:r w:rsidR="00460D20" w:rsidRPr="00DD78D5">
        <w:rPr>
          <w:rFonts w:hint="eastAsia"/>
        </w:rPr>
        <w:t>を勧めたこと</w:t>
      </w:r>
    </w:p>
    <w:p w:rsidR="00460D20" w:rsidRPr="00DD78D5" w:rsidRDefault="00771701" w:rsidP="007A7997">
      <w:pPr>
        <w:pStyle w:val="a7"/>
        <w:numPr>
          <w:ilvl w:val="0"/>
          <w:numId w:val="28"/>
        </w:numPr>
        <w:ind w:leftChars="0" w:firstLine="6"/>
      </w:pPr>
      <w:r>
        <w:rPr>
          <w:rFonts w:hint="eastAsia"/>
        </w:rPr>
        <w:t>【</w:t>
      </w:r>
      <w:r>
        <w:rPr>
          <w:rFonts w:hint="eastAsia"/>
        </w:rPr>
        <w:t>Q</w:t>
      </w:r>
      <w:r>
        <w:t>49_6</w:t>
      </w:r>
      <w:r>
        <w:rPr>
          <w:rFonts w:hint="eastAsia"/>
        </w:rPr>
        <w:t>】</w:t>
      </w:r>
      <w:r w:rsidR="00993383" w:rsidRPr="00DD78D5">
        <w:rPr>
          <w:rFonts w:hint="eastAsia"/>
        </w:rPr>
        <w:t>電子タバコ</w:t>
      </w:r>
      <w:r w:rsidR="00460D20" w:rsidRPr="00DD78D5">
        <w:rPr>
          <w:rFonts w:hint="eastAsia"/>
        </w:rPr>
        <w:t>を吸ったときに近くにいた他の人</w:t>
      </w:r>
      <w:r w:rsidR="00460D20" w:rsidRPr="00DD78D5">
        <w:rPr>
          <w:rFonts w:hint="eastAsia"/>
          <w:b/>
          <w:u w:val="single"/>
        </w:rPr>
        <w:t>に</w:t>
      </w:r>
      <w:r w:rsidR="00460D20" w:rsidRPr="00DD78D5">
        <w:rPr>
          <w:rFonts w:hint="eastAsia"/>
        </w:rPr>
        <w:t>、</w:t>
      </w:r>
      <w:r w:rsidR="00F70BB2" w:rsidRPr="00DD78D5">
        <w:rPr>
          <w:rFonts w:hint="eastAsia"/>
        </w:rPr>
        <w:t>電子タバコを</w:t>
      </w:r>
      <w:r w:rsidR="00460D20" w:rsidRPr="00DD78D5">
        <w:rPr>
          <w:rFonts w:hint="eastAsia"/>
        </w:rPr>
        <w:t>吸わせてあげたこと</w:t>
      </w:r>
    </w:p>
    <w:p w:rsidR="0054059F" w:rsidRPr="00DD78D5" w:rsidRDefault="0054059F" w:rsidP="0054059F">
      <w:r w:rsidRPr="00DD78D5">
        <w:rPr>
          <w:rFonts w:hint="eastAsia"/>
        </w:rPr>
        <w:lastRenderedPageBreak/>
        <w:t>選択肢</w:t>
      </w:r>
    </w:p>
    <w:p w:rsidR="0054059F" w:rsidRPr="00DD78D5" w:rsidRDefault="0054059F" w:rsidP="00DF32DF">
      <w:pPr>
        <w:pStyle w:val="a7"/>
        <w:numPr>
          <w:ilvl w:val="0"/>
          <w:numId w:val="23"/>
        </w:numPr>
        <w:ind w:leftChars="0" w:firstLine="6"/>
      </w:pPr>
      <w:r w:rsidRPr="00DD78D5">
        <w:rPr>
          <w:rFonts w:hint="eastAsia"/>
        </w:rPr>
        <w:t>全くなかった</w:t>
      </w:r>
    </w:p>
    <w:p w:rsidR="0054059F" w:rsidRPr="00DD78D5" w:rsidRDefault="0054059F" w:rsidP="00DF32DF">
      <w:pPr>
        <w:pStyle w:val="a7"/>
        <w:numPr>
          <w:ilvl w:val="0"/>
          <w:numId w:val="23"/>
        </w:numPr>
        <w:ind w:leftChars="0" w:firstLine="6"/>
      </w:pPr>
      <w:r w:rsidRPr="00DD78D5">
        <w:rPr>
          <w:rFonts w:hint="eastAsia"/>
        </w:rPr>
        <w:t>ほとんどなかった（</w:t>
      </w:r>
      <w:r w:rsidRPr="00DD78D5">
        <w:rPr>
          <w:rFonts w:hint="eastAsia"/>
        </w:rPr>
        <w:t>1</w:t>
      </w:r>
      <w:r w:rsidRPr="00DD78D5">
        <w:rPr>
          <w:rFonts w:hint="eastAsia"/>
        </w:rPr>
        <w:t>回</w:t>
      </w:r>
      <w:r w:rsidRPr="00DD78D5">
        <w:rPr>
          <w:rFonts w:hint="eastAsia"/>
        </w:rPr>
        <w:t>~</w:t>
      </w:r>
      <w:r w:rsidRPr="00DD78D5">
        <w:rPr>
          <w:rFonts w:hint="eastAsia"/>
        </w:rPr>
        <w:t>数回程度）</w:t>
      </w:r>
    </w:p>
    <w:p w:rsidR="0054059F" w:rsidRPr="00DD78D5" w:rsidRDefault="0054059F" w:rsidP="00DF32DF">
      <w:pPr>
        <w:pStyle w:val="a7"/>
        <w:numPr>
          <w:ilvl w:val="0"/>
          <w:numId w:val="23"/>
        </w:numPr>
        <w:ind w:leftChars="0" w:firstLine="6"/>
      </w:pPr>
      <w:r w:rsidRPr="00DD78D5">
        <w:rPr>
          <w:rFonts w:hint="eastAsia"/>
        </w:rPr>
        <w:t>ときどきあった</w:t>
      </w:r>
    </w:p>
    <w:p w:rsidR="009B663B" w:rsidRPr="00DD78D5" w:rsidRDefault="0054059F" w:rsidP="00DF32DF">
      <w:pPr>
        <w:pStyle w:val="a7"/>
        <w:numPr>
          <w:ilvl w:val="0"/>
          <w:numId w:val="23"/>
        </w:numPr>
        <w:ind w:leftChars="0" w:firstLine="6"/>
      </w:pPr>
      <w:r w:rsidRPr="00DD78D5">
        <w:rPr>
          <w:rFonts w:hint="eastAsia"/>
        </w:rPr>
        <w:t>よくあった</w:t>
      </w:r>
    </w:p>
    <w:p w:rsidR="009B663B" w:rsidRPr="00DD78D5" w:rsidRDefault="009B663B" w:rsidP="009B663B"/>
    <w:p w:rsidR="002408A6" w:rsidRPr="00DD78D5" w:rsidRDefault="00C218A6" w:rsidP="002408A6">
      <w:r w:rsidRPr="00DD78D5">
        <w:rPr>
          <w:rFonts w:hint="eastAsia"/>
        </w:rPr>
        <w:t>ここから電子タバコに関する</w:t>
      </w:r>
      <w:r w:rsidR="002408A6" w:rsidRPr="00DD78D5">
        <w:rPr>
          <w:rFonts w:hint="eastAsia"/>
        </w:rPr>
        <w:t xml:space="preserve">Modified </w:t>
      </w:r>
      <w:r w:rsidR="000A518F" w:rsidRPr="00DD78D5">
        <w:rPr>
          <w:rFonts w:hint="eastAsia"/>
        </w:rPr>
        <w:t>scale for nicotine dependence or FTND</w:t>
      </w:r>
      <w:r w:rsidR="001D02E1" w:rsidRPr="00DD78D5">
        <w:fldChar w:fldCharType="begin">
          <w:fldData xml:space="preserve">PEVuZE5vdGU+PENpdGU+PEF1dGhvcj5OYWthemF3YTwvQXV0aG9yPjxZZWFyPjIwMDQ8L1llYXI+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4PC9wYWdlcz48dm9sdW1lPjQ8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</w:fldData>
        </w:fldChar>
      </w:r>
      <w:r w:rsidR="00C83AA2" w:rsidRPr="00DD78D5">
        <w:instrText xml:space="preserve"> ADDIN EN.CITE </w:instrText>
      </w:r>
      <w:r w:rsidR="001D02E1" w:rsidRPr="00DD78D5">
        <w:fldChar w:fldCharType="begin">
          <w:fldData xml:space="preserve">PEVuZE5vdGU+PENpdGU+PEF1dGhvcj5OYWthemF3YTwvQXV0aG9yPjxZZWFyPjIwMDQ8L1llYXI+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</w:fldData>
        </w:fldChar>
      </w:r>
      <w:r w:rsidR="00C83AA2" w:rsidRPr="00DD78D5">
        <w:instrText xml:space="preserve"> ADDIN EN.CITE.DATA </w:instrText>
      </w:r>
      <w:r w:rsidR="001D02E1" w:rsidRPr="00DD78D5">
        <w:fldChar w:fldCharType="end"/>
      </w:r>
      <w:r w:rsidR="001D02E1" w:rsidRPr="00DD78D5">
        <w:fldChar w:fldCharType="separate"/>
      </w:r>
      <w:r w:rsidR="000A518F" w:rsidRPr="00DD78D5">
        <w:rPr>
          <w:noProof/>
        </w:rPr>
        <w:t>[</w:t>
      </w:r>
      <w:hyperlink w:anchor="_ENREF_5" w:tooltip="Nakazawa, 2004 #1339" w:history="1">
        <w:r w:rsidR="0008423D" w:rsidRPr="00DD78D5">
          <w:rPr>
            <w:noProof/>
          </w:rPr>
          <w:t>5-7</w:t>
        </w:r>
      </w:hyperlink>
      <w:r w:rsidR="000A518F" w:rsidRPr="00DD78D5">
        <w:rPr>
          <w:noProof/>
        </w:rPr>
        <w:t>]</w:t>
      </w:r>
      <w:r w:rsidR="001D02E1" w:rsidRPr="00DD78D5">
        <w:fldChar w:fldCharType="end"/>
      </w:r>
      <w:r w:rsidR="002408A6" w:rsidRPr="00DD78D5">
        <w:t xml:space="preserve"> </w:t>
      </w:r>
    </w:p>
    <w:p w:rsidR="00932E27" w:rsidRDefault="00932E27" w:rsidP="00932E27">
      <w:r>
        <w:rPr>
          <w:rFonts w:hint="eastAsia"/>
        </w:rPr>
        <w:t>Q50</w:t>
      </w:r>
      <w:r w:rsidR="00EC6BEB" w:rsidRPr="00FD709C">
        <w:rPr>
          <w:rFonts w:hint="eastAsia"/>
          <w:color w:val="FF0000"/>
        </w:rPr>
        <w:t>■</w:t>
      </w:r>
      <w:r w:rsidR="002408A6" w:rsidRPr="00DD78D5">
        <w:rPr>
          <w:rFonts w:hint="eastAsia"/>
        </w:rPr>
        <w:t>◆</w:t>
      </w:r>
      <w:r w:rsidR="0004450D" w:rsidRPr="00DD78D5">
        <w:t>起床後何分で最初</w:t>
      </w:r>
      <w:r w:rsidR="00E43784" w:rsidRPr="00DD78D5">
        <w:rPr>
          <w:rFonts w:hint="eastAsia"/>
        </w:rPr>
        <w:t>の</w:t>
      </w:r>
      <w:r w:rsidR="0004450D" w:rsidRPr="00DD78D5">
        <w:rPr>
          <w:rFonts w:hint="eastAsia"/>
        </w:rPr>
        <w:t>電子タバコ</w:t>
      </w:r>
      <w:r w:rsidR="002408A6" w:rsidRPr="00DD78D5">
        <w:t>を</w:t>
      </w:r>
      <w:r w:rsidR="0004450D" w:rsidRPr="00DD78D5">
        <w:rPr>
          <w:rFonts w:hint="eastAsia"/>
        </w:rPr>
        <w:t>使います</w:t>
      </w:r>
      <w:r w:rsidR="00CF4E88" w:rsidRPr="00DD78D5">
        <w:rPr>
          <w:rFonts w:hint="eastAsia"/>
        </w:rPr>
        <w:t>（使っていました）</w:t>
      </w:r>
      <w:r w:rsidR="002408A6" w:rsidRPr="00DD78D5">
        <w:t>か。</w:t>
      </w:r>
    </w:p>
    <w:p w:rsidR="0039237D" w:rsidRDefault="0039237D" w:rsidP="00932E27">
      <w:pPr>
        <w:rPr>
          <w:rFonts w:hint="eastAsia"/>
        </w:rPr>
      </w:pPr>
      <w:r>
        <w:rPr>
          <w:rFonts w:hint="eastAsia"/>
        </w:rPr>
        <w:t>【</w:t>
      </w:r>
      <w:r>
        <w:rPr>
          <w:rFonts w:hint="eastAsia"/>
        </w:rPr>
        <w:t>Q</w:t>
      </w:r>
      <w:r>
        <w:t>50</w:t>
      </w:r>
      <w:r>
        <w:rPr>
          <w:rFonts w:hint="eastAsia"/>
        </w:rPr>
        <w:t>】</w:t>
      </w:r>
    </w:p>
    <w:p w:rsidR="00932E27" w:rsidRPr="00DD78D5" w:rsidRDefault="00932E27" w:rsidP="00932E27">
      <w:r w:rsidRPr="00DD78D5">
        <w:rPr>
          <w:rFonts w:hint="eastAsia"/>
        </w:rPr>
        <w:t>選択肢</w:t>
      </w:r>
    </w:p>
    <w:p w:rsidR="002408A6" w:rsidRPr="00DD78D5" w:rsidRDefault="002408A6" w:rsidP="00DF32DF">
      <w:pPr>
        <w:pStyle w:val="a7"/>
        <w:numPr>
          <w:ilvl w:val="0"/>
          <w:numId w:val="5"/>
        </w:numPr>
        <w:ind w:leftChars="0" w:firstLine="6"/>
      </w:pPr>
      <w:r w:rsidRPr="00DD78D5">
        <w:t>5</w:t>
      </w:r>
      <w:r w:rsidRPr="00DD78D5">
        <w:t>分以内</w:t>
      </w:r>
    </w:p>
    <w:p w:rsidR="002408A6" w:rsidRPr="00DD78D5" w:rsidRDefault="002408A6" w:rsidP="00DF32DF">
      <w:pPr>
        <w:pStyle w:val="a7"/>
        <w:numPr>
          <w:ilvl w:val="0"/>
          <w:numId w:val="5"/>
        </w:numPr>
        <w:ind w:leftChars="0" w:firstLine="6"/>
      </w:pPr>
      <w:r w:rsidRPr="00DD78D5">
        <w:t>6-</w:t>
      </w:r>
      <w:r w:rsidR="0004450D" w:rsidRPr="00DD78D5">
        <w:rPr>
          <w:rFonts w:hint="eastAsia"/>
        </w:rPr>
        <w:t>15</w:t>
      </w:r>
      <w:r w:rsidRPr="00DD78D5">
        <w:t>分</w:t>
      </w:r>
    </w:p>
    <w:p w:rsidR="0004450D" w:rsidRPr="00DD78D5" w:rsidRDefault="0004450D" w:rsidP="00DF32DF">
      <w:pPr>
        <w:pStyle w:val="a7"/>
        <w:numPr>
          <w:ilvl w:val="0"/>
          <w:numId w:val="5"/>
        </w:numPr>
        <w:ind w:leftChars="0" w:firstLine="6"/>
      </w:pPr>
      <w:r w:rsidRPr="00DD78D5">
        <w:rPr>
          <w:rFonts w:hint="eastAsia"/>
        </w:rPr>
        <w:t>16-30</w:t>
      </w:r>
      <w:r w:rsidRPr="00DD78D5">
        <w:rPr>
          <w:rFonts w:hint="eastAsia"/>
        </w:rPr>
        <w:t>分</w:t>
      </w:r>
    </w:p>
    <w:p w:rsidR="002408A6" w:rsidRPr="00DD78D5" w:rsidRDefault="002408A6" w:rsidP="00DF32DF">
      <w:pPr>
        <w:pStyle w:val="a7"/>
        <w:numPr>
          <w:ilvl w:val="0"/>
          <w:numId w:val="5"/>
        </w:numPr>
        <w:ind w:leftChars="0" w:firstLine="6"/>
      </w:pPr>
      <w:r w:rsidRPr="00DD78D5">
        <w:t>31-60</w:t>
      </w:r>
      <w:r w:rsidRPr="00DD78D5">
        <w:t>分</w:t>
      </w:r>
    </w:p>
    <w:p w:rsidR="0004450D" w:rsidRPr="00DD78D5" w:rsidRDefault="002408A6" w:rsidP="00DF32DF">
      <w:pPr>
        <w:pStyle w:val="a7"/>
        <w:numPr>
          <w:ilvl w:val="0"/>
          <w:numId w:val="5"/>
        </w:numPr>
        <w:ind w:leftChars="0" w:firstLine="6"/>
      </w:pPr>
      <w:r w:rsidRPr="00DD78D5">
        <w:t>61</w:t>
      </w:r>
      <w:r w:rsidR="0004450D" w:rsidRPr="00DD78D5">
        <w:rPr>
          <w:rFonts w:hint="eastAsia"/>
        </w:rPr>
        <w:t>-120</w:t>
      </w:r>
      <w:r w:rsidRPr="00DD78D5">
        <w:t>分</w:t>
      </w:r>
    </w:p>
    <w:p w:rsidR="00E43784" w:rsidRPr="00DD78D5" w:rsidRDefault="0004450D" w:rsidP="00DF32DF">
      <w:pPr>
        <w:pStyle w:val="a7"/>
        <w:numPr>
          <w:ilvl w:val="0"/>
          <w:numId w:val="5"/>
        </w:numPr>
        <w:ind w:leftChars="0" w:firstLine="6"/>
      </w:pPr>
      <w:r w:rsidRPr="00DD78D5">
        <w:rPr>
          <w:rFonts w:hint="eastAsia"/>
        </w:rPr>
        <w:t>121</w:t>
      </w:r>
      <w:r w:rsidRPr="00DD78D5">
        <w:rPr>
          <w:rFonts w:hint="eastAsia"/>
        </w:rPr>
        <w:t>分</w:t>
      </w:r>
      <w:r w:rsidR="002408A6" w:rsidRPr="00DD78D5">
        <w:t>以後</w:t>
      </w:r>
    </w:p>
    <w:p w:rsidR="002408A6" w:rsidRPr="00DD78D5" w:rsidRDefault="002408A6" w:rsidP="002408A6">
      <w:pPr>
        <w:pStyle w:val="a7"/>
        <w:ind w:leftChars="0" w:left="420"/>
      </w:pPr>
    </w:p>
    <w:p w:rsidR="002518E0" w:rsidRDefault="00932E27" w:rsidP="002518E0">
      <w:r>
        <w:rPr>
          <w:rFonts w:hint="eastAsia"/>
        </w:rPr>
        <w:t>Q51</w:t>
      </w:r>
      <w:r w:rsidR="00EC6BEB" w:rsidRPr="00FD709C">
        <w:rPr>
          <w:rFonts w:hint="eastAsia"/>
          <w:color w:val="FF0000"/>
        </w:rPr>
        <w:t>■</w:t>
      </w:r>
      <w:r w:rsidR="002518E0" w:rsidRPr="00DD78D5">
        <w:rPr>
          <w:rFonts w:hint="eastAsia"/>
        </w:rPr>
        <w:t>◆電子タバコを</w:t>
      </w:r>
      <w:r w:rsidR="00DA5BC2" w:rsidRPr="00DD78D5">
        <w:rPr>
          <w:rFonts w:hint="eastAsia"/>
        </w:rPr>
        <w:t>使う</w:t>
      </w:r>
      <w:r w:rsidR="002518E0" w:rsidRPr="00DD78D5">
        <w:rPr>
          <w:rFonts w:hint="eastAsia"/>
        </w:rPr>
        <w:t>ために夜</w:t>
      </w:r>
      <w:r w:rsidR="007B02F0" w:rsidRPr="00DD78D5">
        <w:rPr>
          <w:rFonts w:hint="eastAsia"/>
        </w:rPr>
        <w:t>、</w:t>
      </w:r>
      <w:r w:rsidR="002518E0" w:rsidRPr="00DD78D5">
        <w:rPr>
          <w:rFonts w:hint="eastAsia"/>
        </w:rPr>
        <w:t>目が覚めることが、時々あります（ありました）か</w:t>
      </w:r>
      <w:r>
        <w:rPr>
          <w:rFonts w:hint="eastAsia"/>
        </w:rPr>
        <w:t>。</w:t>
      </w:r>
    </w:p>
    <w:p w:rsidR="0039237D" w:rsidRPr="00DD78D5" w:rsidRDefault="0039237D" w:rsidP="002518E0">
      <w:pPr>
        <w:rPr>
          <w:rFonts w:hint="eastAsia"/>
        </w:rPr>
      </w:pPr>
      <w:r>
        <w:rPr>
          <w:rFonts w:hint="eastAsia"/>
        </w:rPr>
        <w:t>【</w:t>
      </w:r>
      <w:r>
        <w:rPr>
          <w:rFonts w:hint="eastAsia"/>
        </w:rPr>
        <w:t>Q</w:t>
      </w:r>
      <w:r>
        <w:t>51</w:t>
      </w:r>
      <w:r>
        <w:rPr>
          <w:rFonts w:hint="eastAsia"/>
        </w:rPr>
        <w:t>】</w:t>
      </w:r>
    </w:p>
    <w:p w:rsidR="002518E0" w:rsidRPr="00DD78D5" w:rsidRDefault="002518E0" w:rsidP="007A7997">
      <w:pPr>
        <w:pStyle w:val="a7"/>
        <w:numPr>
          <w:ilvl w:val="0"/>
          <w:numId w:val="44"/>
        </w:numPr>
        <w:ind w:leftChars="0" w:firstLine="6"/>
      </w:pPr>
      <w:r w:rsidRPr="00DD78D5">
        <w:rPr>
          <w:rFonts w:hint="eastAsia"/>
        </w:rPr>
        <w:t>はい</w:t>
      </w:r>
    </w:p>
    <w:p w:rsidR="002518E0" w:rsidRPr="00DD78D5" w:rsidRDefault="002518E0" w:rsidP="007A7997">
      <w:pPr>
        <w:pStyle w:val="a7"/>
        <w:numPr>
          <w:ilvl w:val="0"/>
          <w:numId w:val="44"/>
        </w:numPr>
        <w:ind w:leftChars="0" w:firstLine="6"/>
      </w:pPr>
      <w:r w:rsidRPr="00DD78D5">
        <w:rPr>
          <w:rFonts w:hint="eastAsia"/>
        </w:rPr>
        <w:t>いいえ</w:t>
      </w:r>
    </w:p>
    <w:p w:rsidR="002518E0" w:rsidRPr="00DD78D5" w:rsidRDefault="002518E0" w:rsidP="002518E0"/>
    <w:p w:rsidR="002518E0" w:rsidRPr="00DD78D5" w:rsidRDefault="00932E27" w:rsidP="002518E0">
      <w:r>
        <w:rPr>
          <w:rFonts w:hint="eastAsia"/>
        </w:rPr>
        <w:t>Q52</w:t>
      </w:r>
      <w:r w:rsidR="002518E0" w:rsidRPr="00DD78D5">
        <w:rPr>
          <w:rFonts w:hint="eastAsia"/>
        </w:rPr>
        <w:t>★</w:t>
      </w:r>
      <w:r>
        <w:rPr>
          <w:rFonts w:hint="eastAsia"/>
        </w:rPr>
        <w:t>Q51</w:t>
      </w:r>
      <w:r>
        <w:rPr>
          <w:rFonts w:hint="eastAsia"/>
        </w:rPr>
        <w:t>に１</w:t>
      </w:r>
      <w:r w:rsidR="002518E0" w:rsidRPr="00DD78D5">
        <w:rPr>
          <w:rFonts w:hint="eastAsia"/>
        </w:rPr>
        <w:t>と答えた場合</w:t>
      </w:r>
    </w:p>
    <w:p w:rsidR="00932E27" w:rsidRDefault="002518E0" w:rsidP="00932E27">
      <w:r w:rsidRPr="00DD78D5">
        <w:rPr>
          <w:rFonts w:hint="eastAsia"/>
        </w:rPr>
        <w:t xml:space="preserve">　電子タバコを</w:t>
      </w:r>
      <w:r w:rsidR="00DA5BC2" w:rsidRPr="00DD78D5">
        <w:rPr>
          <w:rFonts w:hint="eastAsia"/>
        </w:rPr>
        <w:t>使う</w:t>
      </w:r>
      <w:r w:rsidRPr="00DD78D5">
        <w:rPr>
          <w:rFonts w:hint="eastAsia"/>
        </w:rPr>
        <w:t>ために夜</w:t>
      </w:r>
      <w:r w:rsidR="007B02F0" w:rsidRPr="00DD78D5">
        <w:rPr>
          <w:rFonts w:hint="eastAsia"/>
        </w:rPr>
        <w:t>、</w:t>
      </w:r>
      <w:r w:rsidRPr="00DD78D5">
        <w:rPr>
          <w:rFonts w:hint="eastAsia"/>
        </w:rPr>
        <w:t>目が覚めることが、どれくらいあります（ありました）か</w:t>
      </w:r>
      <w:r w:rsidR="00932E27">
        <w:rPr>
          <w:rFonts w:hint="eastAsia"/>
        </w:rPr>
        <w:t>。</w:t>
      </w:r>
    </w:p>
    <w:p w:rsidR="0039237D" w:rsidRDefault="0039237D" w:rsidP="00932E27">
      <w:pPr>
        <w:rPr>
          <w:rFonts w:hint="eastAsia"/>
        </w:rPr>
      </w:pPr>
      <w:r>
        <w:rPr>
          <w:rFonts w:hint="eastAsia"/>
        </w:rPr>
        <w:t>【</w:t>
      </w:r>
      <w:r>
        <w:rPr>
          <w:rFonts w:hint="eastAsia"/>
        </w:rPr>
        <w:t>Q</w:t>
      </w:r>
      <w:r>
        <w:t>52</w:t>
      </w:r>
      <w:r>
        <w:rPr>
          <w:rFonts w:hint="eastAsia"/>
        </w:rPr>
        <w:t>】</w:t>
      </w:r>
    </w:p>
    <w:p w:rsidR="00932E27" w:rsidRPr="00DD78D5" w:rsidRDefault="00932E27" w:rsidP="00932E27">
      <w:r w:rsidRPr="00DD78D5">
        <w:rPr>
          <w:rFonts w:hint="eastAsia"/>
        </w:rPr>
        <w:t>選択肢</w:t>
      </w:r>
    </w:p>
    <w:p w:rsidR="002518E0" w:rsidRPr="00DD78D5" w:rsidRDefault="002518E0" w:rsidP="007A7997">
      <w:pPr>
        <w:pStyle w:val="a7"/>
        <w:numPr>
          <w:ilvl w:val="0"/>
          <w:numId w:val="45"/>
        </w:numPr>
        <w:ind w:leftChars="0" w:firstLine="6"/>
      </w:pPr>
      <w:r w:rsidRPr="00DD78D5">
        <w:rPr>
          <w:rFonts w:hint="eastAsia"/>
        </w:rPr>
        <w:t>ほとんど毎日</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5</w:t>
      </w:r>
      <w:r w:rsidRPr="00DD78D5">
        <w:rPr>
          <w:rFonts w:hint="eastAsia"/>
        </w:rPr>
        <w:t>回</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4</w:t>
      </w:r>
      <w:r w:rsidRPr="00DD78D5">
        <w:rPr>
          <w:rFonts w:hint="eastAsia"/>
        </w:rPr>
        <w:t>回</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3</w:t>
      </w:r>
      <w:r w:rsidRPr="00DD78D5">
        <w:rPr>
          <w:rFonts w:hint="eastAsia"/>
        </w:rPr>
        <w:t>回</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2</w:t>
      </w:r>
      <w:r w:rsidRPr="00DD78D5">
        <w:rPr>
          <w:rFonts w:hint="eastAsia"/>
        </w:rPr>
        <w:t>回</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1</w:t>
      </w:r>
      <w:r w:rsidRPr="00DD78D5">
        <w:rPr>
          <w:rFonts w:hint="eastAsia"/>
        </w:rPr>
        <w:t>回</w:t>
      </w:r>
    </w:p>
    <w:p w:rsidR="002518E0" w:rsidRPr="00DD78D5" w:rsidRDefault="002518E0" w:rsidP="007A7997">
      <w:pPr>
        <w:pStyle w:val="a7"/>
        <w:numPr>
          <w:ilvl w:val="0"/>
          <w:numId w:val="45"/>
        </w:numPr>
        <w:ind w:leftChars="0" w:firstLine="6"/>
      </w:pPr>
      <w:r w:rsidRPr="00DD78D5">
        <w:rPr>
          <w:rFonts w:hint="eastAsia"/>
        </w:rPr>
        <w:t>週に</w:t>
      </w:r>
      <w:r w:rsidRPr="00DD78D5">
        <w:rPr>
          <w:rFonts w:hint="eastAsia"/>
        </w:rPr>
        <w:t>1</w:t>
      </w:r>
      <w:r w:rsidRPr="00DD78D5">
        <w:rPr>
          <w:rFonts w:hint="eastAsia"/>
        </w:rPr>
        <w:t>回未満</w:t>
      </w:r>
    </w:p>
    <w:p w:rsidR="00CF5B78" w:rsidRPr="00DD78D5" w:rsidRDefault="00CF5B78" w:rsidP="002408A6"/>
    <w:p w:rsidR="00F53D85" w:rsidRDefault="00932E27" w:rsidP="002408A6">
      <w:r>
        <w:rPr>
          <w:rFonts w:hint="eastAsia"/>
        </w:rPr>
        <w:t>Q53</w:t>
      </w:r>
      <w:r w:rsidR="00EC6BEB" w:rsidRPr="00FD709C">
        <w:rPr>
          <w:rFonts w:hint="eastAsia"/>
          <w:color w:val="FF0000"/>
        </w:rPr>
        <w:t>■</w:t>
      </w:r>
      <w:r w:rsidR="00F53D85" w:rsidRPr="00DD78D5">
        <w:rPr>
          <w:rFonts w:hint="eastAsia"/>
        </w:rPr>
        <w:t>◆これまでに電子</w:t>
      </w:r>
      <w:r w:rsidR="00F53D85" w:rsidRPr="00DD78D5">
        <w:t>タバコがほしくてほしくてたまらなくなることがありましたか。</w:t>
      </w:r>
    </w:p>
    <w:p w:rsidR="0039237D" w:rsidRPr="00DD78D5" w:rsidRDefault="0039237D" w:rsidP="002408A6">
      <w:pPr>
        <w:rPr>
          <w:rFonts w:hint="eastAsia"/>
        </w:rPr>
      </w:pPr>
      <w:r>
        <w:rPr>
          <w:rFonts w:hint="eastAsia"/>
        </w:rPr>
        <w:t>【</w:t>
      </w:r>
      <w:r>
        <w:rPr>
          <w:rFonts w:hint="eastAsia"/>
        </w:rPr>
        <w:t>Q</w:t>
      </w:r>
      <w:r>
        <w:t>53</w:t>
      </w:r>
      <w:r>
        <w:rPr>
          <w:rFonts w:hint="eastAsia"/>
        </w:rPr>
        <w:t>】</w:t>
      </w:r>
    </w:p>
    <w:p w:rsidR="00127118" w:rsidRPr="00DD78D5" w:rsidRDefault="00127118" w:rsidP="007A7997">
      <w:pPr>
        <w:pStyle w:val="a7"/>
        <w:numPr>
          <w:ilvl w:val="0"/>
          <w:numId w:val="46"/>
        </w:numPr>
        <w:ind w:leftChars="0" w:firstLine="6"/>
      </w:pPr>
      <w:r w:rsidRPr="00DD78D5">
        <w:rPr>
          <w:rFonts w:hint="eastAsia"/>
        </w:rPr>
        <w:t>はい</w:t>
      </w:r>
    </w:p>
    <w:p w:rsidR="00127118" w:rsidRPr="00DD78D5" w:rsidRDefault="00127118" w:rsidP="007A7997">
      <w:pPr>
        <w:pStyle w:val="a7"/>
        <w:numPr>
          <w:ilvl w:val="0"/>
          <w:numId w:val="46"/>
        </w:numPr>
        <w:ind w:leftChars="0" w:firstLine="6"/>
      </w:pPr>
      <w:r w:rsidRPr="00DD78D5">
        <w:rPr>
          <w:rFonts w:hint="eastAsia"/>
        </w:rPr>
        <w:t>いいえ</w:t>
      </w:r>
    </w:p>
    <w:p w:rsidR="00127118" w:rsidRPr="00DD78D5" w:rsidRDefault="00127118" w:rsidP="00127118">
      <w:pPr>
        <w:pStyle w:val="a7"/>
        <w:ind w:leftChars="0" w:left="420"/>
      </w:pPr>
    </w:p>
    <w:p w:rsidR="00127118" w:rsidRPr="00DD78D5" w:rsidRDefault="00127118" w:rsidP="00127118">
      <w:r w:rsidRPr="00DD78D5">
        <w:rPr>
          <w:rFonts w:hint="eastAsia"/>
        </w:rPr>
        <w:t>★</w:t>
      </w:r>
      <w:r w:rsidR="00932E27">
        <w:rPr>
          <w:rFonts w:hint="eastAsia"/>
        </w:rPr>
        <w:t>Q53</w:t>
      </w:r>
      <w:r w:rsidR="00932E27">
        <w:rPr>
          <w:rFonts w:hint="eastAsia"/>
        </w:rPr>
        <w:t>に１</w:t>
      </w:r>
      <w:r w:rsidRPr="00DD78D5">
        <w:rPr>
          <w:rFonts w:hint="eastAsia"/>
        </w:rPr>
        <w:t>と答えた場合</w:t>
      </w:r>
    </w:p>
    <w:p w:rsidR="00932E27" w:rsidRDefault="00932E27" w:rsidP="00932E27">
      <w:r>
        <w:rPr>
          <w:rFonts w:hint="eastAsia"/>
        </w:rPr>
        <w:t>Q54</w:t>
      </w:r>
      <w:r w:rsidR="00127118" w:rsidRPr="00DD78D5">
        <w:rPr>
          <w:rFonts w:hint="eastAsia"/>
        </w:rPr>
        <w:t>◆最近</w:t>
      </w:r>
      <w:r w:rsidR="00127118" w:rsidRPr="00DD78D5">
        <w:rPr>
          <w:rFonts w:hint="eastAsia"/>
        </w:rPr>
        <w:t>1</w:t>
      </w:r>
      <w:r w:rsidR="00127118" w:rsidRPr="00DD78D5">
        <w:rPr>
          <w:rFonts w:hint="eastAsia"/>
        </w:rPr>
        <w:t>週間の間、電子</w:t>
      </w:r>
      <w:r w:rsidR="00127118" w:rsidRPr="00DD78D5">
        <w:t>タバコがほしくてほしくてたまらなくなること</w:t>
      </w:r>
      <w:r w:rsidR="00127118" w:rsidRPr="00DD78D5">
        <w:rPr>
          <w:rFonts w:hint="eastAsia"/>
        </w:rPr>
        <w:t>が、どれくらいありましたか？</w:t>
      </w:r>
    </w:p>
    <w:p w:rsidR="0039237D" w:rsidRDefault="0039237D" w:rsidP="00932E27">
      <w:pPr>
        <w:rPr>
          <w:rFonts w:hint="eastAsia"/>
        </w:rPr>
      </w:pPr>
      <w:r>
        <w:rPr>
          <w:rFonts w:hint="eastAsia"/>
        </w:rPr>
        <w:t>【</w:t>
      </w:r>
      <w:r>
        <w:rPr>
          <w:rFonts w:hint="eastAsia"/>
        </w:rPr>
        <w:t>Q</w:t>
      </w:r>
      <w:r>
        <w:t>54</w:t>
      </w:r>
      <w:r>
        <w:rPr>
          <w:rFonts w:hint="eastAsia"/>
        </w:rPr>
        <w:t>】</w:t>
      </w:r>
    </w:p>
    <w:p w:rsidR="00127118" w:rsidRPr="00DD78D5" w:rsidRDefault="00932E27" w:rsidP="00932E27">
      <w:r w:rsidRPr="00DD78D5">
        <w:rPr>
          <w:rFonts w:hint="eastAsia"/>
        </w:rPr>
        <w:t>選択肢</w:t>
      </w:r>
    </w:p>
    <w:p w:rsidR="00127118" w:rsidRPr="00DD78D5" w:rsidRDefault="00127118" w:rsidP="007A7997">
      <w:pPr>
        <w:pStyle w:val="a7"/>
        <w:numPr>
          <w:ilvl w:val="0"/>
          <w:numId w:val="47"/>
        </w:numPr>
        <w:ind w:leftChars="0" w:firstLine="6"/>
      </w:pPr>
      <w:r w:rsidRPr="00DD78D5">
        <w:rPr>
          <w:rFonts w:hint="eastAsia"/>
        </w:rPr>
        <w:t>ほとんど毎日</w:t>
      </w:r>
    </w:p>
    <w:p w:rsidR="00127118" w:rsidRPr="00DD78D5" w:rsidRDefault="00127118" w:rsidP="007A7997">
      <w:pPr>
        <w:pStyle w:val="a7"/>
        <w:numPr>
          <w:ilvl w:val="0"/>
          <w:numId w:val="47"/>
        </w:numPr>
        <w:ind w:leftChars="0" w:firstLine="6"/>
      </w:pPr>
      <w:r w:rsidRPr="00DD78D5">
        <w:rPr>
          <w:rFonts w:hint="eastAsia"/>
        </w:rPr>
        <w:lastRenderedPageBreak/>
        <w:t>週に</w:t>
      </w:r>
      <w:r w:rsidRPr="00DD78D5">
        <w:rPr>
          <w:rFonts w:hint="eastAsia"/>
        </w:rPr>
        <w:t>5</w:t>
      </w:r>
      <w:r w:rsidRPr="00DD78D5">
        <w:rPr>
          <w:rFonts w:hint="eastAsia"/>
        </w:rPr>
        <w:t>回</w:t>
      </w:r>
    </w:p>
    <w:p w:rsidR="00127118" w:rsidRPr="00DD78D5" w:rsidRDefault="00127118" w:rsidP="007A7997">
      <w:pPr>
        <w:pStyle w:val="a7"/>
        <w:numPr>
          <w:ilvl w:val="0"/>
          <w:numId w:val="47"/>
        </w:numPr>
        <w:ind w:leftChars="0" w:firstLine="6"/>
      </w:pPr>
      <w:r w:rsidRPr="00DD78D5">
        <w:rPr>
          <w:rFonts w:hint="eastAsia"/>
        </w:rPr>
        <w:t>週に</w:t>
      </w:r>
      <w:r w:rsidRPr="00DD78D5">
        <w:rPr>
          <w:rFonts w:hint="eastAsia"/>
        </w:rPr>
        <w:t>4</w:t>
      </w:r>
      <w:r w:rsidRPr="00DD78D5">
        <w:rPr>
          <w:rFonts w:hint="eastAsia"/>
        </w:rPr>
        <w:t>回</w:t>
      </w:r>
    </w:p>
    <w:p w:rsidR="00127118" w:rsidRPr="00DD78D5" w:rsidRDefault="00127118" w:rsidP="007A7997">
      <w:pPr>
        <w:pStyle w:val="a7"/>
        <w:numPr>
          <w:ilvl w:val="0"/>
          <w:numId w:val="47"/>
        </w:numPr>
        <w:ind w:leftChars="0" w:firstLine="6"/>
      </w:pPr>
      <w:r w:rsidRPr="00DD78D5">
        <w:rPr>
          <w:rFonts w:hint="eastAsia"/>
        </w:rPr>
        <w:t>週に</w:t>
      </w:r>
      <w:r w:rsidRPr="00DD78D5">
        <w:rPr>
          <w:rFonts w:hint="eastAsia"/>
        </w:rPr>
        <w:t>3</w:t>
      </w:r>
      <w:r w:rsidRPr="00DD78D5">
        <w:rPr>
          <w:rFonts w:hint="eastAsia"/>
        </w:rPr>
        <w:t>回</w:t>
      </w:r>
    </w:p>
    <w:p w:rsidR="00127118" w:rsidRPr="00DD78D5" w:rsidRDefault="00127118" w:rsidP="007A7997">
      <w:pPr>
        <w:pStyle w:val="a7"/>
        <w:numPr>
          <w:ilvl w:val="0"/>
          <w:numId w:val="47"/>
        </w:numPr>
        <w:ind w:leftChars="0" w:firstLine="6"/>
      </w:pPr>
      <w:r w:rsidRPr="00DD78D5">
        <w:rPr>
          <w:rFonts w:hint="eastAsia"/>
        </w:rPr>
        <w:t>週に</w:t>
      </w:r>
      <w:r w:rsidRPr="00DD78D5">
        <w:rPr>
          <w:rFonts w:hint="eastAsia"/>
        </w:rPr>
        <w:t>2</w:t>
      </w:r>
      <w:r w:rsidRPr="00DD78D5">
        <w:rPr>
          <w:rFonts w:hint="eastAsia"/>
        </w:rPr>
        <w:t>回</w:t>
      </w:r>
    </w:p>
    <w:p w:rsidR="00127118" w:rsidRPr="00DD78D5" w:rsidRDefault="00127118" w:rsidP="007A7997">
      <w:pPr>
        <w:pStyle w:val="a7"/>
        <w:numPr>
          <w:ilvl w:val="0"/>
          <w:numId w:val="47"/>
        </w:numPr>
        <w:ind w:leftChars="0" w:firstLine="6"/>
      </w:pPr>
      <w:r w:rsidRPr="00DD78D5">
        <w:rPr>
          <w:rFonts w:hint="eastAsia"/>
        </w:rPr>
        <w:t>週に</w:t>
      </w:r>
      <w:r w:rsidRPr="00DD78D5">
        <w:rPr>
          <w:rFonts w:hint="eastAsia"/>
        </w:rPr>
        <w:t>1</w:t>
      </w:r>
      <w:r w:rsidRPr="00DD78D5">
        <w:rPr>
          <w:rFonts w:hint="eastAsia"/>
        </w:rPr>
        <w:t>回</w:t>
      </w:r>
    </w:p>
    <w:p w:rsidR="00E9024A" w:rsidRPr="00DD78D5" w:rsidRDefault="00127118" w:rsidP="007A7997">
      <w:pPr>
        <w:pStyle w:val="a7"/>
        <w:numPr>
          <w:ilvl w:val="0"/>
          <w:numId w:val="47"/>
        </w:numPr>
        <w:ind w:leftChars="0" w:firstLine="6"/>
      </w:pPr>
      <w:r w:rsidRPr="00DD78D5">
        <w:rPr>
          <w:rFonts w:hint="eastAsia"/>
        </w:rPr>
        <w:t>週に</w:t>
      </w:r>
      <w:r w:rsidRPr="00DD78D5">
        <w:rPr>
          <w:rFonts w:hint="eastAsia"/>
        </w:rPr>
        <w:t>1</w:t>
      </w:r>
      <w:r w:rsidRPr="00DD78D5">
        <w:rPr>
          <w:rFonts w:hint="eastAsia"/>
        </w:rPr>
        <w:t>回未満</w:t>
      </w:r>
    </w:p>
    <w:p w:rsidR="00F53D85" w:rsidRPr="00DD78D5" w:rsidRDefault="00F53D85" w:rsidP="002408A6"/>
    <w:p w:rsidR="002408A6" w:rsidRDefault="00932E27" w:rsidP="002408A6">
      <w:r>
        <w:rPr>
          <w:rFonts w:hint="eastAsia"/>
        </w:rPr>
        <w:t>Q55</w:t>
      </w:r>
      <w:r w:rsidR="00EC6BEB" w:rsidRPr="00FD709C">
        <w:rPr>
          <w:rFonts w:hint="eastAsia"/>
          <w:color w:val="FF0000"/>
        </w:rPr>
        <w:t>■</w:t>
      </w:r>
      <w:r w:rsidR="002408A6" w:rsidRPr="00DD78D5">
        <w:rPr>
          <w:rFonts w:hint="eastAsia"/>
        </w:rPr>
        <w:t>◆</w:t>
      </w:r>
      <w:r w:rsidR="00CF5B78" w:rsidRPr="00DD78D5">
        <w:rPr>
          <w:rFonts w:hint="eastAsia"/>
        </w:rPr>
        <w:t>電子タバコ</w:t>
      </w:r>
      <w:r w:rsidR="002408A6" w:rsidRPr="00DD78D5">
        <w:t>を禁じられている場所で</w:t>
      </w:r>
      <w:r w:rsidR="00CF5B78" w:rsidRPr="00DD78D5">
        <w:rPr>
          <w:rFonts w:hint="eastAsia"/>
        </w:rPr>
        <w:t>電子タバコを止める</w:t>
      </w:r>
      <w:r w:rsidR="00C16B63" w:rsidRPr="00DD78D5">
        <w:t>ことが</w:t>
      </w:r>
      <w:r w:rsidR="00C16B63" w:rsidRPr="00DD78D5">
        <w:rPr>
          <w:rFonts w:hint="eastAsia"/>
        </w:rPr>
        <w:t>難しい（難しかった）</w:t>
      </w:r>
      <w:r w:rsidR="002408A6" w:rsidRPr="00DD78D5">
        <w:t>ですか。</w:t>
      </w:r>
    </w:p>
    <w:p w:rsidR="00C449DF" w:rsidRPr="00DD78D5" w:rsidRDefault="00C449DF" w:rsidP="002408A6">
      <w:pPr>
        <w:rPr>
          <w:rFonts w:hint="eastAsia"/>
        </w:rPr>
      </w:pPr>
      <w:r>
        <w:rPr>
          <w:rFonts w:hint="eastAsia"/>
        </w:rPr>
        <w:t>【</w:t>
      </w:r>
      <w:r>
        <w:rPr>
          <w:rFonts w:hint="eastAsia"/>
        </w:rPr>
        <w:t>Q</w:t>
      </w:r>
      <w:r>
        <w:t>55</w:t>
      </w:r>
      <w:r>
        <w:rPr>
          <w:rFonts w:hint="eastAsia"/>
        </w:rPr>
        <w:t>】</w:t>
      </w:r>
    </w:p>
    <w:p w:rsidR="002408A6" w:rsidRPr="00DD78D5" w:rsidRDefault="002408A6" w:rsidP="00DF32DF">
      <w:pPr>
        <w:pStyle w:val="a7"/>
        <w:numPr>
          <w:ilvl w:val="0"/>
          <w:numId w:val="6"/>
        </w:numPr>
        <w:ind w:leftChars="0" w:firstLine="6"/>
      </w:pPr>
      <w:r w:rsidRPr="00DD78D5">
        <w:t>はい</w:t>
      </w:r>
    </w:p>
    <w:p w:rsidR="002408A6" w:rsidRPr="00DD78D5" w:rsidRDefault="002408A6" w:rsidP="00DF32DF">
      <w:pPr>
        <w:pStyle w:val="a7"/>
        <w:numPr>
          <w:ilvl w:val="0"/>
          <w:numId w:val="6"/>
        </w:numPr>
        <w:ind w:leftChars="0" w:firstLine="6"/>
      </w:pPr>
      <w:r w:rsidRPr="00DD78D5">
        <w:t>いいえ</w:t>
      </w:r>
    </w:p>
    <w:p w:rsidR="002408A6" w:rsidRPr="00DD78D5" w:rsidRDefault="002408A6" w:rsidP="002408A6">
      <w:pPr>
        <w:pStyle w:val="a7"/>
        <w:ind w:leftChars="0" w:left="420"/>
      </w:pPr>
    </w:p>
    <w:p w:rsidR="002408A6" w:rsidRDefault="00932E27" w:rsidP="002408A6">
      <w:r>
        <w:rPr>
          <w:rFonts w:hint="eastAsia"/>
        </w:rPr>
        <w:t>Q56</w:t>
      </w:r>
      <w:r w:rsidR="00EC6BEB" w:rsidRPr="00FD709C">
        <w:rPr>
          <w:rFonts w:hint="eastAsia"/>
          <w:color w:val="FF0000"/>
        </w:rPr>
        <w:t>■</w:t>
      </w:r>
      <w:r w:rsidR="002408A6" w:rsidRPr="00DD78D5">
        <w:rPr>
          <w:rFonts w:hint="eastAsia"/>
        </w:rPr>
        <w:t>◆</w:t>
      </w:r>
      <w:r w:rsidR="002408A6" w:rsidRPr="00DD78D5">
        <w:t>１日の</w:t>
      </w:r>
      <w:r w:rsidR="00CF5B78" w:rsidRPr="00DD78D5">
        <w:rPr>
          <w:rFonts w:hint="eastAsia"/>
        </w:rPr>
        <w:t>電子タバコ</w:t>
      </w:r>
      <w:r w:rsidR="002408A6" w:rsidRPr="00DD78D5">
        <w:t>の中でどれが一番やめにくい</w:t>
      </w:r>
      <w:r w:rsidR="007B02F0" w:rsidRPr="00DD78D5">
        <w:rPr>
          <w:rFonts w:hint="eastAsia"/>
        </w:rPr>
        <w:t>（やめにくかった）</w:t>
      </w:r>
      <w:r w:rsidR="002408A6" w:rsidRPr="00DD78D5">
        <w:t>ですか。</w:t>
      </w:r>
    </w:p>
    <w:p w:rsidR="00C449DF" w:rsidRPr="00DD78D5" w:rsidRDefault="00C449DF" w:rsidP="002408A6">
      <w:pPr>
        <w:rPr>
          <w:rFonts w:hint="eastAsia"/>
        </w:rPr>
      </w:pPr>
      <w:r>
        <w:rPr>
          <w:rFonts w:hint="eastAsia"/>
        </w:rPr>
        <w:t>【</w:t>
      </w:r>
      <w:r>
        <w:rPr>
          <w:rFonts w:hint="eastAsia"/>
        </w:rPr>
        <w:t>Q</w:t>
      </w:r>
      <w:r>
        <w:t>56</w:t>
      </w:r>
      <w:r>
        <w:rPr>
          <w:rFonts w:hint="eastAsia"/>
        </w:rPr>
        <w:t>】</w:t>
      </w:r>
    </w:p>
    <w:p w:rsidR="00CF5B78" w:rsidRPr="00DD78D5" w:rsidRDefault="00520F6B" w:rsidP="00DF32DF">
      <w:pPr>
        <w:pStyle w:val="a7"/>
        <w:numPr>
          <w:ilvl w:val="0"/>
          <w:numId w:val="7"/>
        </w:numPr>
        <w:ind w:leftChars="0" w:firstLine="6"/>
      </w:pPr>
      <w:r w:rsidRPr="00DD78D5">
        <w:t>朝最初</w:t>
      </w:r>
      <w:r w:rsidRPr="00DD78D5">
        <w:rPr>
          <w:rFonts w:hint="eastAsia"/>
        </w:rPr>
        <w:t>の</w:t>
      </w:r>
      <w:r w:rsidRPr="00DD78D5">
        <w:rPr>
          <w:rFonts w:hint="eastAsia"/>
        </w:rPr>
        <w:t>1</w:t>
      </w:r>
      <w:r w:rsidRPr="00DD78D5">
        <w:rPr>
          <w:rFonts w:hint="eastAsia"/>
        </w:rPr>
        <w:t>回</w:t>
      </w:r>
    </w:p>
    <w:p w:rsidR="002408A6" w:rsidRPr="00DD78D5" w:rsidRDefault="002408A6" w:rsidP="00DF32DF">
      <w:pPr>
        <w:pStyle w:val="a7"/>
        <w:numPr>
          <w:ilvl w:val="0"/>
          <w:numId w:val="7"/>
        </w:numPr>
        <w:ind w:leftChars="0" w:firstLine="6"/>
      </w:pPr>
      <w:r w:rsidRPr="00DD78D5">
        <w:t>その他</w:t>
      </w:r>
    </w:p>
    <w:p w:rsidR="002408A6" w:rsidRPr="00DD78D5" w:rsidRDefault="002408A6" w:rsidP="002408A6"/>
    <w:p w:rsidR="002408A6" w:rsidRDefault="00932E27" w:rsidP="002408A6">
      <w:r>
        <w:rPr>
          <w:rFonts w:hint="eastAsia"/>
        </w:rPr>
        <w:t>Q57</w:t>
      </w:r>
      <w:r w:rsidR="00EC6BEB" w:rsidRPr="00FD709C">
        <w:rPr>
          <w:rFonts w:hint="eastAsia"/>
          <w:color w:val="FF0000"/>
        </w:rPr>
        <w:t>■</w:t>
      </w:r>
      <w:r w:rsidR="002408A6" w:rsidRPr="00DD78D5">
        <w:rPr>
          <w:rFonts w:hint="eastAsia"/>
        </w:rPr>
        <w:t>◆</w:t>
      </w:r>
      <w:r w:rsidR="002408A6" w:rsidRPr="00DD78D5">
        <w:t>他の時間帯より起床後</w:t>
      </w:r>
      <w:r w:rsidR="002408A6" w:rsidRPr="00DD78D5">
        <w:rPr>
          <w:rFonts w:hint="eastAsia"/>
        </w:rPr>
        <w:t>の</w:t>
      </w:r>
      <w:r w:rsidR="002408A6" w:rsidRPr="00DD78D5">
        <w:t>数時間に多く</w:t>
      </w:r>
      <w:r w:rsidR="003E5637" w:rsidRPr="00DD78D5">
        <w:rPr>
          <w:rFonts w:hint="eastAsia"/>
        </w:rPr>
        <w:t>、</w:t>
      </w:r>
      <w:r w:rsidR="00CB2074" w:rsidRPr="00DD78D5">
        <w:rPr>
          <w:rFonts w:hint="eastAsia"/>
        </w:rPr>
        <w:t>電子タバコを使用</w:t>
      </w:r>
      <w:r w:rsidR="002408A6" w:rsidRPr="00DD78D5">
        <w:t>します</w:t>
      </w:r>
      <w:r w:rsidR="007B02F0" w:rsidRPr="00DD78D5">
        <w:rPr>
          <w:rFonts w:hint="eastAsia"/>
        </w:rPr>
        <w:t>（していました）</w:t>
      </w:r>
      <w:r w:rsidR="002408A6" w:rsidRPr="00DD78D5">
        <w:t>か。</w:t>
      </w:r>
    </w:p>
    <w:p w:rsidR="00C449DF" w:rsidRPr="00DD78D5" w:rsidRDefault="00C449DF" w:rsidP="002408A6">
      <w:pPr>
        <w:rPr>
          <w:rFonts w:hint="eastAsia"/>
        </w:rPr>
      </w:pPr>
      <w:r>
        <w:rPr>
          <w:rFonts w:hint="eastAsia"/>
        </w:rPr>
        <w:t>【</w:t>
      </w:r>
      <w:r>
        <w:rPr>
          <w:rFonts w:hint="eastAsia"/>
        </w:rPr>
        <w:t>Q</w:t>
      </w:r>
      <w:r>
        <w:t>57</w:t>
      </w:r>
      <w:r>
        <w:rPr>
          <w:rFonts w:hint="eastAsia"/>
        </w:rPr>
        <w:t>】</w:t>
      </w:r>
    </w:p>
    <w:p w:rsidR="002408A6" w:rsidRPr="00DD78D5" w:rsidRDefault="002408A6" w:rsidP="00DF32DF">
      <w:pPr>
        <w:pStyle w:val="a7"/>
        <w:numPr>
          <w:ilvl w:val="0"/>
          <w:numId w:val="8"/>
        </w:numPr>
        <w:ind w:leftChars="0" w:firstLine="6"/>
      </w:pPr>
      <w:r w:rsidRPr="00DD78D5">
        <w:t>はい</w:t>
      </w:r>
    </w:p>
    <w:p w:rsidR="002408A6" w:rsidRPr="00DD78D5" w:rsidRDefault="002408A6" w:rsidP="00DF32DF">
      <w:pPr>
        <w:pStyle w:val="a7"/>
        <w:numPr>
          <w:ilvl w:val="0"/>
          <w:numId w:val="8"/>
        </w:numPr>
        <w:ind w:leftChars="0" w:firstLine="6"/>
      </w:pPr>
      <w:r w:rsidRPr="00DD78D5">
        <w:t>いいえ</w:t>
      </w:r>
    </w:p>
    <w:p w:rsidR="002408A6" w:rsidRPr="00DD78D5" w:rsidRDefault="002408A6" w:rsidP="002408A6">
      <w:pPr>
        <w:pStyle w:val="a7"/>
        <w:ind w:leftChars="0" w:left="426"/>
      </w:pPr>
    </w:p>
    <w:p w:rsidR="002408A6" w:rsidRDefault="00932E27" w:rsidP="002408A6">
      <w:r>
        <w:rPr>
          <w:rFonts w:hint="eastAsia"/>
        </w:rPr>
        <w:t>Q58</w:t>
      </w:r>
      <w:r w:rsidR="00EC6BEB" w:rsidRPr="00FD709C">
        <w:rPr>
          <w:rFonts w:hint="eastAsia"/>
          <w:color w:val="FF0000"/>
        </w:rPr>
        <w:t>■</w:t>
      </w:r>
      <w:r w:rsidR="002408A6" w:rsidRPr="00DD78D5">
        <w:rPr>
          <w:rFonts w:hint="eastAsia"/>
        </w:rPr>
        <w:t>◆</w:t>
      </w:r>
      <w:r w:rsidR="002408A6" w:rsidRPr="00DD78D5">
        <w:t>ほとんど１日中、床に伏しているような病気の時でも</w:t>
      </w:r>
      <w:r w:rsidR="00CB2074" w:rsidRPr="00DD78D5">
        <w:rPr>
          <w:rFonts w:hint="eastAsia"/>
        </w:rPr>
        <w:t>電子タバコを使用</w:t>
      </w:r>
      <w:r w:rsidR="002408A6" w:rsidRPr="00DD78D5">
        <w:t>します</w:t>
      </w:r>
      <w:r w:rsidR="007B02F0" w:rsidRPr="00DD78D5">
        <w:rPr>
          <w:rFonts w:hint="eastAsia"/>
        </w:rPr>
        <w:t>（していました）</w:t>
      </w:r>
      <w:r w:rsidR="002408A6" w:rsidRPr="00DD78D5">
        <w:t>か。</w:t>
      </w:r>
    </w:p>
    <w:p w:rsidR="00C449DF" w:rsidRPr="00DD78D5" w:rsidRDefault="00C449DF" w:rsidP="002408A6">
      <w:pPr>
        <w:rPr>
          <w:rFonts w:hint="eastAsia"/>
        </w:rPr>
      </w:pPr>
      <w:r>
        <w:rPr>
          <w:rFonts w:hint="eastAsia"/>
        </w:rPr>
        <w:t>【</w:t>
      </w:r>
      <w:r>
        <w:rPr>
          <w:rFonts w:hint="eastAsia"/>
        </w:rPr>
        <w:t>Q</w:t>
      </w:r>
      <w:r>
        <w:t>58</w:t>
      </w:r>
      <w:r>
        <w:rPr>
          <w:rFonts w:hint="eastAsia"/>
        </w:rPr>
        <w:t>】</w:t>
      </w:r>
    </w:p>
    <w:p w:rsidR="002408A6" w:rsidRPr="00DD78D5" w:rsidRDefault="002408A6" w:rsidP="00DF32DF">
      <w:pPr>
        <w:pStyle w:val="a7"/>
        <w:numPr>
          <w:ilvl w:val="0"/>
          <w:numId w:val="9"/>
        </w:numPr>
        <w:ind w:leftChars="0" w:firstLine="6"/>
      </w:pPr>
      <w:r w:rsidRPr="00DD78D5">
        <w:t>はい</w:t>
      </w:r>
    </w:p>
    <w:p w:rsidR="002408A6" w:rsidRPr="00DD78D5" w:rsidRDefault="002408A6" w:rsidP="00DF32DF">
      <w:pPr>
        <w:pStyle w:val="a7"/>
        <w:numPr>
          <w:ilvl w:val="0"/>
          <w:numId w:val="9"/>
        </w:numPr>
        <w:ind w:leftChars="0" w:firstLine="6"/>
      </w:pPr>
      <w:r w:rsidRPr="00DD78D5">
        <w:t>いいえ</w:t>
      </w:r>
    </w:p>
    <w:p w:rsidR="002408A6" w:rsidRPr="00DD78D5" w:rsidRDefault="002408A6" w:rsidP="002408A6">
      <w:pPr>
        <w:rPr>
          <w:u w:val="single"/>
        </w:rPr>
      </w:pPr>
    </w:p>
    <w:p w:rsidR="002408A6" w:rsidRDefault="00932E27" w:rsidP="002408A6">
      <w:r>
        <w:rPr>
          <w:rFonts w:hint="eastAsia"/>
        </w:rPr>
        <w:t>Q59</w:t>
      </w:r>
      <w:r w:rsidR="00EC6BEB" w:rsidRPr="00FD709C">
        <w:rPr>
          <w:rFonts w:hint="eastAsia"/>
          <w:color w:val="FF0000"/>
        </w:rPr>
        <w:t>■</w:t>
      </w:r>
      <w:r w:rsidR="002408A6" w:rsidRPr="00DD78D5">
        <w:rPr>
          <w:rFonts w:hint="eastAsia"/>
        </w:rPr>
        <w:t>◆</w:t>
      </w:r>
      <w:r w:rsidR="00932F2A" w:rsidRPr="00932E27">
        <w:rPr>
          <w:rFonts w:hint="eastAsia"/>
        </w:rPr>
        <w:t>（現在使用者に対して）</w:t>
      </w:r>
      <w:r w:rsidR="002408A6" w:rsidRPr="00932E27">
        <w:rPr>
          <w:rFonts w:hint="eastAsia"/>
        </w:rPr>
        <w:t>現在、</w:t>
      </w:r>
      <w:r w:rsidR="000158FE" w:rsidRPr="00932E27">
        <w:rPr>
          <w:rFonts w:hint="eastAsia"/>
        </w:rPr>
        <w:t>電子タバコを</w:t>
      </w:r>
      <w:r w:rsidR="0061231F" w:rsidRPr="00932E27">
        <w:rPr>
          <w:rFonts w:hint="eastAsia"/>
        </w:rPr>
        <w:t>止める</w:t>
      </w:r>
      <w:r w:rsidR="002408A6" w:rsidRPr="00932E27">
        <w:t>ことにどれくらい関心がありますか。</w:t>
      </w:r>
    </w:p>
    <w:p w:rsidR="00C449DF" w:rsidRPr="00932E27" w:rsidRDefault="00C449DF" w:rsidP="002408A6">
      <w:pPr>
        <w:rPr>
          <w:rFonts w:hint="eastAsia"/>
        </w:rPr>
      </w:pPr>
      <w:r>
        <w:rPr>
          <w:rFonts w:hint="eastAsia"/>
        </w:rPr>
        <w:t>【</w:t>
      </w:r>
      <w:r>
        <w:rPr>
          <w:rFonts w:hint="eastAsia"/>
        </w:rPr>
        <w:t>Q</w:t>
      </w:r>
      <w:r>
        <w:t>59</w:t>
      </w:r>
      <w:r>
        <w:rPr>
          <w:rFonts w:hint="eastAsia"/>
        </w:rPr>
        <w:t>】</w:t>
      </w:r>
    </w:p>
    <w:p w:rsidR="002408A6" w:rsidRPr="00932E27" w:rsidRDefault="002408A6" w:rsidP="007A7997">
      <w:pPr>
        <w:pStyle w:val="a7"/>
        <w:numPr>
          <w:ilvl w:val="0"/>
          <w:numId w:val="32"/>
        </w:numPr>
        <w:ind w:leftChars="0" w:firstLine="6"/>
      </w:pPr>
      <w:r w:rsidRPr="00932E27">
        <w:rPr>
          <w:rFonts w:hint="eastAsia"/>
        </w:rPr>
        <w:t>関心がない</w:t>
      </w:r>
    </w:p>
    <w:p w:rsidR="002408A6" w:rsidRPr="00932E27" w:rsidRDefault="0061231F" w:rsidP="007A7997">
      <w:pPr>
        <w:pStyle w:val="a7"/>
        <w:numPr>
          <w:ilvl w:val="0"/>
          <w:numId w:val="32"/>
        </w:numPr>
        <w:ind w:leftChars="0" w:firstLine="6"/>
      </w:pPr>
      <w:r w:rsidRPr="00932E27">
        <w:rPr>
          <w:rFonts w:hint="eastAsia"/>
        </w:rPr>
        <w:t>関心があるが、今後６ヵ月以内に電子タバコを止めよう</w:t>
      </w:r>
      <w:r w:rsidR="002408A6" w:rsidRPr="00932E27">
        <w:rPr>
          <w:rFonts w:hint="eastAsia"/>
        </w:rPr>
        <w:t>とは考えていない</w:t>
      </w:r>
    </w:p>
    <w:p w:rsidR="002408A6" w:rsidRPr="00932E27" w:rsidRDefault="002408A6" w:rsidP="007A7997">
      <w:pPr>
        <w:pStyle w:val="a7"/>
        <w:numPr>
          <w:ilvl w:val="0"/>
          <w:numId w:val="32"/>
        </w:numPr>
        <w:ind w:leftChars="0" w:firstLine="6"/>
      </w:pPr>
      <w:r w:rsidRPr="00932E27">
        <w:rPr>
          <w:rFonts w:hint="eastAsia"/>
        </w:rPr>
        <w:t>今後６ヵ月以内に</w:t>
      </w:r>
      <w:r w:rsidR="0061231F" w:rsidRPr="00932E27">
        <w:rPr>
          <w:rFonts w:hint="eastAsia"/>
        </w:rPr>
        <w:t>電子タバコを止めよう</w:t>
      </w:r>
      <w:r w:rsidRPr="00932E27">
        <w:rPr>
          <w:rFonts w:hint="eastAsia"/>
        </w:rPr>
        <w:t>と考えているが、この１ヵ月以内に</w:t>
      </w:r>
      <w:r w:rsidR="0061231F" w:rsidRPr="00932E27">
        <w:rPr>
          <w:rFonts w:hint="eastAsia"/>
        </w:rPr>
        <w:t>止める</w:t>
      </w:r>
      <w:r w:rsidRPr="00932E27">
        <w:rPr>
          <w:rFonts w:hint="eastAsia"/>
        </w:rPr>
        <w:t>考えはない</w:t>
      </w:r>
    </w:p>
    <w:p w:rsidR="002408A6" w:rsidRDefault="002408A6" w:rsidP="007A7997">
      <w:pPr>
        <w:pStyle w:val="a7"/>
        <w:numPr>
          <w:ilvl w:val="0"/>
          <w:numId w:val="32"/>
        </w:numPr>
        <w:ind w:leftChars="0" w:firstLine="6"/>
      </w:pPr>
      <w:r w:rsidRPr="00932E27">
        <w:rPr>
          <w:rFonts w:hint="eastAsia"/>
        </w:rPr>
        <w:t>この１ヵ月以内に</w:t>
      </w:r>
      <w:r w:rsidR="0061231F" w:rsidRPr="00932E27">
        <w:rPr>
          <w:rFonts w:hint="eastAsia"/>
        </w:rPr>
        <w:t>電子タバコを止めよう</w:t>
      </w:r>
      <w:r w:rsidRPr="00932E27">
        <w:rPr>
          <w:rFonts w:hint="eastAsia"/>
        </w:rPr>
        <w:t>と考えている</w:t>
      </w:r>
    </w:p>
    <w:p w:rsidR="00C449DF" w:rsidRPr="00932E27" w:rsidRDefault="00C449DF" w:rsidP="00C449DF">
      <w:pPr>
        <w:pStyle w:val="a7"/>
        <w:ind w:leftChars="0" w:left="426"/>
        <w:rPr>
          <w:rFonts w:hint="eastAsia"/>
        </w:rPr>
      </w:pPr>
    </w:p>
    <w:p w:rsidR="00932F2A" w:rsidRDefault="00C449DF" w:rsidP="00C449DF">
      <w:r w:rsidRPr="00C449DF">
        <w:rPr>
          <w:rFonts w:hint="eastAsia"/>
        </w:rPr>
        <w:t>Q59-1.</w:t>
      </w:r>
      <w:r w:rsidR="00932F2A" w:rsidRPr="00932E27">
        <w:rPr>
          <w:rFonts w:hint="eastAsia"/>
        </w:rPr>
        <w:t>（過去使用者に対して）止めてからの期間をお答えください。</w:t>
      </w:r>
    </w:p>
    <w:p w:rsidR="00C449DF" w:rsidRPr="00932E27" w:rsidRDefault="00C449DF" w:rsidP="00C449DF">
      <w:pPr>
        <w:rPr>
          <w:rFonts w:hint="eastAsia"/>
        </w:rPr>
      </w:pPr>
      <w:r>
        <w:rPr>
          <w:rFonts w:hint="eastAsia"/>
        </w:rPr>
        <w:t>【</w:t>
      </w:r>
      <w:r>
        <w:rPr>
          <w:rFonts w:hint="eastAsia"/>
        </w:rPr>
        <w:t>Q</w:t>
      </w:r>
      <w:r>
        <w:t>59S1</w:t>
      </w:r>
      <w:r>
        <w:rPr>
          <w:rFonts w:hint="eastAsia"/>
        </w:rPr>
        <w:t>】</w:t>
      </w:r>
    </w:p>
    <w:p w:rsidR="002408A6" w:rsidRPr="00DD78D5" w:rsidRDefault="0061231F" w:rsidP="007A7997">
      <w:pPr>
        <w:pStyle w:val="a7"/>
        <w:numPr>
          <w:ilvl w:val="0"/>
          <w:numId w:val="96"/>
        </w:numPr>
        <w:ind w:leftChars="0"/>
      </w:pPr>
      <w:r w:rsidRPr="00DD78D5">
        <w:rPr>
          <w:rFonts w:ascii="Arial" w:hAnsi="Arial" w:cs="Arial" w:hint="eastAsia"/>
          <w:bCs/>
          <w:szCs w:val="21"/>
        </w:rPr>
        <w:t>電子タバコを</w:t>
      </w:r>
      <w:r w:rsidR="000158FE" w:rsidRPr="00DD78D5">
        <w:rPr>
          <w:rFonts w:ascii="Arial" w:hAnsi="Arial" w:cs="Arial" w:hint="eastAsia"/>
          <w:bCs/>
          <w:szCs w:val="21"/>
        </w:rPr>
        <w:t>止めてから</w:t>
      </w:r>
      <w:r w:rsidR="0059198A" w:rsidRPr="00DD78D5">
        <w:rPr>
          <w:rFonts w:ascii="Arial" w:hAnsi="Arial" w:cs="Arial" w:hint="eastAsia"/>
          <w:bCs/>
          <w:szCs w:val="21"/>
        </w:rPr>
        <w:t>3</w:t>
      </w:r>
      <w:r w:rsidR="002408A6" w:rsidRPr="00DD78D5">
        <w:rPr>
          <w:rFonts w:hint="eastAsia"/>
        </w:rPr>
        <w:t>ヵ月</w:t>
      </w:r>
      <w:r w:rsidR="002408A6" w:rsidRPr="00DD78D5">
        <w:rPr>
          <w:rFonts w:ascii="Arial" w:hAnsi="Arial" w:cs="Arial"/>
          <w:bCs/>
          <w:szCs w:val="21"/>
        </w:rPr>
        <w:t>以内である</w:t>
      </w:r>
    </w:p>
    <w:p w:rsidR="0059198A" w:rsidRPr="00DD78D5" w:rsidRDefault="0059198A" w:rsidP="007A7997">
      <w:pPr>
        <w:pStyle w:val="a7"/>
        <w:numPr>
          <w:ilvl w:val="0"/>
          <w:numId w:val="96"/>
        </w:numPr>
        <w:ind w:leftChars="0"/>
      </w:pPr>
      <w:r w:rsidRPr="00DD78D5">
        <w:rPr>
          <w:rFonts w:ascii="Arial" w:hAnsi="Arial" w:cs="Arial" w:hint="eastAsia"/>
          <w:bCs/>
          <w:szCs w:val="21"/>
        </w:rPr>
        <w:t>電子タバコを止めてから</w:t>
      </w:r>
      <w:r w:rsidRPr="00DD78D5">
        <w:rPr>
          <w:rFonts w:ascii="Arial" w:hAnsi="Arial" w:cs="Arial" w:hint="eastAsia"/>
          <w:bCs/>
          <w:szCs w:val="21"/>
        </w:rPr>
        <w:t>3</w:t>
      </w:r>
      <w:r w:rsidRPr="00DD78D5">
        <w:rPr>
          <w:rFonts w:ascii="Arial" w:hAnsi="Arial" w:cs="Arial" w:hint="eastAsia"/>
          <w:bCs/>
          <w:szCs w:val="21"/>
        </w:rPr>
        <w:t>～</w:t>
      </w:r>
      <w:r w:rsidRPr="00DD78D5">
        <w:rPr>
          <w:rFonts w:ascii="Arial" w:hAnsi="Arial" w:cs="Arial" w:hint="eastAsia"/>
          <w:bCs/>
          <w:szCs w:val="21"/>
        </w:rPr>
        <w:t>6</w:t>
      </w:r>
      <w:r w:rsidRPr="00DD78D5">
        <w:rPr>
          <w:rFonts w:hint="eastAsia"/>
        </w:rPr>
        <w:t>ヵ月</w:t>
      </w:r>
      <w:r w:rsidRPr="00DD78D5">
        <w:rPr>
          <w:rFonts w:ascii="Arial" w:hAnsi="Arial" w:cs="Arial"/>
          <w:bCs/>
          <w:szCs w:val="21"/>
        </w:rPr>
        <w:t>である</w:t>
      </w:r>
    </w:p>
    <w:p w:rsidR="0059198A" w:rsidRPr="00DD78D5" w:rsidRDefault="0059198A" w:rsidP="007A7997">
      <w:pPr>
        <w:pStyle w:val="a7"/>
        <w:numPr>
          <w:ilvl w:val="0"/>
          <w:numId w:val="96"/>
        </w:numPr>
        <w:ind w:leftChars="0"/>
      </w:pPr>
      <w:r w:rsidRPr="00DD78D5">
        <w:rPr>
          <w:rFonts w:ascii="Arial" w:hAnsi="Arial" w:cs="Arial" w:hint="eastAsia"/>
          <w:bCs/>
          <w:szCs w:val="21"/>
        </w:rPr>
        <w:t>電子タバコを止めてから</w:t>
      </w:r>
      <w:r w:rsidRPr="00DD78D5">
        <w:rPr>
          <w:rFonts w:ascii="Arial" w:hAnsi="Arial" w:cs="Arial" w:hint="eastAsia"/>
          <w:bCs/>
          <w:szCs w:val="21"/>
        </w:rPr>
        <w:t>6</w:t>
      </w:r>
      <w:r w:rsidRPr="00DD78D5">
        <w:rPr>
          <w:rFonts w:ascii="Arial" w:hAnsi="Arial" w:cs="Arial" w:hint="eastAsia"/>
          <w:bCs/>
          <w:szCs w:val="21"/>
        </w:rPr>
        <w:t>～</w:t>
      </w:r>
      <w:r w:rsidRPr="00DD78D5">
        <w:rPr>
          <w:rFonts w:ascii="Arial" w:hAnsi="Arial" w:cs="Arial" w:hint="eastAsia"/>
          <w:bCs/>
          <w:szCs w:val="21"/>
        </w:rPr>
        <w:t>12</w:t>
      </w:r>
      <w:r w:rsidRPr="00DD78D5">
        <w:rPr>
          <w:rFonts w:hint="eastAsia"/>
        </w:rPr>
        <w:t>ヵ月</w:t>
      </w:r>
      <w:r w:rsidRPr="00DD78D5">
        <w:rPr>
          <w:rFonts w:ascii="Arial" w:hAnsi="Arial" w:cs="Arial"/>
          <w:bCs/>
          <w:szCs w:val="21"/>
        </w:rPr>
        <w:t>である</w:t>
      </w:r>
    </w:p>
    <w:p w:rsidR="0059198A" w:rsidRPr="00DD78D5" w:rsidRDefault="0059198A" w:rsidP="007A7997">
      <w:pPr>
        <w:pStyle w:val="a7"/>
        <w:numPr>
          <w:ilvl w:val="0"/>
          <w:numId w:val="96"/>
        </w:numPr>
        <w:ind w:leftChars="0"/>
      </w:pPr>
      <w:r w:rsidRPr="00DD78D5">
        <w:rPr>
          <w:rFonts w:ascii="Arial" w:hAnsi="Arial" w:cs="Arial" w:hint="eastAsia"/>
          <w:bCs/>
          <w:szCs w:val="21"/>
        </w:rPr>
        <w:t>電子タバコを止めてから</w:t>
      </w:r>
      <w:r w:rsidRPr="00DD78D5">
        <w:rPr>
          <w:rFonts w:ascii="Arial" w:hAnsi="Arial" w:cs="Arial" w:hint="eastAsia"/>
          <w:bCs/>
          <w:szCs w:val="21"/>
        </w:rPr>
        <w:t>12</w:t>
      </w:r>
      <w:r w:rsidRPr="00DD78D5">
        <w:rPr>
          <w:rFonts w:ascii="Arial" w:hAnsi="Arial" w:cs="Arial" w:hint="eastAsia"/>
          <w:bCs/>
          <w:szCs w:val="21"/>
        </w:rPr>
        <w:t>～</w:t>
      </w:r>
      <w:r w:rsidRPr="00DD78D5">
        <w:rPr>
          <w:rFonts w:ascii="Arial" w:hAnsi="Arial" w:cs="Arial" w:hint="eastAsia"/>
          <w:bCs/>
          <w:szCs w:val="21"/>
        </w:rPr>
        <w:t>24</w:t>
      </w:r>
      <w:r w:rsidRPr="00DD78D5">
        <w:rPr>
          <w:rFonts w:hint="eastAsia"/>
        </w:rPr>
        <w:t>ヵ月</w:t>
      </w:r>
      <w:r w:rsidRPr="00DD78D5">
        <w:rPr>
          <w:rFonts w:ascii="Arial" w:hAnsi="Arial" w:cs="Arial"/>
          <w:bCs/>
          <w:szCs w:val="21"/>
        </w:rPr>
        <w:t>である</w:t>
      </w:r>
    </w:p>
    <w:p w:rsidR="002408A6" w:rsidRPr="00DD78D5" w:rsidRDefault="0061231F" w:rsidP="007A7997">
      <w:pPr>
        <w:pStyle w:val="a7"/>
        <w:numPr>
          <w:ilvl w:val="0"/>
          <w:numId w:val="96"/>
        </w:numPr>
        <w:ind w:leftChars="0"/>
      </w:pPr>
      <w:r w:rsidRPr="00DD78D5">
        <w:rPr>
          <w:rFonts w:ascii="Arial" w:hAnsi="Arial" w:cs="Arial" w:hint="eastAsia"/>
          <w:bCs/>
          <w:szCs w:val="21"/>
        </w:rPr>
        <w:t>電子タバコを</w:t>
      </w:r>
      <w:r w:rsidR="000158FE" w:rsidRPr="00DD78D5">
        <w:rPr>
          <w:rFonts w:ascii="Arial" w:hAnsi="Arial" w:cs="Arial" w:hint="eastAsia"/>
          <w:bCs/>
          <w:szCs w:val="21"/>
        </w:rPr>
        <w:t>止めてから</w:t>
      </w:r>
      <w:r w:rsidR="0059198A" w:rsidRPr="00DD78D5">
        <w:rPr>
          <w:rFonts w:ascii="Arial" w:hAnsi="Arial" w:cs="Arial" w:hint="eastAsia"/>
          <w:bCs/>
          <w:szCs w:val="21"/>
        </w:rPr>
        <w:t>24</w:t>
      </w:r>
      <w:r w:rsidR="002408A6" w:rsidRPr="00DD78D5">
        <w:rPr>
          <w:rFonts w:hint="eastAsia"/>
        </w:rPr>
        <w:t>ヵ月</w:t>
      </w:r>
      <w:r w:rsidR="002408A6" w:rsidRPr="00DD78D5">
        <w:rPr>
          <w:rFonts w:ascii="Arial" w:hAnsi="Arial" w:cs="Arial"/>
          <w:bCs/>
          <w:szCs w:val="21"/>
        </w:rPr>
        <w:t>以上である</w:t>
      </w:r>
    </w:p>
    <w:p w:rsidR="001D0CCD" w:rsidRPr="00DD78D5" w:rsidRDefault="001D0CCD" w:rsidP="001D0CCD">
      <w:pPr>
        <w:pStyle w:val="a7"/>
        <w:ind w:leftChars="0" w:left="426"/>
      </w:pPr>
    </w:p>
    <w:p w:rsidR="00E250FD" w:rsidRDefault="00664D10" w:rsidP="00E250FD">
      <w:pPr>
        <w:pStyle w:val="a7"/>
        <w:ind w:leftChars="0" w:left="0"/>
      </w:pPr>
      <w:r>
        <w:rPr>
          <w:rFonts w:hint="eastAsia"/>
        </w:rPr>
        <w:t>Q60</w:t>
      </w:r>
      <w:r w:rsidR="00EC6BEB" w:rsidRPr="00FD709C">
        <w:rPr>
          <w:rFonts w:hint="eastAsia"/>
          <w:color w:val="FF0000"/>
        </w:rPr>
        <w:t>■</w:t>
      </w:r>
      <w:r w:rsidR="00E250FD" w:rsidRPr="00DD78D5">
        <w:rPr>
          <w:rFonts w:hint="eastAsia"/>
        </w:rPr>
        <w:t>◆あなたはこれまでに電子タバコを止めようとしたことがありますか？</w:t>
      </w:r>
    </w:p>
    <w:p w:rsidR="001D4A54" w:rsidRPr="00DD78D5" w:rsidRDefault="001D4A54" w:rsidP="00E250FD">
      <w:pPr>
        <w:pStyle w:val="a7"/>
        <w:ind w:leftChars="0" w:left="0"/>
        <w:rPr>
          <w:rFonts w:hint="eastAsia"/>
        </w:rPr>
      </w:pPr>
      <w:r>
        <w:rPr>
          <w:rFonts w:hint="eastAsia"/>
        </w:rPr>
        <w:t>【</w:t>
      </w:r>
      <w:r>
        <w:rPr>
          <w:rFonts w:hint="eastAsia"/>
        </w:rPr>
        <w:t>Q</w:t>
      </w:r>
      <w:r>
        <w:t>60</w:t>
      </w:r>
      <w:r>
        <w:rPr>
          <w:rFonts w:hint="eastAsia"/>
        </w:rPr>
        <w:t>】</w:t>
      </w:r>
    </w:p>
    <w:p w:rsidR="00E250FD" w:rsidRPr="00DD78D5" w:rsidRDefault="00E250FD" w:rsidP="00E250FD">
      <w:r w:rsidRPr="00DD78D5">
        <w:rPr>
          <w:rFonts w:hint="eastAsia"/>
        </w:rPr>
        <w:lastRenderedPageBreak/>
        <w:t>選択肢</w:t>
      </w:r>
    </w:p>
    <w:p w:rsidR="00E250FD" w:rsidRPr="00DD78D5" w:rsidRDefault="00E250FD" w:rsidP="007A7997">
      <w:pPr>
        <w:pStyle w:val="a7"/>
        <w:numPr>
          <w:ilvl w:val="0"/>
          <w:numId w:val="42"/>
        </w:numPr>
        <w:ind w:leftChars="0" w:firstLine="6"/>
      </w:pPr>
      <w:r w:rsidRPr="00DD78D5">
        <w:rPr>
          <w:rFonts w:hint="eastAsia"/>
        </w:rPr>
        <w:t>全くなかった</w:t>
      </w:r>
    </w:p>
    <w:p w:rsidR="00E250FD" w:rsidRPr="00DD78D5" w:rsidRDefault="00174A39" w:rsidP="007A7997">
      <w:pPr>
        <w:pStyle w:val="a7"/>
        <w:numPr>
          <w:ilvl w:val="0"/>
          <w:numId w:val="42"/>
        </w:numPr>
        <w:ind w:leftChars="0" w:firstLine="6"/>
      </w:pPr>
      <w:r w:rsidRPr="00DD78D5">
        <w:rPr>
          <w:rFonts w:hint="eastAsia"/>
        </w:rPr>
        <w:t>1</w:t>
      </w:r>
      <w:r w:rsidR="00E250FD" w:rsidRPr="00DD78D5">
        <w:rPr>
          <w:rFonts w:hint="eastAsia"/>
        </w:rPr>
        <w:t>回あった</w:t>
      </w:r>
    </w:p>
    <w:p w:rsidR="00E250FD" w:rsidRPr="00DD78D5" w:rsidRDefault="00174A39" w:rsidP="007A7997">
      <w:pPr>
        <w:pStyle w:val="a7"/>
        <w:numPr>
          <w:ilvl w:val="0"/>
          <w:numId w:val="42"/>
        </w:numPr>
        <w:ind w:leftChars="0" w:firstLine="6"/>
      </w:pPr>
      <w:r w:rsidRPr="00DD78D5">
        <w:rPr>
          <w:rFonts w:hint="eastAsia"/>
        </w:rPr>
        <w:t>2</w:t>
      </w:r>
      <w:r w:rsidR="00E250FD" w:rsidRPr="00DD78D5">
        <w:rPr>
          <w:rFonts w:hint="eastAsia"/>
        </w:rPr>
        <w:t>回あった</w:t>
      </w:r>
    </w:p>
    <w:p w:rsidR="00E250FD" w:rsidRPr="00DD78D5" w:rsidRDefault="00174A39" w:rsidP="007A7997">
      <w:pPr>
        <w:pStyle w:val="a7"/>
        <w:numPr>
          <w:ilvl w:val="0"/>
          <w:numId w:val="42"/>
        </w:numPr>
        <w:ind w:leftChars="0" w:firstLine="6"/>
      </w:pPr>
      <w:r w:rsidRPr="00DD78D5">
        <w:rPr>
          <w:rFonts w:hint="eastAsia"/>
        </w:rPr>
        <w:t>3</w:t>
      </w:r>
      <w:r w:rsidR="00E250FD" w:rsidRPr="00DD78D5">
        <w:rPr>
          <w:rFonts w:hint="eastAsia"/>
        </w:rPr>
        <w:t>回あった</w:t>
      </w:r>
    </w:p>
    <w:p w:rsidR="00E250FD" w:rsidRPr="00DD78D5" w:rsidRDefault="00174A39" w:rsidP="007A7997">
      <w:pPr>
        <w:pStyle w:val="a7"/>
        <w:numPr>
          <w:ilvl w:val="0"/>
          <w:numId w:val="42"/>
        </w:numPr>
        <w:ind w:leftChars="0" w:firstLine="6"/>
      </w:pPr>
      <w:r w:rsidRPr="00DD78D5">
        <w:rPr>
          <w:rFonts w:hint="eastAsia"/>
        </w:rPr>
        <w:t>4</w:t>
      </w:r>
      <w:r w:rsidR="00E250FD" w:rsidRPr="00DD78D5">
        <w:rPr>
          <w:rFonts w:hint="eastAsia"/>
        </w:rPr>
        <w:t>回あった</w:t>
      </w:r>
    </w:p>
    <w:p w:rsidR="00E250FD" w:rsidRPr="00DD78D5" w:rsidRDefault="00174A39" w:rsidP="007A7997">
      <w:pPr>
        <w:pStyle w:val="a7"/>
        <w:numPr>
          <w:ilvl w:val="0"/>
          <w:numId w:val="42"/>
        </w:numPr>
        <w:ind w:leftChars="0" w:firstLine="6"/>
      </w:pPr>
      <w:r w:rsidRPr="00DD78D5">
        <w:rPr>
          <w:rFonts w:hint="eastAsia"/>
        </w:rPr>
        <w:t>5</w:t>
      </w:r>
      <w:r w:rsidR="00E250FD" w:rsidRPr="00DD78D5">
        <w:rPr>
          <w:rFonts w:hint="eastAsia"/>
        </w:rPr>
        <w:t>回以上あった</w:t>
      </w:r>
    </w:p>
    <w:p w:rsidR="00E250FD" w:rsidRPr="00DD78D5" w:rsidRDefault="00E250FD" w:rsidP="00E250FD"/>
    <w:p w:rsidR="001D0CCD" w:rsidRPr="00DD78D5" w:rsidRDefault="00664D10" w:rsidP="001D0CCD">
      <w:r>
        <w:rPr>
          <w:rFonts w:hint="eastAsia"/>
        </w:rPr>
        <w:t>Q61</w:t>
      </w:r>
      <w:r w:rsidR="00EC6BEB" w:rsidRPr="00FD709C">
        <w:rPr>
          <w:rFonts w:hint="eastAsia"/>
          <w:color w:val="FF0000"/>
        </w:rPr>
        <w:t>■</w:t>
      </w:r>
      <w:r w:rsidR="001D0CCD" w:rsidRPr="00DD78D5">
        <w:rPr>
          <w:rFonts w:hint="eastAsia"/>
        </w:rPr>
        <w:t>◆電子タバコを止め</w:t>
      </w:r>
      <w:r w:rsidR="007B02F0" w:rsidRPr="00DD78D5">
        <w:rPr>
          <w:rFonts w:hint="eastAsia"/>
        </w:rPr>
        <w:t>てい</w:t>
      </w:r>
      <w:r w:rsidR="001D0CCD" w:rsidRPr="00DD78D5">
        <w:rPr>
          <w:rFonts w:hint="eastAsia"/>
        </w:rPr>
        <w:t>たり使用する回数を減らしたときに、次のことがありましたか？</w:t>
      </w:r>
    </w:p>
    <w:p w:rsidR="001D0CCD" w:rsidRPr="00DD78D5" w:rsidRDefault="0035395E" w:rsidP="007A7997">
      <w:pPr>
        <w:pStyle w:val="a7"/>
        <w:numPr>
          <w:ilvl w:val="0"/>
          <w:numId w:val="49"/>
        </w:numPr>
        <w:ind w:leftChars="0" w:firstLine="6"/>
      </w:pPr>
      <w:r>
        <w:rPr>
          <w:rFonts w:hint="eastAsia"/>
        </w:rPr>
        <w:t>【</w:t>
      </w:r>
      <w:r>
        <w:rPr>
          <w:rFonts w:hint="eastAsia"/>
        </w:rPr>
        <w:t>Q</w:t>
      </w:r>
      <w:r>
        <w:t>61_1</w:t>
      </w:r>
      <w:r>
        <w:rPr>
          <w:rFonts w:hint="eastAsia"/>
        </w:rPr>
        <w:t>】</w:t>
      </w:r>
      <w:r w:rsidR="001D0CCD" w:rsidRPr="00DD78D5">
        <w:rPr>
          <w:rFonts w:hint="eastAsia"/>
        </w:rPr>
        <w:t>イライラする</w:t>
      </w:r>
    </w:p>
    <w:p w:rsidR="001D0CCD" w:rsidRPr="00DD78D5" w:rsidRDefault="0035395E" w:rsidP="007A7997">
      <w:pPr>
        <w:pStyle w:val="a7"/>
        <w:numPr>
          <w:ilvl w:val="0"/>
          <w:numId w:val="49"/>
        </w:numPr>
        <w:ind w:leftChars="0" w:firstLine="6"/>
      </w:pPr>
      <w:r>
        <w:rPr>
          <w:rFonts w:hint="eastAsia"/>
        </w:rPr>
        <w:t>【</w:t>
      </w:r>
      <w:r>
        <w:rPr>
          <w:rFonts w:hint="eastAsia"/>
        </w:rPr>
        <w:t>Q</w:t>
      </w:r>
      <w:r>
        <w:t>61_2</w:t>
      </w:r>
      <w:r>
        <w:rPr>
          <w:rFonts w:hint="eastAsia"/>
        </w:rPr>
        <w:t>】</w:t>
      </w:r>
      <w:r w:rsidR="001D0CCD" w:rsidRPr="00DD78D5">
        <w:rPr>
          <w:rFonts w:hint="eastAsia"/>
        </w:rPr>
        <w:t>神経質になる</w:t>
      </w:r>
    </w:p>
    <w:p w:rsidR="001D0CCD" w:rsidRPr="00DD78D5" w:rsidRDefault="0035395E" w:rsidP="007A7997">
      <w:pPr>
        <w:pStyle w:val="a7"/>
        <w:numPr>
          <w:ilvl w:val="0"/>
          <w:numId w:val="49"/>
        </w:numPr>
        <w:ind w:leftChars="0" w:firstLine="6"/>
      </w:pPr>
      <w:r>
        <w:rPr>
          <w:rFonts w:hint="eastAsia"/>
        </w:rPr>
        <w:t>【</w:t>
      </w:r>
      <w:r>
        <w:rPr>
          <w:rFonts w:hint="eastAsia"/>
        </w:rPr>
        <w:t>Q</w:t>
      </w:r>
      <w:r>
        <w:t>61_3</w:t>
      </w:r>
      <w:r>
        <w:rPr>
          <w:rFonts w:hint="eastAsia"/>
        </w:rPr>
        <w:t>】</w:t>
      </w:r>
      <w:r w:rsidR="001D0CCD" w:rsidRPr="00DD78D5">
        <w:rPr>
          <w:rFonts w:hint="eastAsia"/>
        </w:rPr>
        <w:t>落ち着かない</w:t>
      </w:r>
    </w:p>
    <w:p w:rsidR="001D0CCD" w:rsidRPr="00DD78D5" w:rsidRDefault="0035395E" w:rsidP="007A7997">
      <w:pPr>
        <w:pStyle w:val="a7"/>
        <w:numPr>
          <w:ilvl w:val="0"/>
          <w:numId w:val="49"/>
        </w:numPr>
        <w:ind w:leftChars="0" w:firstLine="6"/>
      </w:pPr>
      <w:r>
        <w:rPr>
          <w:rFonts w:hint="eastAsia"/>
        </w:rPr>
        <w:t>【</w:t>
      </w:r>
      <w:r>
        <w:rPr>
          <w:rFonts w:hint="eastAsia"/>
        </w:rPr>
        <w:t>Q</w:t>
      </w:r>
      <w:r>
        <w:t>61_4</w:t>
      </w:r>
      <w:r>
        <w:rPr>
          <w:rFonts w:hint="eastAsia"/>
        </w:rPr>
        <w:t>】</w:t>
      </w:r>
      <w:r w:rsidR="001D0CCD" w:rsidRPr="00DD78D5">
        <w:rPr>
          <w:rFonts w:hint="eastAsia"/>
        </w:rPr>
        <w:t>集中しにくい</w:t>
      </w:r>
    </w:p>
    <w:p w:rsidR="001D0CCD" w:rsidRPr="00DD78D5" w:rsidRDefault="0035395E" w:rsidP="007A7997">
      <w:pPr>
        <w:pStyle w:val="a7"/>
        <w:numPr>
          <w:ilvl w:val="0"/>
          <w:numId w:val="49"/>
        </w:numPr>
        <w:ind w:leftChars="0" w:firstLine="6"/>
      </w:pPr>
      <w:r>
        <w:rPr>
          <w:rFonts w:hint="eastAsia"/>
        </w:rPr>
        <w:t>【</w:t>
      </w:r>
      <w:r>
        <w:rPr>
          <w:rFonts w:hint="eastAsia"/>
        </w:rPr>
        <w:t>Q</w:t>
      </w:r>
      <w:r>
        <w:t>61_5</w:t>
      </w:r>
      <w:r>
        <w:rPr>
          <w:rFonts w:hint="eastAsia"/>
        </w:rPr>
        <w:t>】</w:t>
      </w:r>
      <w:r w:rsidR="001D0CCD" w:rsidRPr="00DD78D5">
        <w:rPr>
          <w:rFonts w:hint="eastAsia"/>
        </w:rPr>
        <w:t>ゆううつになる</w:t>
      </w:r>
    </w:p>
    <w:p w:rsidR="001D0CCD" w:rsidRPr="00DD78D5" w:rsidRDefault="001D0CCD" w:rsidP="001D0CCD">
      <w:r w:rsidRPr="00DD78D5">
        <w:rPr>
          <w:rFonts w:hint="eastAsia"/>
        </w:rPr>
        <w:t>選択肢</w:t>
      </w:r>
    </w:p>
    <w:p w:rsidR="001D0CCD" w:rsidRPr="00DD78D5" w:rsidRDefault="001D0CCD" w:rsidP="007A7997">
      <w:pPr>
        <w:pStyle w:val="a7"/>
        <w:numPr>
          <w:ilvl w:val="0"/>
          <w:numId w:val="51"/>
        </w:numPr>
        <w:ind w:leftChars="0" w:firstLine="6"/>
      </w:pPr>
      <w:r w:rsidRPr="00DD78D5">
        <w:rPr>
          <w:rFonts w:hint="eastAsia"/>
        </w:rPr>
        <w:t>はい</w:t>
      </w:r>
    </w:p>
    <w:p w:rsidR="001D0CCD" w:rsidRPr="00DD78D5" w:rsidRDefault="001D0CCD" w:rsidP="007A7997">
      <w:pPr>
        <w:pStyle w:val="a7"/>
        <w:numPr>
          <w:ilvl w:val="0"/>
          <w:numId w:val="51"/>
        </w:numPr>
        <w:ind w:leftChars="0" w:firstLine="6"/>
      </w:pPr>
      <w:r w:rsidRPr="00DD78D5">
        <w:rPr>
          <w:rFonts w:hint="eastAsia"/>
        </w:rPr>
        <w:t>いいえ</w:t>
      </w:r>
    </w:p>
    <w:p w:rsidR="002F5E90" w:rsidRDefault="002F5E90" w:rsidP="00570F68"/>
    <w:p w:rsidR="00570F68" w:rsidRPr="00DD78D5" w:rsidRDefault="00F35FDF" w:rsidP="00570F68">
      <w:r w:rsidRPr="00DD78D5">
        <w:rPr>
          <w:rFonts w:hint="eastAsia"/>
        </w:rPr>
        <w:t>★</w:t>
      </w:r>
      <w:r w:rsidR="002408A6" w:rsidRPr="00DD78D5">
        <w:rPr>
          <w:rFonts w:hint="eastAsia"/>
        </w:rPr>
        <w:t>「紙巻き・手巻きタ</w:t>
      </w:r>
      <w:r w:rsidR="002408A6" w:rsidRPr="00664D10">
        <w:rPr>
          <w:rFonts w:hint="eastAsia"/>
        </w:rPr>
        <w:t>バコ」を</w:t>
      </w:r>
      <w:r w:rsidR="002F5E90" w:rsidRPr="00664D10">
        <w:rPr>
          <w:rFonts w:hint="eastAsia"/>
        </w:rPr>
        <w:t>習慣的に</w:t>
      </w:r>
      <w:r w:rsidR="002408A6" w:rsidRPr="00664D10">
        <w:rPr>
          <w:rFonts w:hint="eastAsia"/>
        </w:rPr>
        <w:t>吸う</w:t>
      </w:r>
      <w:r w:rsidR="00D4460D" w:rsidRPr="00664D10">
        <w:rPr>
          <w:rFonts w:hint="eastAsia"/>
        </w:rPr>
        <w:t>（吸っていた）</w:t>
      </w:r>
      <w:r w:rsidR="00F04F3F" w:rsidRPr="00664D10">
        <w:rPr>
          <w:rFonts w:hint="eastAsia"/>
        </w:rPr>
        <w:t>者＝</w:t>
      </w:r>
      <w:r w:rsidR="00F04F3F" w:rsidRPr="00664D10">
        <w:rPr>
          <w:rFonts w:hint="eastAsia"/>
        </w:rPr>
        <w:t>[</w:t>
      </w:r>
      <w:r w:rsidR="00F04F3F" w:rsidRPr="00664D10">
        <w:rPr>
          <w:rFonts w:hint="eastAsia"/>
        </w:rPr>
        <w:t>現在喫煙者（電子タバコではなく）＋過去喫煙者（電子タバコではなく）</w:t>
      </w:r>
      <w:r w:rsidR="00F04F3F" w:rsidRPr="00664D10">
        <w:rPr>
          <w:rFonts w:hint="eastAsia"/>
        </w:rPr>
        <w:t>]</w:t>
      </w:r>
      <w:r w:rsidR="002408A6" w:rsidRPr="00664D10">
        <w:rPr>
          <w:rFonts w:hint="eastAsia"/>
        </w:rPr>
        <w:t>への</w:t>
      </w:r>
      <w:r w:rsidR="002408A6" w:rsidRPr="00DD78D5">
        <w:rPr>
          <w:rFonts w:hint="eastAsia"/>
        </w:rPr>
        <w:t>質問</w:t>
      </w:r>
      <w:r w:rsidR="00E9272A" w:rsidRPr="00DD78D5">
        <w:rPr>
          <w:rFonts w:hint="eastAsia"/>
        </w:rPr>
        <w:t>：</w:t>
      </w:r>
      <w:r w:rsidR="00570F68" w:rsidRPr="00DD78D5">
        <w:t>FTND</w:t>
      </w:r>
      <w:r w:rsidR="001D02E1" w:rsidRPr="00DD78D5">
        <w:fldChar w:fldCharType="begin">
          <w:fldData xml:space="preserve">PEVuZE5vdGU+PENpdGU+PEF1dGhvcj5OYWthemF3YTwvQXV0aG9yPjxZZWFyPjIwMDQ8L1llYXI+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yODwvcGFnZXM+PHZvbHVtZT40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</w:fldData>
        </w:fldChar>
      </w:r>
      <w:r w:rsidR="00C83AA2" w:rsidRPr="00DD78D5">
        <w:instrText xml:space="preserve"> ADDIN EN.CITE </w:instrText>
      </w:r>
      <w:r w:rsidR="001D02E1" w:rsidRPr="00DD78D5">
        <w:fldChar w:fldCharType="begin">
          <w:fldData xml:space="preserve">PEVuZE5vdGU+PENpdGU+PEF1dGhvcj5OYWthemF3YTwvQXV0aG9yPjxZZWFyPjIwMDQ8L1llYXI+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yODwvcGFnZXM+PHZvbHVtZT40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</w:fldData>
        </w:fldChar>
      </w:r>
      <w:r w:rsidR="00C83AA2" w:rsidRPr="00DD78D5">
        <w:instrText xml:space="preserve"> ADDIN EN.CITE.DATA </w:instrText>
      </w:r>
      <w:r w:rsidR="001D02E1" w:rsidRPr="00DD78D5">
        <w:fldChar w:fldCharType="end"/>
      </w:r>
      <w:r w:rsidR="001D02E1" w:rsidRPr="00DD78D5">
        <w:fldChar w:fldCharType="separate"/>
      </w:r>
      <w:r w:rsidR="00F04177" w:rsidRPr="00DD78D5">
        <w:rPr>
          <w:noProof/>
        </w:rPr>
        <w:t>[</w:t>
      </w:r>
      <w:hyperlink w:anchor="_ENREF_5" w:tooltip="Nakazawa, 2004 #1339" w:history="1">
        <w:r w:rsidR="0008423D" w:rsidRPr="00DD78D5">
          <w:rPr>
            <w:noProof/>
          </w:rPr>
          <w:t>5</w:t>
        </w:r>
      </w:hyperlink>
      <w:r w:rsidR="00F04177" w:rsidRPr="00DD78D5">
        <w:rPr>
          <w:noProof/>
        </w:rPr>
        <w:t xml:space="preserve">, </w:t>
      </w:r>
      <w:hyperlink w:anchor="_ENREF_6" w:tooltip="後藤励, 2007 #1159" w:history="1">
        <w:r w:rsidR="0008423D" w:rsidRPr="00DD78D5">
          <w:rPr>
            <w:noProof/>
          </w:rPr>
          <w:t>6</w:t>
        </w:r>
      </w:hyperlink>
      <w:r w:rsidR="00F04177" w:rsidRPr="00DD78D5">
        <w:rPr>
          <w:noProof/>
        </w:rPr>
        <w:t>]</w:t>
      </w:r>
      <w:r w:rsidR="001D02E1" w:rsidRPr="00DD78D5">
        <w:fldChar w:fldCharType="end"/>
      </w:r>
      <w:r w:rsidR="00570F68" w:rsidRPr="00DD78D5">
        <w:t xml:space="preserve"> </w:t>
      </w:r>
      <w:r w:rsidR="005E1901" w:rsidRPr="00DD78D5">
        <w:rPr>
          <w:rFonts w:hint="eastAsia"/>
        </w:rPr>
        <w:t>Penn State Cigarette Dependence Index</w:t>
      </w:r>
      <w:r w:rsidR="001D02E1" w:rsidRPr="00DD78D5">
        <w:fldChar w:fldCharType="begin">
          <w:fldData xml:space="preserve">PEVuZE5vdGU+PENpdGU+PEF1dGhvcj5Gb3VsZHM8L0F1dGhvcj48WWVhcj4yMDE0PC9ZZWFyPjxS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GRhdGVz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</w:fldData>
        </w:fldChar>
      </w:r>
      <w:r w:rsidR="00C83AA2" w:rsidRPr="00DD78D5">
        <w:instrText xml:space="preserve"> ADDIN EN.CITE </w:instrText>
      </w:r>
      <w:r w:rsidR="001D02E1" w:rsidRPr="00DD78D5">
        <w:fldChar w:fldCharType="begin">
          <w:fldData xml:space="preserve">PEVuZE5vdGU+PENpdGU+PEF1dGhvcj5Gb3VsZHM8L0F1dGhvcj48WWVhcj4yMDE0PC9ZZWFyPjxS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</w:fldData>
        </w:fldChar>
      </w:r>
      <w:r w:rsidR="00C83AA2" w:rsidRPr="00DD78D5">
        <w:instrText xml:space="preserve"> ADDIN EN.CITE.DATA </w:instrText>
      </w:r>
      <w:r w:rsidR="001D02E1" w:rsidRPr="00DD78D5">
        <w:fldChar w:fldCharType="end"/>
      </w:r>
      <w:r w:rsidR="001D02E1" w:rsidRPr="00DD78D5">
        <w:fldChar w:fldCharType="separate"/>
      </w:r>
      <w:r w:rsidR="005E1901" w:rsidRPr="00DD78D5">
        <w:rPr>
          <w:noProof/>
        </w:rPr>
        <w:t>[</w:t>
      </w:r>
      <w:hyperlink w:anchor="_ENREF_7" w:tooltip="Foulds, 2014 #2787" w:history="1">
        <w:r w:rsidR="0008423D" w:rsidRPr="00DD78D5">
          <w:rPr>
            <w:noProof/>
          </w:rPr>
          <w:t>7</w:t>
        </w:r>
      </w:hyperlink>
      <w:r w:rsidR="005E1901" w:rsidRPr="00DD78D5">
        <w:rPr>
          <w:noProof/>
        </w:rPr>
        <w:t>]</w:t>
      </w:r>
      <w:r w:rsidR="001D02E1" w:rsidRPr="00DD78D5">
        <w:fldChar w:fldCharType="end"/>
      </w:r>
    </w:p>
    <w:p w:rsidR="008C38C3" w:rsidRPr="00664D10" w:rsidRDefault="00EF1B7E" w:rsidP="00570F68">
      <w:r w:rsidRPr="00664D10">
        <w:rPr>
          <w:rFonts w:hint="eastAsia"/>
        </w:rPr>
        <w:t>この質問以降のタバコとは、</w:t>
      </w:r>
      <w:r w:rsidR="008C38C3" w:rsidRPr="00664D10">
        <w:rPr>
          <w:rFonts w:hint="eastAsia"/>
        </w:rPr>
        <w:t>電子タバコではなく、</w:t>
      </w:r>
      <w:r w:rsidRPr="00664D10">
        <w:rPr>
          <w:rFonts w:hint="eastAsia"/>
        </w:rPr>
        <w:t>紙巻きおよび手巻きタバコのことをさします。</w:t>
      </w:r>
    </w:p>
    <w:p w:rsidR="00A10E82" w:rsidRPr="00664D10" w:rsidRDefault="00664D10" w:rsidP="00A10E82">
      <w:r w:rsidRPr="00664D10">
        <w:rPr>
          <w:rFonts w:hint="eastAsia"/>
        </w:rPr>
        <w:t>Q62</w:t>
      </w:r>
      <w:r w:rsidR="00A10E82" w:rsidRPr="00664D10">
        <w:rPr>
          <w:rFonts w:hint="eastAsia"/>
        </w:rPr>
        <w:t>◆あなたがタバコを吸っている（いた）理由としてあてはまりますか</w:t>
      </w:r>
      <w:r>
        <w:rPr>
          <w:rFonts w:hint="eastAsia"/>
        </w:rPr>
        <w:t>。</w:t>
      </w:r>
      <w:r w:rsidR="00A10E82" w:rsidRPr="00664D10">
        <w:rPr>
          <w:rFonts w:hint="eastAsia"/>
        </w:rPr>
        <w:t>それぞれについてお答えください。</w:t>
      </w:r>
    </w:p>
    <w:p w:rsidR="001D02E1" w:rsidRPr="00664D10" w:rsidRDefault="000B171D" w:rsidP="007A7997">
      <w:pPr>
        <w:pStyle w:val="a7"/>
        <w:numPr>
          <w:ilvl w:val="0"/>
          <w:numId w:val="82"/>
        </w:numPr>
        <w:ind w:leftChars="0" w:firstLine="6"/>
      </w:pPr>
      <w:r>
        <w:rPr>
          <w:rFonts w:hint="eastAsia"/>
        </w:rPr>
        <w:t>【</w:t>
      </w:r>
      <w:r>
        <w:rPr>
          <w:rFonts w:hint="eastAsia"/>
        </w:rPr>
        <w:t>Q</w:t>
      </w:r>
      <w:r>
        <w:t>62_1</w:t>
      </w:r>
      <w:r>
        <w:rPr>
          <w:rFonts w:hint="eastAsia"/>
        </w:rPr>
        <w:t>】</w:t>
      </w:r>
      <w:r w:rsidR="00A10E82" w:rsidRPr="00664D10">
        <w:rPr>
          <w:rFonts w:hint="eastAsia"/>
        </w:rPr>
        <w:t>友人・知人がタバコを吸っている</w:t>
      </w:r>
      <w:r w:rsidR="002F5E90" w:rsidRPr="00664D10">
        <w:rPr>
          <w:rFonts w:hint="eastAsia"/>
        </w:rPr>
        <w:t>（い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2</w:t>
      </w:r>
      <w:r>
        <w:rPr>
          <w:rFonts w:hint="eastAsia"/>
        </w:rPr>
        <w:t>】</w:t>
      </w:r>
      <w:r w:rsidR="00A10E82" w:rsidRPr="00664D10">
        <w:rPr>
          <w:rFonts w:hint="eastAsia"/>
        </w:rPr>
        <w:t>家族・親戚がタバコを吸っている</w:t>
      </w:r>
      <w:r w:rsidR="002F5E90" w:rsidRPr="00664D10">
        <w:rPr>
          <w:rFonts w:hint="eastAsia"/>
        </w:rPr>
        <w:t>（い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3</w:t>
      </w:r>
      <w:r>
        <w:rPr>
          <w:rFonts w:hint="eastAsia"/>
        </w:rPr>
        <w:t>】</w:t>
      </w:r>
      <w:r w:rsidR="00A10E82" w:rsidRPr="00664D10">
        <w:rPr>
          <w:rFonts w:hint="eastAsia"/>
        </w:rPr>
        <w:t>タバコで仲間とコミュニケーションをとるため</w:t>
      </w:r>
    </w:p>
    <w:p w:rsidR="001D02E1" w:rsidRPr="00664D10" w:rsidRDefault="000B171D" w:rsidP="007A7997">
      <w:pPr>
        <w:pStyle w:val="a7"/>
        <w:numPr>
          <w:ilvl w:val="0"/>
          <w:numId w:val="82"/>
        </w:numPr>
        <w:ind w:leftChars="0" w:firstLine="6"/>
      </w:pPr>
      <w:r>
        <w:rPr>
          <w:rFonts w:hint="eastAsia"/>
        </w:rPr>
        <w:t>【</w:t>
      </w:r>
      <w:r>
        <w:rPr>
          <w:rFonts w:hint="eastAsia"/>
        </w:rPr>
        <w:t>Q</w:t>
      </w:r>
      <w:r>
        <w:t>62_4</w:t>
      </w:r>
      <w:r>
        <w:rPr>
          <w:rFonts w:hint="eastAsia"/>
        </w:rPr>
        <w:t>】</w:t>
      </w:r>
      <w:r w:rsidR="00A10E82" w:rsidRPr="00664D10">
        <w:rPr>
          <w:rFonts w:hint="eastAsia"/>
        </w:rPr>
        <w:t>タバコの味</w:t>
      </w:r>
      <w:r w:rsidR="00126E94" w:rsidRPr="00664D10">
        <w:rPr>
          <w:rFonts w:hint="eastAsia"/>
        </w:rPr>
        <w:t>がいい</w:t>
      </w:r>
      <w:r w:rsidR="002F5E90" w:rsidRPr="00664D10">
        <w:rPr>
          <w:rFonts w:hint="eastAsia"/>
        </w:rPr>
        <w:t>（よかっ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5</w:t>
      </w:r>
      <w:r>
        <w:rPr>
          <w:rFonts w:hint="eastAsia"/>
        </w:rPr>
        <w:t>】</w:t>
      </w:r>
      <w:r w:rsidR="00A10E82" w:rsidRPr="00664D10">
        <w:rPr>
          <w:rFonts w:hint="eastAsia"/>
        </w:rPr>
        <w:t>タバコのデザインがいい</w:t>
      </w:r>
      <w:r w:rsidR="002F5E90" w:rsidRPr="00664D10">
        <w:rPr>
          <w:rFonts w:hint="eastAsia"/>
        </w:rPr>
        <w:t>（よかっ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6</w:t>
      </w:r>
      <w:r>
        <w:rPr>
          <w:rFonts w:hint="eastAsia"/>
        </w:rPr>
        <w:t>】</w:t>
      </w:r>
      <w:r w:rsidR="00A10E82" w:rsidRPr="00664D10">
        <w:rPr>
          <w:rFonts w:hint="eastAsia"/>
        </w:rPr>
        <w:t>タバコの広告がいい</w:t>
      </w:r>
      <w:r w:rsidR="002F5E90" w:rsidRPr="00664D10">
        <w:rPr>
          <w:rFonts w:hint="eastAsia"/>
        </w:rPr>
        <w:t>（よかっ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7</w:t>
      </w:r>
      <w:r>
        <w:rPr>
          <w:rFonts w:hint="eastAsia"/>
        </w:rPr>
        <w:t>】</w:t>
      </w:r>
      <w:r w:rsidR="00A10E82" w:rsidRPr="00664D10">
        <w:rPr>
          <w:rFonts w:hint="eastAsia"/>
        </w:rPr>
        <w:t>タバコは害が少ないと思う</w:t>
      </w:r>
      <w:r w:rsidR="002F5E90" w:rsidRPr="00664D10">
        <w:rPr>
          <w:rFonts w:hint="eastAsia"/>
        </w:rPr>
        <w:t>（思ってい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8</w:t>
      </w:r>
      <w:r>
        <w:rPr>
          <w:rFonts w:hint="eastAsia"/>
        </w:rPr>
        <w:t>】</w:t>
      </w:r>
      <w:r w:rsidR="00A10E82" w:rsidRPr="00664D10">
        <w:rPr>
          <w:rFonts w:hint="eastAsia"/>
        </w:rPr>
        <w:t>タバコは安いと思う</w:t>
      </w:r>
      <w:r w:rsidR="002F5E90" w:rsidRPr="00664D10">
        <w:rPr>
          <w:rFonts w:hint="eastAsia"/>
        </w:rPr>
        <w:t>（思っていた）</w:t>
      </w:r>
      <w:r w:rsidR="00A10E82" w:rsidRPr="00664D10">
        <w:rPr>
          <w:rFonts w:hint="eastAsia"/>
        </w:rPr>
        <w:t>から</w:t>
      </w:r>
    </w:p>
    <w:p w:rsidR="001D02E1" w:rsidRPr="00664D10" w:rsidRDefault="000B171D" w:rsidP="007A7997">
      <w:pPr>
        <w:pStyle w:val="a7"/>
        <w:numPr>
          <w:ilvl w:val="0"/>
          <w:numId w:val="82"/>
        </w:numPr>
        <w:ind w:leftChars="0" w:firstLine="6"/>
      </w:pPr>
      <w:r>
        <w:rPr>
          <w:rFonts w:hint="eastAsia"/>
        </w:rPr>
        <w:t>【</w:t>
      </w:r>
      <w:r>
        <w:rPr>
          <w:rFonts w:hint="eastAsia"/>
        </w:rPr>
        <w:t>Q</w:t>
      </w:r>
      <w:r>
        <w:t>62_9</w:t>
      </w:r>
      <w:r>
        <w:rPr>
          <w:rFonts w:hint="eastAsia"/>
        </w:rPr>
        <w:t>】</w:t>
      </w:r>
      <w:r w:rsidR="00126E94" w:rsidRPr="00664D10">
        <w:rPr>
          <w:rFonts w:hint="eastAsia"/>
        </w:rPr>
        <w:t>タバコを止めることができなくなっている</w:t>
      </w:r>
      <w:r w:rsidR="002F5E90" w:rsidRPr="00664D10">
        <w:rPr>
          <w:rFonts w:hint="eastAsia"/>
        </w:rPr>
        <w:t>（いた）</w:t>
      </w:r>
      <w:r w:rsidR="00126E94" w:rsidRPr="00664D10">
        <w:rPr>
          <w:rFonts w:hint="eastAsia"/>
        </w:rPr>
        <w:t>から</w:t>
      </w:r>
    </w:p>
    <w:p w:rsidR="00A10E82" w:rsidRPr="00664D10" w:rsidRDefault="00A10E82" w:rsidP="00A10E82">
      <w:pPr>
        <w:pStyle w:val="a7"/>
        <w:ind w:leftChars="0" w:left="426"/>
      </w:pPr>
      <w:r w:rsidRPr="00664D10">
        <w:rPr>
          <w:rFonts w:hint="eastAsia"/>
        </w:rPr>
        <w:t>選択肢</w:t>
      </w:r>
    </w:p>
    <w:p w:rsidR="001D02E1" w:rsidRPr="00664D10" w:rsidRDefault="00A10E82" w:rsidP="007A7997">
      <w:pPr>
        <w:pStyle w:val="a7"/>
        <w:numPr>
          <w:ilvl w:val="0"/>
          <w:numId w:val="83"/>
        </w:numPr>
        <w:ind w:leftChars="0" w:firstLine="6"/>
      </w:pPr>
      <w:r w:rsidRPr="00664D10">
        <w:rPr>
          <w:rFonts w:hint="eastAsia"/>
        </w:rPr>
        <w:t>あてはまる</w:t>
      </w:r>
    </w:p>
    <w:p w:rsidR="001D02E1" w:rsidRPr="00664D10" w:rsidRDefault="00A10E82" w:rsidP="007A7997">
      <w:pPr>
        <w:pStyle w:val="a7"/>
        <w:numPr>
          <w:ilvl w:val="0"/>
          <w:numId w:val="83"/>
        </w:numPr>
        <w:ind w:leftChars="0" w:firstLine="6"/>
      </w:pPr>
      <w:r w:rsidRPr="00664D10">
        <w:rPr>
          <w:rFonts w:hint="eastAsia"/>
        </w:rPr>
        <w:t>ややあてはまる</w:t>
      </w:r>
    </w:p>
    <w:p w:rsidR="001D02E1" w:rsidRPr="00664D10" w:rsidRDefault="00A10E82" w:rsidP="007A7997">
      <w:pPr>
        <w:pStyle w:val="a7"/>
        <w:numPr>
          <w:ilvl w:val="0"/>
          <w:numId w:val="83"/>
        </w:numPr>
        <w:ind w:leftChars="0" w:firstLine="6"/>
      </w:pPr>
      <w:r w:rsidRPr="00664D10">
        <w:rPr>
          <w:rFonts w:hint="eastAsia"/>
        </w:rPr>
        <w:t>あまりあてはまらない</w:t>
      </w:r>
    </w:p>
    <w:p w:rsidR="001D02E1" w:rsidRPr="00664D10" w:rsidRDefault="00A10E82" w:rsidP="007A7997">
      <w:pPr>
        <w:pStyle w:val="a7"/>
        <w:numPr>
          <w:ilvl w:val="0"/>
          <w:numId w:val="83"/>
        </w:numPr>
        <w:ind w:leftChars="0" w:firstLine="6"/>
      </w:pPr>
      <w:r w:rsidRPr="00664D10">
        <w:rPr>
          <w:rFonts w:hint="eastAsia"/>
        </w:rPr>
        <w:t>あてはまらない</w:t>
      </w:r>
    </w:p>
    <w:p w:rsidR="00664D10" w:rsidRPr="00DD78D5" w:rsidRDefault="00664D10" w:rsidP="00664D10">
      <w:pPr>
        <w:snapToGrid w:val="0"/>
        <w:rPr>
          <w:rFonts w:ascii="ＭＳ ゴシック" w:eastAsia="ＭＳ ゴシック" w:hAnsi="ＭＳ ゴシック"/>
          <w:sz w:val="24"/>
        </w:rPr>
      </w:pPr>
    </w:p>
    <w:p w:rsidR="00664D10" w:rsidRPr="00DD78D5" w:rsidRDefault="00691276" w:rsidP="00664D10">
      <w:r w:rsidRPr="00691276">
        <w:rPr>
          <w:rFonts w:hint="eastAsia"/>
        </w:rPr>
        <w:t>Q63</w:t>
      </w:r>
      <w:r w:rsidR="00664D10" w:rsidRPr="00691276">
        <w:rPr>
          <w:rFonts w:hint="eastAsia"/>
        </w:rPr>
        <w:t>◆</w:t>
      </w:r>
      <w:r w:rsidR="00664D10" w:rsidRPr="00691276">
        <w:t>現在</w:t>
      </w:r>
      <w:r w:rsidR="00664D10" w:rsidRPr="00691276">
        <w:rPr>
          <w:rFonts w:hint="eastAsia"/>
        </w:rPr>
        <w:t>（過</w:t>
      </w:r>
      <w:r w:rsidR="00664D10">
        <w:rPr>
          <w:rFonts w:hint="eastAsia"/>
        </w:rPr>
        <w:t>去、）</w:t>
      </w:r>
      <w:r w:rsidR="00664D10" w:rsidRPr="00DD78D5">
        <w:rPr>
          <w:rFonts w:hint="eastAsia"/>
        </w:rPr>
        <w:t>主に</w:t>
      </w:r>
      <w:r w:rsidR="00664D10" w:rsidRPr="00DD78D5">
        <w:t>吸っている</w:t>
      </w:r>
      <w:r w:rsidR="00664D10" w:rsidRPr="00DD78D5">
        <w:rPr>
          <w:rFonts w:hint="eastAsia"/>
        </w:rPr>
        <w:t>（吸っていた）</w:t>
      </w:r>
      <w:r w:rsidR="00664D10" w:rsidRPr="00DD78D5">
        <w:t>紙巻き</w:t>
      </w:r>
      <w:r w:rsidR="00664D10" w:rsidRPr="00DD78D5">
        <w:rPr>
          <w:rFonts w:hint="eastAsia"/>
        </w:rPr>
        <w:t>タバコ（もしくは手巻きタバコ）</w:t>
      </w:r>
      <w:r w:rsidR="00664D10" w:rsidRPr="00DD78D5">
        <w:t>の値段は、</w:t>
      </w:r>
      <w:r w:rsidR="00664D10" w:rsidRPr="00DD78D5">
        <w:t>1</w:t>
      </w:r>
      <w:r w:rsidR="00664D10" w:rsidRPr="00DD78D5">
        <w:t>箱いくらですか。</w:t>
      </w:r>
      <w:r w:rsidR="00664D10" w:rsidRPr="00DD78D5">
        <w:t>1</w:t>
      </w:r>
      <w:r w:rsidR="00664D10" w:rsidRPr="00DD78D5">
        <w:t>箱</w:t>
      </w:r>
      <w:r w:rsidR="00664D10" w:rsidRPr="00DD78D5">
        <w:t>10</w:t>
      </w:r>
      <w:r w:rsidR="00664D10" w:rsidRPr="00DD78D5">
        <w:t>本の</w:t>
      </w:r>
      <w:r w:rsidR="00664D10" w:rsidRPr="00DD78D5">
        <w:rPr>
          <w:rFonts w:hint="eastAsia"/>
        </w:rPr>
        <w:t>タバコ</w:t>
      </w:r>
      <w:r w:rsidR="00664D10" w:rsidRPr="00DD78D5">
        <w:t>を購入されている場合は、</w:t>
      </w:r>
      <w:r w:rsidR="00664D10" w:rsidRPr="00DD78D5">
        <w:t>20</w:t>
      </w:r>
      <w:r w:rsidR="00664D10" w:rsidRPr="00DD78D5">
        <w:t>本換算に計算して</w:t>
      </w:r>
      <w:r w:rsidR="00664D10" w:rsidRPr="00DD78D5">
        <w:rPr>
          <w:rFonts w:hint="eastAsia"/>
        </w:rPr>
        <w:t>紙巻きタバコ</w:t>
      </w:r>
      <w:r w:rsidR="00664D10" w:rsidRPr="00DD78D5">
        <w:t>の値段を記入してください。</w:t>
      </w:r>
    </w:p>
    <w:p w:rsidR="00664D10" w:rsidRPr="004568F0" w:rsidRDefault="00664D10" w:rsidP="00664D10">
      <w:pPr>
        <w:rPr>
          <w:u w:val="single"/>
        </w:rPr>
      </w:pPr>
      <w:r w:rsidRPr="00DD78D5">
        <w:rPr>
          <w:rFonts w:hint="eastAsia"/>
        </w:rPr>
        <w:t xml:space="preserve">　</w:t>
      </w:r>
      <w:r w:rsidR="0051783E">
        <w:rPr>
          <w:rFonts w:hint="eastAsia"/>
        </w:rPr>
        <w:t>【</w:t>
      </w:r>
      <w:r w:rsidR="0051783E">
        <w:rPr>
          <w:rFonts w:hint="eastAsia"/>
        </w:rPr>
        <w:t>Q</w:t>
      </w:r>
      <w:r w:rsidR="0051783E">
        <w:t>63</w:t>
      </w:r>
      <w:r w:rsidR="0051783E">
        <w:rPr>
          <w:rFonts w:hint="eastAsia"/>
        </w:rPr>
        <w:t>】</w:t>
      </w:r>
      <w:r w:rsidRPr="00DD78D5">
        <w:rPr>
          <w:rFonts w:hint="eastAsia"/>
        </w:rPr>
        <w:t xml:space="preserve">　</w:t>
      </w:r>
      <w:r w:rsidRPr="00DD78D5">
        <w:rPr>
          <w:rFonts w:hint="eastAsia"/>
          <w:u w:val="single"/>
        </w:rPr>
        <w:t>１箱（</w:t>
      </w:r>
      <w:r w:rsidRPr="00DD78D5">
        <w:rPr>
          <w:rFonts w:hint="eastAsia"/>
          <w:u w:val="single"/>
        </w:rPr>
        <w:t>20</w:t>
      </w:r>
      <w:r w:rsidRPr="00DD78D5">
        <w:rPr>
          <w:rFonts w:hint="eastAsia"/>
          <w:u w:val="single"/>
        </w:rPr>
        <w:t>本）で</w:t>
      </w:r>
      <w:r w:rsidRPr="00DD78D5">
        <w:rPr>
          <w:rFonts w:hint="eastAsia"/>
          <w:u w:val="single"/>
        </w:rPr>
        <w:t xml:space="preserve">[            </w:t>
      </w:r>
      <w:r w:rsidRPr="00DD78D5">
        <w:rPr>
          <w:u w:val="single"/>
        </w:rPr>
        <w:t>]</w:t>
      </w:r>
      <w:r w:rsidRPr="00DD78D5">
        <w:rPr>
          <w:rFonts w:hint="eastAsia"/>
          <w:u w:val="single"/>
        </w:rPr>
        <w:t xml:space="preserve">　円</w:t>
      </w:r>
    </w:p>
    <w:p w:rsidR="00664D10" w:rsidRPr="00DD78D5" w:rsidRDefault="00664D10" w:rsidP="00664D10"/>
    <w:p w:rsidR="00664D10" w:rsidRPr="00DD78D5" w:rsidRDefault="000F6C8D" w:rsidP="00664D10">
      <w:r>
        <w:rPr>
          <w:rFonts w:hint="eastAsia"/>
        </w:rPr>
        <w:t>Q64</w:t>
      </w:r>
      <w:r w:rsidR="00664D10" w:rsidRPr="00DD78D5">
        <w:rPr>
          <w:rFonts w:hint="eastAsia"/>
        </w:rPr>
        <w:t>◆あなたはこれまでに以下の禁煙方法を実施したことがそれぞれ何回ありますか？</w:t>
      </w:r>
    </w:p>
    <w:p w:rsidR="00664D10" w:rsidRPr="00DD78D5" w:rsidRDefault="00D95610" w:rsidP="007A7997">
      <w:pPr>
        <w:pStyle w:val="a7"/>
        <w:numPr>
          <w:ilvl w:val="0"/>
          <w:numId w:val="37"/>
        </w:numPr>
        <w:ind w:leftChars="0" w:firstLine="6"/>
      </w:pPr>
      <w:r>
        <w:rPr>
          <w:rFonts w:hint="eastAsia"/>
        </w:rPr>
        <w:t>【</w:t>
      </w:r>
      <w:r>
        <w:rPr>
          <w:rFonts w:hint="eastAsia"/>
        </w:rPr>
        <w:t>Q</w:t>
      </w:r>
      <w:r>
        <w:t>64_1</w:t>
      </w:r>
      <w:r>
        <w:rPr>
          <w:rFonts w:hint="eastAsia"/>
        </w:rPr>
        <w:t>】</w:t>
      </w:r>
      <w:r w:rsidR="00664D10" w:rsidRPr="00DD78D5">
        <w:rPr>
          <w:rFonts w:hint="eastAsia"/>
        </w:rPr>
        <w:t>薬局・薬店で販売されているニコチンガムを使った</w:t>
      </w:r>
    </w:p>
    <w:p w:rsidR="00664D10" w:rsidRPr="000C0D81" w:rsidRDefault="00A22254" w:rsidP="007A7997">
      <w:pPr>
        <w:pStyle w:val="a7"/>
        <w:numPr>
          <w:ilvl w:val="0"/>
          <w:numId w:val="37"/>
        </w:numPr>
        <w:ind w:leftChars="0" w:firstLine="6"/>
      </w:pPr>
      <w:r>
        <w:rPr>
          <w:rFonts w:hint="eastAsia"/>
        </w:rPr>
        <w:lastRenderedPageBreak/>
        <w:t>【</w:t>
      </w:r>
      <w:r>
        <w:rPr>
          <w:rFonts w:hint="eastAsia"/>
        </w:rPr>
        <w:t>Q</w:t>
      </w:r>
      <w:r>
        <w:t>64</w:t>
      </w:r>
      <w:r>
        <w:t>_2</w:t>
      </w:r>
      <w:r>
        <w:rPr>
          <w:rFonts w:hint="eastAsia"/>
        </w:rPr>
        <w:t>】</w:t>
      </w:r>
      <w:r w:rsidR="00664D10" w:rsidRPr="00DD78D5">
        <w:rPr>
          <w:rFonts w:hint="eastAsia"/>
        </w:rPr>
        <w:t>薬局・薬店で販売されてい</w:t>
      </w:r>
      <w:r w:rsidR="00664D10" w:rsidRPr="000C0D81">
        <w:rPr>
          <w:rFonts w:hint="eastAsia"/>
        </w:rPr>
        <w:t>るニコチンパッチを使った</w:t>
      </w:r>
    </w:p>
    <w:p w:rsidR="00664D10" w:rsidRPr="000C0D81" w:rsidRDefault="00A22254" w:rsidP="007A7997">
      <w:pPr>
        <w:pStyle w:val="a7"/>
        <w:numPr>
          <w:ilvl w:val="0"/>
          <w:numId w:val="37"/>
        </w:numPr>
        <w:ind w:leftChars="0" w:firstLine="6"/>
      </w:pPr>
      <w:r>
        <w:rPr>
          <w:rFonts w:hint="eastAsia"/>
        </w:rPr>
        <w:t>【</w:t>
      </w:r>
      <w:r>
        <w:rPr>
          <w:rFonts w:hint="eastAsia"/>
        </w:rPr>
        <w:t>Q</w:t>
      </w:r>
      <w:r>
        <w:t>64</w:t>
      </w:r>
      <w:r>
        <w:t>_3</w:t>
      </w:r>
      <w:r>
        <w:rPr>
          <w:rFonts w:hint="eastAsia"/>
        </w:rPr>
        <w:t>】</w:t>
      </w:r>
      <w:r w:rsidR="00664D10" w:rsidRPr="000C0D81">
        <w:rPr>
          <w:rFonts w:hint="eastAsia"/>
        </w:rPr>
        <w:t>電子タバコを使った</w:t>
      </w:r>
    </w:p>
    <w:p w:rsidR="00664D10" w:rsidRPr="00DD78D5" w:rsidRDefault="00A22254" w:rsidP="007A7997">
      <w:pPr>
        <w:pStyle w:val="a7"/>
        <w:numPr>
          <w:ilvl w:val="0"/>
          <w:numId w:val="37"/>
        </w:numPr>
        <w:ind w:leftChars="0" w:firstLine="6"/>
      </w:pPr>
      <w:r>
        <w:rPr>
          <w:rFonts w:hint="eastAsia"/>
        </w:rPr>
        <w:t>【</w:t>
      </w:r>
      <w:r>
        <w:rPr>
          <w:rFonts w:hint="eastAsia"/>
        </w:rPr>
        <w:t>Q</w:t>
      </w:r>
      <w:r>
        <w:t>64</w:t>
      </w:r>
      <w:r>
        <w:t>_4</w:t>
      </w:r>
      <w:r>
        <w:rPr>
          <w:rFonts w:hint="eastAsia"/>
        </w:rPr>
        <w:t>】</w:t>
      </w:r>
      <w:r w:rsidR="00664D10" w:rsidRPr="00DD78D5">
        <w:rPr>
          <w:rFonts w:hint="eastAsia"/>
        </w:rPr>
        <w:t>禁煙外来へ受診した（薬はなし）</w:t>
      </w:r>
    </w:p>
    <w:p w:rsidR="00664D10" w:rsidRPr="00DD78D5" w:rsidRDefault="00A22254" w:rsidP="007A7997">
      <w:pPr>
        <w:pStyle w:val="a7"/>
        <w:numPr>
          <w:ilvl w:val="0"/>
          <w:numId w:val="37"/>
        </w:numPr>
        <w:ind w:leftChars="0" w:firstLine="6"/>
      </w:pPr>
      <w:r>
        <w:rPr>
          <w:rFonts w:hint="eastAsia"/>
        </w:rPr>
        <w:t>【</w:t>
      </w:r>
      <w:r>
        <w:rPr>
          <w:rFonts w:hint="eastAsia"/>
        </w:rPr>
        <w:t>Q</w:t>
      </w:r>
      <w:r>
        <w:t>64</w:t>
      </w:r>
      <w:r>
        <w:t>_5</w:t>
      </w:r>
      <w:r>
        <w:rPr>
          <w:rFonts w:hint="eastAsia"/>
        </w:rPr>
        <w:t>】</w:t>
      </w:r>
      <w:r w:rsidR="00664D10" w:rsidRPr="00DD78D5">
        <w:rPr>
          <w:rFonts w:hint="eastAsia"/>
        </w:rPr>
        <w:t>禁煙外来で薬物療法（ニコチンを含まない薬；商品名チャンピックスなど）を受けた</w:t>
      </w:r>
    </w:p>
    <w:p w:rsidR="00664D10" w:rsidRPr="00DD78D5" w:rsidRDefault="00A22254" w:rsidP="007A7997">
      <w:pPr>
        <w:pStyle w:val="a7"/>
        <w:numPr>
          <w:ilvl w:val="0"/>
          <w:numId w:val="37"/>
        </w:numPr>
        <w:ind w:leftChars="0" w:firstLine="6"/>
      </w:pPr>
      <w:r>
        <w:rPr>
          <w:rFonts w:hint="eastAsia"/>
        </w:rPr>
        <w:t>【</w:t>
      </w:r>
      <w:r>
        <w:rPr>
          <w:rFonts w:hint="eastAsia"/>
        </w:rPr>
        <w:t>Q</w:t>
      </w:r>
      <w:r>
        <w:t>64</w:t>
      </w:r>
      <w:r>
        <w:t>_6</w:t>
      </w:r>
      <w:r>
        <w:rPr>
          <w:rFonts w:hint="eastAsia"/>
        </w:rPr>
        <w:t>】</w:t>
      </w:r>
      <w:r w:rsidR="00664D10" w:rsidRPr="00DD78D5">
        <w:rPr>
          <w:rFonts w:hint="eastAsia"/>
        </w:rPr>
        <w:t>禁煙外来で薬物療法（ニコチンを含む薬；ニコチンパッチ商品名ニコチネルなど）を受けた</w:t>
      </w:r>
    </w:p>
    <w:p w:rsidR="00664D10" w:rsidRPr="00DD78D5" w:rsidRDefault="00A22254" w:rsidP="007A7997">
      <w:pPr>
        <w:pStyle w:val="a7"/>
        <w:numPr>
          <w:ilvl w:val="0"/>
          <w:numId w:val="37"/>
        </w:numPr>
        <w:ind w:leftChars="0" w:firstLine="6"/>
      </w:pPr>
      <w:r>
        <w:rPr>
          <w:rFonts w:hint="eastAsia"/>
        </w:rPr>
        <w:t>【</w:t>
      </w:r>
      <w:r>
        <w:rPr>
          <w:rFonts w:hint="eastAsia"/>
        </w:rPr>
        <w:t>Q</w:t>
      </w:r>
      <w:r>
        <w:t>64</w:t>
      </w:r>
      <w:r>
        <w:t>_7</w:t>
      </w:r>
      <w:r>
        <w:rPr>
          <w:rFonts w:hint="eastAsia"/>
        </w:rPr>
        <w:t>】</w:t>
      </w:r>
      <w:r w:rsidR="00664D10" w:rsidRPr="00DD78D5">
        <w:rPr>
          <w:rFonts w:hint="eastAsia"/>
        </w:rPr>
        <w:t>上記は使用せず、自力で止めようとした（禁煙を勧める本の活用などを含む）</w:t>
      </w:r>
    </w:p>
    <w:p w:rsidR="00664D10" w:rsidRPr="00DD78D5" w:rsidRDefault="00664D10" w:rsidP="00664D10">
      <w:r w:rsidRPr="00DD78D5">
        <w:rPr>
          <w:rFonts w:hint="eastAsia"/>
        </w:rPr>
        <w:t>選択肢</w:t>
      </w:r>
    </w:p>
    <w:p w:rsidR="00664D10" w:rsidRPr="00DD78D5" w:rsidRDefault="00664D10" w:rsidP="007A7997">
      <w:pPr>
        <w:pStyle w:val="a7"/>
        <w:numPr>
          <w:ilvl w:val="0"/>
          <w:numId w:val="71"/>
        </w:numPr>
        <w:ind w:leftChars="0" w:firstLine="6"/>
      </w:pPr>
      <w:r w:rsidRPr="00DD78D5">
        <w:rPr>
          <w:rFonts w:hint="eastAsia"/>
        </w:rPr>
        <w:t>全くなかった</w:t>
      </w:r>
    </w:p>
    <w:p w:rsidR="00664D10" w:rsidRPr="00DD78D5" w:rsidRDefault="00664D10" w:rsidP="007A7997">
      <w:pPr>
        <w:pStyle w:val="a7"/>
        <w:numPr>
          <w:ilvl w:val="0"/>
          <w:numId w:val="71"/>
        </w:numPr>
        <w:ind w:leftChars="0" w:firstLine="6"/>
      </w:pPr>
      <w:r w:rsidRPr="00DD78D5">
        <w:rPr>
          <w:rFonts w:hint="eastAsia"/>
        </w:rPr>
        <w:t>1</w:t>
      </w:r>
      <w:r w:rsidRPr="00DD78D5">
        <w:rPr>
          <w:rFonts w:hint="eastAsia"/>
        </w:rPr>
        <w:t>回あった</w:t>
      </w:r>
    </w:p>
    <w:p w:rsidR="00664D10" w:rsidRPr="00DD78D5" w:rsidRDefault="00664D10" w:rsidP="007A7997">
      <w:pPr>
        <w:pStyle w:val="a7"/>
        <w:numPr>
          <w:ilvl w:val="0"/>
          <w:numId w:val="71"/>
        </w:numPr>
        <w:ind w:leftChars="0" w:firstLine="6"/>
      </w:pPr>
      <w:r w:rsidRPr="00DD78D5">
        <w:rPr>
          <w:rFonts w:hint="eastAsia"/>
        </w:rPr>
        <w:t>2</w:t>
      </w:r>
      <w:r w:rsidRPr="00DD78D5">
        <w:rPr>
          <w:rFonts w:hint="eastAsia"/>
        </w:rPr>
        <w:t>回あった</w:t>
      </w:r>
    </w:p>
    <w:p w:rsidR="00664D10" w:rsidRPr="00DD78D5" w:rsidRDefault="00664D10" w:rsidP="007A7997">
      <w:pPr>
        <w:pStyle w:val="a7"/>
        <w:numPr>
          <w:ilvl w:val="0"/>
          <w:numId w:val="71"/>
        </w:numPr>
        <w:ind w:leftChars="0" w:firstLine="6"/>
      </w:pPr>
      <w:r w:rsidRPr="00DD78D5">
        <w:rPr>
          <w:rFonts w:hint="eastAsia"/>
        </w:rPr>
        <w:t>3</w:t>
      </w:r>
      <w:r w:rsidRPr="00DD78D5">
        <w:rPr>
          <w:rFonts w:hint="eastAsia"/>
        </w:rPr>
        <w:t>回あった</w:t>
      </w:r>
    </w:p>
    <w:p w:rsidR="00664D10" w:rsidRPr="00DD78D5" w:rsidRDefault="00664D10" w:rsidP="007A7997">
      <w:pPr>
        <w:pStyle w:val="a7"/>
        <w:numPr>
          <w:ilvl w:val="0"/>
          <w:numId w:val="71"/>
        </w:numPr>
        <w:ind w:leftChars="0" w:firstLine="6"/>
      </w:pPr>
      <w:r w:rsidRPr="00DD78D5">
        <w:rPr>
          <w:rFonts w:hint="eastAsia"/>
        </w:rPr>
        <w:t>4</w:t>
      </w:r>
      <w:r w:rsidRPr="00DD78D5">
        <w:rPr>
          <w:rFonts w:hint="eastAsia"/>
        </w:rPr>
        <w:t>回あった</w:t>
      </w:r>
    </w:p>
    <w:p w:rsidR="00664D10" w:rsidRPr="00DD78D5" w:rsidRDefault="00664D10" w:rsidP="007A7997">
      <w:pPr>
        <w:pStyle w:val="a7"/>
        <w:numPr>
          <w:ilvl w:val="0"/>
          <w:numId w:val="71"/>
        </w:numPr>
        <w:ind w:leftChars="0" w:firstLine="6"/>
      </w:pPr>
      <w:r w:rsidRPr="00DD78D5">
        <w:rPr>
          <w:rFonts w:hint="eastAsia"/>
        </w:rPr>
        <w:t>5</w:t>
      </w:r>
      <w:r w:rsidRPr="00DD78D5">
        <w:rPr>
          <w:rFonts w:hint="eastAsia"/>
        </w:rPr>
        <w:t>回以上あった</w:t>
      </w:r>
    </w:p>
    <w:p w:rsidR="00664D10" w:rsidRPr="00DD78D5" w:rsidRDefault="00664D10" w:rsidP="00664D10"/>
    <w:p w:rsidR="00664D10" w:rsidRPr="00DD78D5" w:rsidRDefault="000C0D81" w:rsidP="00664D10">
      <w:r>
        <w:rPr>
          <w:rFonts w:hint="eastAsia"/>
        </w:rPr>
        <w:t>Q65</w:t>
      </w:r>
      <w:r w:rsidR="00664D10" w:rsidRPr="00DD78D5">
        <w:rPr>
          <w:rFonts w:hint="eastAsia"/>
        </w:rPr>
        <w:t>◆禁煙したりタバコの本数を減らしたときに、次のことがありましたか？</w:t>
      </w:r>
    </w:p>
    <w:p w:rsidR="00664D10" w:rsidRPr="00DD78D5" w:rsidRDefault="00A22254" w:rsidP="007A7997">
      <w:pPr>
        <w:pStyle w:val="a7"/>
        <w:numPr>
          <w:ilvl w:val="0"/>
          <w:numId w:val="65"/>
        </w:numPr>
        <w:ind w:leftChars="0" w:firstLine="6"/>
      </w:pPr>
      <w:r>
        <w:rPr>
          <w:rFonts w:hint="eastAsia"/>
        </w:rPr>
        <w:t>【</w:t>
      </w:r>
      <w:r>
        <w:rPr>
          <w:rFonts w:hint="eastAsia"/>
        </w:rPr>
        <w:t>Q</w:t>
      </w:r>
      <w:r>
        <w:t>65</w:t>
      </w:r>
      <w:r>
        <w:t>_1</w:t>
      </w:r>
      <w:r>
        <w:rPr>
          <w:rFonts w:hint="eastAsia"/>
        </w:rPr>
        <w:t>】</w:t>
      </w:r>
      <w:r w:rsidR="00664D10" w:rsidRPr="00DD78D5">
        <w:rPr>
          <w:rFonts w:hint="eastAsia"/>
        </w:rPr>
        <w:t>イライラする</w:t>
      </w:r>
    </w:p>
    <w:p w:rsidR="00664D10" w:rsidRPr="00DD78D5" w:rsidRDefault="00A22254" w:rsidP="007A7997">
      <w:pPr>
        <w:pStyle w:val="a7"/>
        <w:numPr>
          <w:ilvl w:val="0"/>
          <w:numId w:val="65"/>
        </w:numPr>
        <w:ind w:leftChars="0" w:firstLine="6"/>
      </w:pPr>
      <w:r>
        <w:rPr>
          <w:rFonts w:hint="eastAsia"/>
        </w:rPr>
        <w:t>【</w:t>
      </w:r>
      <w:r>
        <w:rPr>
          <w:rFonts w:hint="eastAsia"/>
        </w:rPr>
        <w:t>Q</w:t>
      </w:r>
      <w:r>
        <w:t>65</w:t>
      </w:r>
      <w:r>
        <w:t>_2</w:t>
      </w:r>
      <w:r>
        <w:rPr>
          <w:rFonts w:hint="eastAsia"/>
        </w:rPr>
        <w:t>】</w:t>
      </w:r>
      <w:r w:rsidR="00664D10" w:rsidRPr="00DD78D5">
        <w:rPr>
          <w:rFonts w:hint="eastAsia"/>
        </w:rPr>
        <w:t>神経質になる</w:t>
      </w:r>
    </w:p>
    <w:p w:rsidR="00664D10" w:rsidRPr="00DD78D5" w:rsidRDefault="00A22254" w:rsidP="007A7997">
      <w:pPr>
        <w:pStyle w:val="a7"/>
        <w:numPr>
          <w:ilvl w:val="0"/>
          <w:numId w:val="65"/>
        </w:numPr>
        <w:ind w:leftChars="0" w:firstLine="6"/>
      </w:pPr>
      <w:r>
        <w:rPr>
          <w:rFonts w:hint="eastAsia"/>
        </w:rPr>
        <w:t>【</w:t>
      </w:r>
      <w:r>
        <w:rPr>
          <w:rFonts w:hint="eastAsia"/>
        </w:rPr>
        <w:t>Q</w:t>
      </w:r>
      <w:r>
        <w:t>65</w:t>
      </w:r>
      <w:r>
        <w:t>_3</w:t>
      </w:r>
      <w:r>
        <w:rPr>
          <w:rFonts w:hint="eastAsia"/>
        </w:rPr>
        <w:t>】</w:t>
      </w:r>
      <w:r w:rsidR="00664D10" w:rsidRPr="00DD78D5">
        <w:rPr>
          <w:rFonts w:hint="eastAsia"/>
        </w:rPr>
        <w:t>落ち着かない</w:t>
      </w:r>
    </w:p>
    <w:p w:rsidR="00664D10" w:rsidRPr="00DD78D5" w:rsidRDefault="00A22254" w:rsidP="007A7997">
      <w:pPr>
        <w:pStyle w:val="a7"/>
        <w:numPr>
          <w:ilvl w:val="0"/>
          <w:numId w:val="65"/>
        </w:numPr>
        <w:ind w:leftChars="0" w:firstLine="6"/>
      </w:pPr>
      <w:r>
        <w:rPr>
          <w:rFonts w:hint="eastAsia"/>
        </w:rPr>
        <w:t>【</w:t>
      </w:r>
      <w:r>
        <w:rPr>
          <w:rFonts w:hint="eastAsia"/>
        </w:rPr>
        <w:t>Q</w:t>
      </w:r>
      <w:r>
        <w:t>65</w:t>
      </w:r>
      <w:r>
        <w:t>_4</w:t>
      </w:r>
      <w:r>
        <w:rPr>
          <w:rFonts w:hint="eastAsia"/>
        </w:rPr>
        <w:t>】</w:t>
      </w:r>
      <w:r w:rsidR="00664D10" w:rsidRPr="00DD78D5">
        <w:rPr>
          <w:rFonts w:hint="eastAsia"/>
        </w:rPr>
        <w:t>集中しにくい</w:t>
      </w:r>
    </w:p>
    <w:p w:rsidR="00664D10" w:rsidRPr="00DD78D5" w:rsidRDefault="00A22254" w:rsidP="007A7997">
      <w:pPr>
        <w:pStyle w:val="a7"/>
        <w:numPr>
          <w:ilvl w:val="0"/>
          <w:numId w:val="65"/>
        </w:numPr>
        <w:ind w:leftChars="0" w:firstLine="6"/>
      </w:pPr>
      <w:r>
        <w:rPr>
          <w:rFonts w:hint="eastAsia"/>
        </w:rPr>
        <w:t>【</w:t>
      </w:r>
      <w:r>
        <w:rPr>
          <w:rFonts w:hint="eastAsia"/>
        </w:rPr>
        <w:t>Q</w:t>
      </w:r>
      <w:r>
        <w:t>65</w:t>
      </w:r>
      <w:r>
        <w:t>_5</w:t>
      </w:r>
      <w:r>
        <w:rPr>
          <w:rFonts w:hint="eastAsia"/>
        </w:rPr>
        <w:t>】</w:t>
      </w:r>
      <w:r w:rsidR="00664D10" w:rsidRPr="00DD78D5">
        <w:rPr>
          <w:rFonts w:hint="eastAsia"/>
        </w:rPr>
        <w:t>ゆううつになる</w:t>
      </w:r>
    </w:p>
    <w:p w:rsidR="00664D10" w:rsidRPr="00DD78D5" w:rsidRDefault="00664D10" w:rsidP="00664D10">
      <w:pPr>
        <w:pStyle w:val="a7"/>
        <w:ind w:leftChars="-67" w:left="0" w:hangingChars="67" w:hanging="141"/>
      </w:pPr>
      <w:r w:rsidRPr="00DD78D5">
        <w:rPr>
          <w:rFonts w:hint="eastAsia"/>
        </w:rPr>
        <w:t>選択肢</w:t>
      </w:r>
    </w:p>
    <w:p w:rsidR="00664D10" w:rsidRPr="00DD78D5" w:rsidRDefault="00664D10" w:rsidP="007A7997">
      <w:pPr>
        <w:pStyle w:val="a7"/>
        <w:numPr>
          <w:ilvl w:val="0"/>
          <w:numId w:val="66"/>
        </w:numPr>
        <w:ind w:leftChars="0" w:firstLine="6"/>
      </w:pPr>
      <w:r w:rsidRPr="00DD78D5">
        <w:rPr>
          <w:rFonts w:hint="eastAsia"/>
        </w:rPr>
        <w:t>はい</w:t>
      </w:r>
    </w:p>
    <w:p w:rsidR="00664D10" w:rsidRPr="00DD78D5" w:rsidRDefault="00664D10" w:rsidP="007A7997">
      <w:pPr>
        <w:pStyle w:val="a7"/>
        <w:numPr>
          <w:ilvl w:val="0"/>
          <w:numId w:val="66"/>
        </w:numPr>
        <w:ind w:leftChars="0" w:firstLine="6"/>
      </w:pPr>
      <w:r w:rsidRPr="00DD78D5">
        <w:rPr>
          <w:rFonts w:hint="eastAsia"/>
        </w:rPr>
        <w:t>いいえ</w:t>
      </w:r>
    </w:p>
    <w:p w:rsidR="00664D10" w:rsidRDefault="00664D10" w:rsidP="00664D10"/>
    <w:p w:rsidR="00664D10" w:rsidRPr="000C0D81" w:rsidRDefault="00664D10" w:rsidP="00664D10">
      <w:r w:rsidRPr="00294DFB">
        <w:rPr>
          <w:rFonts w:hint="eastAsia"/>
        </w:rPr>
        <w:t>★過去喫煙者への質問</w:t>
      </w:r>
    </w:p>
    <w:p w:rsidR="00664D10" w:rsidRDefault="000C0D81" w:rsidP="00664D10">
      <w:r w:rsidRPr="000C0D81">
        <w:rPr>
          <w:rFonts w:hint="eastAsia"/>
        </w:rPr>
        <w:t>Q66</w:t>
      </w:r>
      <w:r w:rsidR="00664D10" w:rsidRPr="000C0D81">
        <w:rPr>
          <w:rFonts w:hint="eastAsia"/>
        </w:rPr>
        <w:t>◆あなたが禁煙できた方法を教えてください。</w:t>
      </w:r>
    </w:p>
    <w:p w:rsidR="003750A0" w:rsidRPr="000C0D81" w:rsidRDefault="003750A0" w:rsidP="00664D10">
      <w:pPr>
        <w:rPr>
          <w:rFonts w:hint="eastAsia"/>
        </w:rPr>
      </w:pPr>
      <w:r>
        <w:rPr>
          <w:rFonts w:hint="eastAsia"/>
        </w:rPr>
        <w:t>【</w:t>
      </w:r>
      <w:r>
        <w:rPr>
          <w:rFonts w:hint="eastAsia"/>
        </w:rPr>
        <w:t>Q</w:t>
      </w:r>
      <w:r>
        <w:t>66</w:t>
      </w:r>
      <w:r>
        <w:rPr>
          <w:rFonts w:hint="eastAsia"/>
        </w:rPr>
        <w:t>】</w:t>
      </w:r>
    </w:p>
    <w:p w:rsidR="00664D10" w:rsidRPr="000C0D81" w:rsidRDefault="00664D10" w:rsidP="007A7997">
      <w:pPr>
        <w:pStyle w:val="a7"/>
        <w:numPr>
          <w:ilvl w:val="0"/>
          <w:numId w:val="84"/>
        </w:numPr>
        <w:ind w:leftChars="0" w:firstLine="6"/>
      </w:pPr>
      <w:r w:rsidRPr="000C0D81">
        <w:rPr>
          <w:rFonts w:hint="eastAsia"/>
        </w:rPr>
        <w:t>薬局・薬店で販売されているニコチンガムを使った</w:t>
      </w:r>
    </w:p>
    <w:p w:rsidR="00664D10" w:rsidRPr="000C0D81" w:rsidRDefault="00664D10" w:rsidP="007A7997">
      <w:pPr>
        <w:pStyle w:val="a7"/>
        <w:numPr>
          <w:ilvl w:val="0"/>
          <w:numId w:val="84"/>
        </w:numPr>
        <w:ind w:leftChars="0" w:firstLine="6"/>
      </w:pPr>
      <w:r w:rsidRPr="000C0D81">
        <w:rPr>
          <w:rFonts w:hint="eastAsia"/>
        </w:rPr>
        <w:t>薬局・薬店で販売されているニコチンパッチを使った</w:t>
      </w:r>
    </w:p>
    <w:p w:rsidR="00664D10" w:rsidRPr="000C0D81" w:rsidRDefault="00664D10" w:rsidP="007A7997">
      <w:pPr>
        <w:pStyle w:val="a7"/>
        <w:numPr>
          <w:ilvl w:val="0"/>
          <w:numId w:val="84"/>
        </w:numPr>
        <w:ind w:leftChars="0" w:firstLine="6"/>
      </w:pPr>
      <w:r w:rsidRPr="000C0D81">
        <w:rPr>
          <w:rFonts w:hint="eastAsia"/>
        </w:rPr>
        <w:t>電子タバコを使った</w:t>
      </w:r>
    </w:p>
    <w:p w:rsidR="00664D10" w:rsidRPr="000C0D81" w:rsidRDefault="00664D10" w:rsidP="007A7997">
      <w:pPr>
        <w:pStyle w:val="a7"/>
        <w:numPr>
          <w:ilvl w:val="0"/>
          <w:numId w:val="84"/>
        </w:numPr>
        <w:ind w:leftChars="0" w:firstLine="6"/>
      </w:pPr>
      <w:r w:rsidRPr="000C0D81">
        <w:rPr>
          <w:rFonts w:hint="eastAsia"/>
        </w:rPr>
        <w:t>禁煙外来へ受診した（薬はなし）</w:t>
      </w:r>
    </w:p>
    <w:p w:rsidR="00664D10" w:rsidRPr="000C0D81" w:rsidRDefault="00664D10" w:rsidP="007A7997">
      <w:pPr>
        <w:pStyle w:val="a7"/>
        <w:numPr>
          <w:ilvl w:val="0"/>
          <w:numId w:val="84"/>
        </w:numPr>
        <w:ind w:leftChars="0" w:firstLine="6"/>
      </w:pPr>
      <w:r w:rsidRPr="000C0D81">
        <w:rPr>
          <w:rFonts w:hint="eastAsia"/>
        </w:rPr>
        <w:t>禁煙外来で薬物療法（ニコチンを含まない薬；商品名チャンピックスなど）を受けた</w:t>
      </w:r>
    </w:p>
    <w:p w:rsidR="00664D10" w:rsidRPr="000C0D81" w:rsidRDefault="00664D10" w:rsidP="007A7997">
      <w:pPr>
        <w:pStyle w:val="a7"/>
        <w:numPr>
          <w:ilvl w:val="0"/>
          <w:numId w:val="84"/>
        </w:numPr>
        <w:ind w:leftChars="0" w:firstLine="6"/>
      </w:pPr>
      <w:r w:rsidRPr="000C0D81">
        <w:rPr>
          <w:rFonts w:hint="eastAsia"/>
        </w:rPr>
        <w:t>禁煙外来で薬物療法（ニコチンを含む薬；ニコチンパッチ商品名ニコチネルなど）を受けた</w:t>
      </w:r>
    </w:p>
    <w:p w:rsidR="00664D10" w:rsidRDefault="00664D10" w:rsidP="007A7997">
      <w:pPr>
        <w:pStyle w:val="a7"/>
        <w:numPr>
          <w:ilvl w:val="0"/>
          <w:numId w:val="84"/>
        </w:numPr>
        <w:ind w:leftChars="0" w:firstLine="6"/>
      </w:pPr>
      <w:r w:rsidRPr="000C0D81">
        <w:rPr>
          <w:rFonts w:hint="eastAsia"/>
        </w:rPr>
        <w:t>上記は使用せず、自力で止めた（禁煙</w:t>
      </w:r>
      <w:r w:rsidRPr="00DD78D5">
        <w:rPr>
          <w:rFonts w:hint="eastAsia"/>
        </w:rPr>
        <w:t>を勧める本の活用などを含む）</w:t>
      </w:r>
    </w:p>
    <w:p w:rsidR="00D3248B" w:rsidRDefault="00D3248B" w:rsidP="00D3248B"/>
    <w:p w:rsidR="00D3248B" w:rsidRPr="00DD78D5" w:rsidRDefault="00D3248B" w:rsidP="00D3248B">
      <w:r>
        <w:rPr>
          <w:rFonts w:hint="eastAsia"/>
        </w:rPr>
        <w:t>Q67</w:t>
      </w:r>
      <w:r w:rsidRPr="00DD78D5">
        <w:rPr>
          <w:rFonts w:hint="eastAsia"/>
        </w:rPr>
        <w:t>◆あなたは、これまでに次のことがありましたか</w:t>
      </w:r>
      <w:r>
        <w:rPr>
          <w:rFonts w:hint="eastAsia"/>
        </w:rPr>
        <w:t>。</w:t>
      </w:r>
    </w:p>
    <w:p w:rsidR="00D3248B" w:rsidRPr="00DD78D5" w:rsidRDefault="003D14CF" w:rsidP="007A7997">
      <w:pPr>
        <w:pStyle w:val="a7"/>
        <w:numPr>
          <w:ilvl w:val="0"/>
          <w:numId w:val="56"/>
        </w:numPr>
        <w:ind w:leftChars="0" w:firstLine="6"/>
      </w:pPr>
      <w:r>
        <w:rPr>
          <w:rFonts w:hint="eastAsia"/>
        </w:rPr>
        <w:t>【</w:t>
      </w:r>
      <w:r>
        <w:rPr>
          <w:rFonts w:hint="eastAsia"/>
        </w:rPr>
        <w:t>Q</w:t>
      </w:r>
      <w:r>
        <w:t>67</w:t>
      </w:r>
      <w:r>
        <w:t>_1</w:t>
      </w:r>
      <w:r>
        <w:rPr>
          <w:rFonts w:hint="eastAsia"/>
        </w:rPr>
        <w:t>】</w:t>
      </w:r>
      <w:r w:rsidR="00D3248B" w:rsidRPr="00DD78D5">
        <w:rPr>
          <w:rFonts w:hint="eastAsia"/>
        </w:rPr>
        <w:t>あなたが</w:t>
      </w:r>
      <w:r w:rsidR="00D3248B">
        <w:rPr>
          <w:rFonts w:hint="eastAsia"/>
        </w:rPr>
        <w:t>、他の人が使用している</w:t>
      </w:r>
      <w:r w:rsidR="00D3248B" w:rsidRPr="00DD78D5">
        <w:rPr>
          <w:rFonts w:hint="eastAsia"/>
        </w:rPr>
        <w:t>電子タバコの蒸気を吸うこと</w:t>
      </w:r>
    </w:p>
    <w:p w:rsidR="00D3248B" w:rsidRPr="00DD78D5" w:rsidRDefault="003D14CF" w:rsidP="007A7997">
      <w:pPr>
        <w:pStyle w:val="a7"/>
        <w:numPr>
          <w:ilvl w:val="0"/>
          <w:numId w:val="56"/>
        </w:numPr>
        <w:ind w:leftChars="0" w:firstLine="6"/>
      </w:pPr>
      <w:r>
        <w:rPr>
          <w:rFonts w:hint="eastAsia"/>
        </w:rPr>
        <w:t>【</w:t>
      </w:r>
      <w:r>
        <w:rPr>
          <w:rFonts w:hint="eastAsia"/>
        </w:rPr>
        <w:t>Q</w:t>
      </w:r>
      <w:r>
        <w:t>67</w:t>
      </w:r>
      <w:r>
        <w:t>_2</w:t>
      </w:r>
      <w:r>
        <w:rPr>
          <w:rFonts w:hint="eastAsia"/>
        </w:rPr>
        <w:t>】</w:t>
      </w:r>
      <w:r w:rsidR="00D3248B">
        <w:rPr>
          <w:rFonts w:hint="eastAsia"/>
        </w:rPr>
        <w:t>他の人が使用している</w:t>
      </w:r>
      <w:r w:rsidR="00D3248B" w:rsidRPr="00DD78D5">
        <w:rPr>
          <w:rFonts w:hint="eastAsia"/>
        </w:rPr>
        <w:t>電子タバコの蒸気により、あなたののどが痛くなった</w:t>
      </w:r>
    </w:p>
    <w:p w:rsidR="00D3248B" w:rsidRPr="00DD78D5" w:rsidRDefault="003D14CF" w:rsidP="007A7997">
      <w:pPr>
        <w:pStyle w:val="a7"/>
        <w:numPr>
          <w:ilvl w:val="0"/>
          <w:numId w:val="56"/>
        </w:numPr>
        <w:ind w:leftChars="0" w:firstLine="6"/>
      </w:pPr>
      <w:r>
        <w:rPr>
          <w:rFonts w:hint="eastAsia"/>
        </w:rPr>
        <w:t>【</w:t>
      </w:r>
      <w:r>
        <w:rPr>
          <w:rFonts w:hint="eastAsia"/>
        </w:rPr>
        <w:t>Q</w:t>
      </w:r>
      <w:r>
        <w:t>67</w:t>
      </w:r>
      <w:r>
        <w:t>_3</w:t>
      </w:r>
      <w:r>
        <w:rPr>
          <w:rFonts w:hint="eastAsia"/>
        </w:rPr>
        <w:t>】</w:t>
      </w:r>
      <w:r w:rsidR="00D3248B" w:rsidRPr="00DD78D5">
        <w:rPr>
          <w:rFonts w:hint="eastAsia"/>
        </w:rPr>
        <w:t>他の人</w:t>
      </w:r>
      <w:r w:rsidR="00D3248B">
        <w:rPr>
          <w:rFonts w:hint="eastAsia"/>
        </w:rPr>
        <w:t>が使用している</w:t>
      </w:r>
      <w:r w:rsidR="00D3248B" w:rsidRPr="00DD78D5">
        <w:rPr>
          <w:rFonts w:hint="eastAsia"/>
        </w:rPr>
        <w:t>電子タバコの蒸気により、あなたの目が痛くなった</w:t>
      </w:r>
    </w:p>
    <w:p w:rsidR="00D3248B" w:rsidRPr="00DD78D5" w:rsidRDefault="003D14CF" w:rsidP="007A7997">
      <w:pPr>
        <w:pStyle w:val="a7"/>
        <w:numPr>
          <w:ilvl w:val="0"/>
          <w:numId w:val="56"/>
        </w:numPr>
        <w:ind w:leftChars="0" w:firstLine="6"/>
      </w:pPr>
      <w:r>
        <w:rPr>
          <w:rFonts w:hint="eastAsia"/>
        </w:rPr>
        <w:t>【</w:t>
      </w:r>
      <w:r>
        <w:rPr>
          <w:rFonts w:hint="eastAsia"/>
        </w:rPr>
        <w:t>Q</w:t>
      </w:r>
      <w:r>
        <w:t>67</w:t>
      </w:r>
      <w:r>
        <w:t>_4</w:t>
      </w:r>
      <w:r>
        <w:rPr>
          <w:rFonts w:hint="eastAsia"/>
        </w:rPr>
        <w:t>】</w:t>
      </w:r>
      <w:r w:rsidR="00D3248B" w:rsidRPr="00DD78D5">
        <w:rPr>
          <w:rFonts w:hint="eastAsia"/>
        </w:rPr>
        <w:t>他の人</w:t>
      </w:r>
      <w:r w:rsidR="00D3248B">
        <w:rPr>
          <w:rFonts w:hint="eastAsia"/>
        </w:rPr>
        <w:t>が使用している</w:t>
      </w:r>
      <w:r w:rsidR="00D3248B" w:rsidRPr="00DD78D5">
        <w:rPr>
          <w:rFonts w:hint="eastAsia"/>
        </w:rPr>
        <w:t>電子タバコの蒸気により、あなたの気分が悪くなった</w:t>
      </w:r>
    </w:p>
    <w:p w:rsidR="00D3248B" w:rsidRPr="00DD78D5" w:rsidRDefault="003D14CF" w:rsidP="007A7997">
      <w:pPr>
        <w:pStyle w:val="a7"/>
        <w:numPr>
          <w:ilvl w:val="0"/>
          <w:numId w:val="56"/>
        </w:numPr>
        <w:ind w:leftChars="0" w:firstLine="6"/>
      </w:pPr>
      <w:r>
        <w:rPr>
          <w:rFonts w:hint="eastAsia"/>
        </w:rPr>
        <w:t>【</w:t>
      </w:r>
      <w:r>
        <w:rPr>
          <w:rFonts w:hint="eastAsia"/>
        </w:rPr>
        <w:t>Q</w:t>
      </w:r>
      <w:r>
        <w:t>67</w:t>
      </w:r>
      <w:r>
        <w:t>_5</w:t>
      </w:r>
      <w:r>
        <w:rPr>
          <w:rFonts w:hint="eastAsia"/>
        </w:rPr>
        <w:t>】</w:t>
      </w:r>
      <w:r w:rsidR="00D3248B" w:rsidRPr="00DD78D5">
        <w:rPr>
          <w:rFonts w:hint="eastAsia"/>
        </w:rPr>
        <w:t>他の人</w:t>
      </w:r>
      <w:r w:rsidR="00D3248B">
        <w:rPr>
          <w:rFonts w:hint="eastAsia"/>
        </w:rPr>
        <w:t>が使用している</w:t>
      </w:r>
      <w:r w:rsidR="00D3248B" w:rsidRPr="00DD78D5">
        <w:rPr>
          <w:rFonts w:hint="eastAsia"/>
        </w:rPr>
        <w:t>電子タバコの蒸気により、あなたに上記</w:t>
      </w:r>
      <w:r w:rsidR="00D3248B" w:rsidRPr="00DD78D5">
        <w:rPr>
          <w:rFonts w:hint="eastAsia"/>
        </w:rPr>
        <w:t>2-4</w:t>
      </w:r>
      <w:r w:rsidR="00D3248B" w:rsidRPr="00DD78D5">
        <w:rPr>
          <w:rFonts w:hint="eastAsia"/>
        </w:rPr>
        <w:t>以外のけがや症状があった</w:t>
      </w:r>
    </w:p>
    <w:p w:rsidR="00D3248B" w:rsidRPr="00DD78D5" w:rsidRDefault="00D3248B" w:rsidP="00D3248B">
      <w:r w:rsidRPr="00DD78D5">
        <w:rPr>
          <w:rFonts w:hint="eastAsia"/>
        </w:rPr>
        <w:t>選択肢</w:t>
      </w:r>
    </w:p>
    <w:p w:rsidR="00D3248B" w:rsidRPr="00DD78D5" w:rsidRDefault="00D3248B" w:rsidP="007A7997">
      <w:pPr>
        <w:pStyle w:val="a7"/>
        <w:numPr>
          <w:ilvl w:val="0"/>
          <w:numId w:val="57"/>
        </w:numPr>
        <w:ind w:leftChars="0" w:firstLine="6"/>
      </w:pPr>
      <w:r w:rsidRPr="00DD78D5">
        <w:rPr>
          <w:rFonts w:hint="eastAsia"/>
        </w:rPr>
        <w:t>全くなかった</w:t>
      </w:r>
    </w:p>
    <w:p w:rsidR="00D3248B" w:rsidRPr="00DD78D5" w:rsidRDefault="00D3248B" w:rsidP="007A7997">
      <w:pPr>
        <w:pStyle w:val="a7"/>
        <w:numPr>
          <w:ilvl w:val="0"/>
          <w:numId w:val="57"/>
        </w:numPr>
        <w:ind w:leftChars="0" w:firstLine="6"/>
      </w:pPr>
      <w:r w:rsidRPr="00DD78D5">
        <w:rPr>
          <w:rFonts w:hint="eastAsia"/>
        </w:rPr>
        <w:lastRenderedPageBreak/>
        <w:t>1</w:t>
      </w:r>
      <w:r w:rsidRPr="00DD78D5">
        <w:rPr>
          <w:rFonts w:hint="eastAsia"/>
        </w:rPr>
        <w:t>回あった</w:t>
      </w:r>
    </w:p>
    <w:p w:rsidR="00D3248B" w:rsidRPr="00DD78D5" w:rsidRDefault="00D3248B" w:rsidP="007A7997">
      <w:pPr>
        <w:pStyle w:val="a7"/>
        <w:numPr>
          <w:ilvl w:val="0"/>
          <w:numId w:val="57"/>
        </w:numPr>
        <w:ind w:leftChars="0" w:firstLine="6"/>
      </w:pPr>
      <w:r w:rsidRPr="00DD78D5">
        <w:rPr>
          <w:rFonts w:hint="eastAsia"/>
        </w:rPr>
        <w:t>2</w:t>
      </w:r>
      <w:r w:rsidRPr="00DD78D5">
        <w:rPr>
          <w:rFonts w:hint="eastAsia"/>
        </w:rPr>
        <w:t>回あった</w:t>
      </w:r>
    </w:p>
    <w:p w:rsidR="00D3248B" w:rsidRPr="00DD78D5" w:rsidRDefault="00D3248B" w:rsidP="007A7997">
      <w:pPr>
        <w:pStyle w:val="a7"/>
        <w:numPr>
          <w:ilvl w:val="0"/>
          <w:numId w:val="57"/>
        </w:numPr>
        <w:ind w:leftChars="0" w:firstLine="6"/>
      </w:pPr>
      <w:r w:rsidRPr="00DD78D5">
        <w:rPr>
          <w:rFonts w:hint="eastAsia"/>
        </w:rPr>
        <w:t>3</w:t>
      </w:r>
      <w:r w:rsidRPr="00DD78D5">
        <w:rPr>
          <w:rFonts w:hint="eastAsia"/>
        </w:rPr>
        <w:t>回あった</w:t>
      </w:r>
    </w:p>
    <w:p w:rsidR="00D3248B" w:rsidRPr="00DD78D5" w:rsidRDefault="00D3248B" w:rsidP="007A7997">
      <w:pPr>
        <w:pStyle w:val="a7"/>
        <w:numPr>
          <w:ilvl w:val="0"/>
          <w:numId w:val="57"/>
        </w:numPr>
        <w:ind w:leftChars="0" w:firstLine="6"/>
      </w:pPr>
      <w:r w:rsidRPr="00DD78D5">
        <w:rPr>
          <w:rFonts w:hint="eastAsia"/>
        </w:rPr>
        <w:t>4</w:t>
      </w:r>
      <w:r w:rsidRPr="00DD78D5">
        <w:rPr>
          <w:rFonts w:hint="eastAsia"/>
        </w:rPr>
        <w:t>回あった</w:t>
      </w:r>
    </w:p>
    <w:p w:rsidR="00D3248B" w:rsidRPr="00DD78D5" w:rsidRDefault="00D3248B" w:rsidP="007A7997">
      <w:pPr>
        <w:pStyle w:val="a7"/>
        <w:numPr>
          <w:ilvl w:val="0"/>
          <w:numId w:val="57"/>
        </w:numPr>
        <w:ind w:leftChars="0" w:firstLine="6"/>
      </w:pPr>
      <w:r w:rsidRPr="00DD78D5">
        <w:rPr>
          <w:rFonts w:hint="eastAsia"/>
        </w:rPr>
        <w:t>5</w:t>
      </w:r>
      <w:r w:rsidRPr="00DD78D5">
        <w:rPr>
          <w:rFonts w:hint="eastAsia"/>
        </w:rPr>
        <w:t>回以上あった</w:t>
      </w:r>
    </w:p>
    <w:p w:rsidR="000509A8" w:rsidRPr="00DD78D5" w:rsidRDefault="000509A8" w:rsidP="00CC29D5">
      <w:pPr>
        <w:pStyle w:val="a7"/>
        <w:ind w:leftChars="0" w:left="420"/>
      </w:pPr>
    </w:p>
    <w:p w:rsidR="00CF4E88" w:rsidRDefault="00FB795A" w:rsidP="00CF4E88">
      <w:r>
        <w:rPr>
          <w:rFonts w:hint="eastAsia"/>
        </w:rPr>
        <w:t>Q68</w:t>
      </w:r>
      <w:r w:rsidR="00CF4E88" w:rsidRPr="00DD78D5">
        <w:rPr>
          <w:rFonts w:hint="eastAsia"/>
        </w:rPr>
        <w:t>◆タバコを吸うために夜目が覚めることが</w:t>
      </w:r>
      <w:r w:rsidR="00F121B8" w:rsidRPr="00DD78D5">
        <w:rPr>
          <w:rFonts w:hint="eastAsia"/>
        </w:rPr>
        <w:t>、時々</w:t>
      </w:r>
      <w:r w:rsidR="00CF4E88" w:rsidRPr="00DD78D5">
        <w:rPr>
          <w:rFonts w:hint="eastAsia"/>
        </w:rPr>
        <w:t>あります（ありました）か</w:t>
      </w:r>
      <w:r>
        <w:rPr>
          <w:rFonts w:hint="eastAsia"/>
        </w:rPr>
        <w:t>。</w:t>
      </w:r>
    </w:p>
    <w:p w:rsidR="00047DBF" w:rsidRPr="00DD78D5" w:rsidRDefault="00047DBF" w:rsidP="00CF4E88">
      <w:pPr>
        <w:rPr>
          <w:rFonts w:hint="eastAsia"/>
        </w:rPr>
      </w:pPr>
      <w:r>
        <w:rPr>
          <w:rFonts w:hint="eastAsia"/>
        </w:rPr>
        <w:t>【</w:t>
      </w:r>
      <w:r>
        <w:rPr>
          <w:rFonts w:hint="eastAsia"/>
        </w:rPr>
        <w:t>Q</w:t>
      </w:r>
      <w:r>
        <w:t>6</w:t>
      </w:r>
      <w:r>
        <w:t>8</w:t>
      </w:r>
      <w:r>
        <w:rPr>
          <w:rFonts w:hint="eastAsia"/>
        </w:rPr>
        <w:t>】</w:t>
      </w:r>
    </w:p>
    <w:p w:rsidR="00CF4E88" w:rsidRPr="00DD78D5" w:rsidRDefault="00F121B8" w:rsidP="007A7997">
      <w:pPr>
        <w:pStyle w:val="a7"/>
        <w:numPr>
          <w:ilvl w:val="0"/>
          <w:numId w:val="64"/>
        </w:numPr>
        <w:ind w:leftChars="0" w:firstLine="6"/>
      </w:pPr>
      <w:r w:rsidRPr="00DD78D5">
        <w:rPr>
          <w:rFonts w:hint="eastAsia"/>
        </w:rPr>
        <w:t>はい</w:t>
      </w:r>
    </w:p>
    <w:p w:rsidR="00CF4E88" w:rsidRPr="00DD78D5" w:rsidRDefault="00F121B8" w:rsidP="007A7997">
      <w:pPr>
        <w:pStyle w:val="a7"/>
        <w:numPr>
          <w:ilvl w:val="0"/>
          <w:numId w:val="64"/>
        </w:numPr>
        <w:ind w:leftChars="0" w:firstLine="6"/>
      </w:pPr>
      <w:r w:rsidRPr="00DD78D5">
        <w:rPr>
          <w:rFonts w:hint="eastAsia"/>
        </w:rPr>
        <w:t>いいえ</w:t>
      </w:r>
    </w:p>
    <w:p w:rsidR="00F121B8" w:rsidRPr="00DD78D5" w:rsidRDefault="00F121B8" w:rsidP="00F121B8"/>
    <w:p w:rsidR="00F121B8" w:rsidRPr="00DD78D5" w:rsidRDefault="00FB795A" w:rsidP="00F121B8">
      <w:r>
        <w:rPr>
          <w:rFonts w:hint="eastAsia"/>
        </w:rPr>
        <w:t>Q69</w:t>
      </w:r>
      <w:r w:rsidR="00F121B8" w:rsidRPr="00DD78D5">
        <w:rPr>
          <w:rFonts w:hint="eastAsia"/>
        </w:rPr>
        <w:t>★</w:t>
      </w:r>
      <w:r>
        <w:rPr>
          <w:rFonts w:hint="eastAsia"/>
        </w:rPr>
        <w:t>Q68</w:t>
      </w:r>
      <w:r>
        <w:rPr>
          <w:rFonts w:hint="eastAsia"/>
        </w:rPr>
        <w:t>に１</w:t>
      </w:r>
      <w:r w:rsidR="00F121B8" w:rsidRPr="00DD78D5">
        <w:rPr>
          <w:rFonts w:hint="eastAsia"/>
        </w:rPr>
        <w:t>と答えた場合</w:t>
      </w:r>
    </w:p>
    <w:p w:rsidR="00F121B8" w:rsidRDefault="00F121B8" w:rsidP="00F121B8">
      <w:r w:rsidRPr="00DD78D5">
        <w:rPr>
          <w:rFonts w:hint="eastAsia"/>
        </w:rPr>
        <w:t xml:space="preserve">　タバコを吸うために夜目が覚めることが、どれくらいあります（ありました）か</w:t>
      </w:r>
      <w:r w:rsidR="00FB795A">
        <w:rPr>
          <w:rFonts w:hint="eastAsia"/>
        </w:rPr>
        <w:t>。</w:t>
      </w:r>
    </w:p>
    <w:p w:rsidR="00047DBF" w:rsidRPr="00DD78D5" w:rsidRDefault="00047DBF" w:rsidP="00F121B8">
      <w:pPr>
        <w:rPr>
          <w:rFonts w:hint="eastAsia"/>
        </w:rPr>
      </w:pPr>
      <w:r>
        <w:rPr>
          <w:rFonts w:hint="eastAsia"/>
        </w:rPr>
        <w:t>【</w:t>
      </w:r>
      <w:r>
        <w:rPr>
          <w:rFonts w:hint="eastAsia"/>
        </w:rPr>
        <w:t>Q</w:t>
      </w:r>
      <w:r>
        <w:t>6</w:t>
      </w:r>
      <w:r>
        <w:t>9</w:t>
      </w:r>
      <w:r>
        <w:rPr>
          <w:rFonts w:hint="eastAsia"/>
        </w:rPr>
        <w:t>】</w:t>
      </w:r>
    </w:p>
    <w:p w:rsidR="00F121B8" w:rsidRPr="00DD78D5" w:rsidRDefault="00F121B8" w:rsidP="007A7997">
      <w:pPr>
        <w:pStyle w:val="a7"/>
        <w:numPr>
          <w:ilvl w:val="0"/>
          <w:numId w:val="48"/>
        </w:numPr>
        <w:ind w:leftChars="0" w:firstLine="6"/>
      </w:pPr>
      <w:r w:rsidRPr="00DD78D5">
        <w:rPr>
          <w:rFonts w:hint="eastAsia"/>
        </w:rPr>
        <w:t>ほとんど毎日</w:t>
      </w:r>
    </w:p>
    <w:p w:rsidR="00F121B8" w:rsidRPr="00DD78D5" w:rsidRDefault="00F121B8" w:rsidP="007A7997">
      <w:pPr>
        <w:pStyle w:val="a7"/>
        <w:numPr>
          <w:ilvl w:val="0"/>
          <w:numId w:val="48"/>
        </w:numPr>
        <w:ind w:leftChars="0" w:firstLine="6"/>
      </w:pPr>
      <w:r w:rsidRPr="00DD78D5">
        <w:rPr>
          <w:rFonts w:hint="eastAsia"/>
        </w:rPr>
        <w:t>週に</w:t>
      </w:r>
      <w:r w:rsidRPr="00DD78D5">
        <w:rPr>
          <w:rFonts w:hint="eastAsia"/>
        </w:rPr>
        <w:t>5</w:t>
      </w:r>
      <w:r w:rsidRPr="00DD78D5">
        <w:rPr>
          <w:rFonts w:hint="eastAsia"/>
        </w:rPr>
        <w:t>回</w:t>
      </w:r>
    </w:p>
    <w:p w:rsidR="00F121B8" w:rsidRPr="00DD78D5" w:rsidRDefault="00F121B8" w:rsidP="007A7997">
      <w:pPr>
        <w:pStyle w:val="a7"/>
        <w:numPr>
          <w:ilvl w:val="0"/>
          <w:numId w:val="48"/>
        </w:numPr>
        <w:ind w:leftChars="0" w:firstLine="6"/>
      </w:pPr>
      <w:r w:rsidRPr="00DD78D5">
        <w:rPr>
          <w:rFonts w:hint="eastAsia"/>
        </w:rPr>
        <w:t>週に</w:t>
      </w:r>
      <w:r w:rsidRPr="00DD78D5">
        <w:rPr>
          <w:rFonts w:hint="eastAsia"/>
        </w:rPr>
        <w:t>4</w:t>
      </w:r>
      <w:r w:rsidRPr="00DD78D5">
        <w:rPr>
          <w:rFonts w:hint="eastAsia"/>
        </w:rPr>
        <w:t>回</w:t>
      </w:r>
    </w:p>
    <w:p w:rsidR="00F121B8" w:rsidRPr="00DD78D5" w:rsidRDefault="00F121B8" w:rsidP="007A7997">
      <w:pPr>
        <w:pStyle w:val="a7"/>
        <w:numPr>
          <w:ilvl w:val="0"/>
          <w:numId w:val="48"/>
        </w:numPr>
        <w:ind w:leftChars="0" w:firstLine="6"/>
      </w:pPr>
      <w:r w:rsidRPr="00DD78D5">
        <w:rPr>
          <w:rFonts w:hint="eastAsia"/>
        </w:rPr>
        <w:t>週に</w:t>
      </w:r>
      <w:r w:rsidRPr="00DD78D5">
        <w:rPr>
          <w:rFonts w:hint="eastAsia"/>
        </w:rPr>
        <w:t>3</w:t>
      </w:r>
      <w:r w:rsidRPr="00DD78D5">
        <w:rPr>
          <w:rFonts w:hint="eastAsia"/>
        </w:rPr>
        <w:t>回</w:t>
      </w:r>
    </w:p>
    <w:p w:rsidR="00F121B8" w:rsidRPr="00DD78D5" w:rsidRDefault="00F121B8" w:rsidP="007A7997">
      <w:pPr>
        <w:pStyle w:val="a7"/>
        <w:numPr>
          <w:ilvl w:val="0"/>
          <w:numId w:val="48"/>
        </w:numPr>
        <w:ind w:leftChars="0" w:firstLine="6"/>
      </w:pPr>
      <w:r w:rsidRPr="00DD78D5">
        <w:rPr>
          <w:rFonts w:hint="eastAsia"/>
        </w:rPr>
        <w:t>週に</w:t>
      </w:r>
      <w:r w:rsidRPr="00DD78D5">
        <w:rPr>
          <w:rFonts w:hint="eastAsia"/>
        </w:rPr>
        <w:t>2</w:t>
      </w:r>
      <w:r w:rsidRPr="00DD78D5">
        <w:rPr>
          <w:rFonts w:hint="eastAsia"/>
        </w:rPr>
        <w:t>回</w:t>
      </w:r>
    </w:p>
    <w:p w:rsidR="00F121B8" w:rsidRPr="00DD78D5" w:rsidRDefault="00F121B8" w:rsidP="007A7997">
      <w:pPr>
        <w:pStyle w:val="a7"/>
        <w:numPr>
          <w:ilvl w:val="0"/>
          <w:numId w:val="48"/>
        </w:numPr>
        <w:ind w:leftChars="0" w:firstLine="6"/>
      </w:pPr>
      <w:r w:rsidRPr="00DD78D5">
        <w:rPr>
          <w:rFonts w:hint="eastAsia"/>
        </w:rPr>
        <w:t>週に</w:t>
      </w:r>
      <w:r w:rsidRPr="00DD78D5">
        <w:rPr>
          <w:rFonts w:hint="eastAsia"/>
        </w:rPr>
        <w:t>1</w:t>
      </w:r>
      <w:r w:rsidRPr="00DD78D5">
        <w:rPr>
          <w:rFonts w:hint="eastAsia"/>
        </w:rPr>
        <w:t>回</w:t>
      </w:r>
    </w:p>
    <w:p w:rsidR="00E9024A" w:rsidRPr="00DD78D5" w:rsidRDefault="00F121B8" w:rsidP="007A7997">
      <w:pPr>
        <w:pStyle w:val="a7"/>
        <w:numPr>
          <w:ilvl w:val="0"/>
          <w:numId w:val="48"/>
        </w:numPr>
        <w:ind w:leftChars="0" w:firstLine="6"/>
      </w:pPr>
      <w:r w:rsidRPr="00DD78D5">
        <w:rPr>
          <w:rFonts w:hint="eastAsia"/>
        </w:rPr>
        <w:t>週に</w:t>
      </w:r>
      <w:r w:rsidRPr="00DD78D5">
        <w:rPr>
          <w:rFonts w:hint="eastAsia"/>
        </w:rPr>
        <w:t>1</w:t>
      </w:r>
      <w:r w:rsidRPr="00DD78D5">
        <w:rPr>
          <w:rFonts w:hint="eastAsia"/>
        </w:rPr>
        <w:t>回未満</w:t>
      </w:r>
    </w:p>
    <w:p w:rsidR="00FB795A" w:rsidRPr="00664D10" w:rsidRDefault="00FB795A" w:rsidP="00FB795A"/>
    <w:p w:rsidR="00FB795A" w:rsidRDefault="00FB795A" w:rsidP="00FB795A">
      <w:r>
        <w:rPr>
          <w:rFonts w:hint="eastAsia"/>
        </w:rPr>
        <w:t>Q70</w:t>
      </w:r>
      <w:r w:rsidRPr="00DD78D5">
        <w:rPr>
          <w:rFonts w:hint="eastAsia"/>
        </w:rPr>
        <w:t>◆</w:t>
      </w:r>
      <w:r w:rsidRPr="00DD78D5">
        <w:t>起床後何分で最初の喫煙をしますか</w:t>
      </w:r>
      <w:r w:rsidRPr="00DD78D5">
        <w:rPr>
          <w:rFonts w:hint="eastAsia"/>
        </w:rPr>
        <w:t>（していましたか）</w:t>
      </w:r>
      <w:r w:rsidRPr="00DD78D5">
        <w:t>。</w:t>
      </w:r>
    </w:p>
    <w:p w:rsidR="00047DBF" w:rsidRPr="00DD78D5" w:rsidRDefault="00047DBF" w:rsidP="00FB795A">
      <w:pPr>
        <w:rPr>
          <w:rFonts w:hint="eastAsia"/>
        </w:rPr>
      </w:pPr>
      <w:r>
        <w:rPr>
          <w:rFonts w:hint="eastAsia"/>
        </w:rPr>
        <w:t>【</w:t>
      </w:r>
      <w:r>
        <w:rPr>
          <w:rFonts w:hint="eastAsia"/>
        </w:rPr>
        <w:t>Q</w:t>
      </w:r>
      <w:r>
        <w:t>70</w:t>
      </w:r>
      <w:r>
        <w:rPr>
          <w:rFonts w:hint="eastAsia"/>
        </w:rPr>
        <w:t>】</w:t>
      </w:r>
    </w:p>
    <w:p w:rsidR="00FB795A" w:rsidRPr="00DD78D5" w:rsidRDefault="00FB795A" w:rsidP="007A7997">
      <w:pPr>
        <w:pStyle w:val="a7"/>
        <w:numPr>
          <w:ilvl w:val="0"/>
          <w:numId w:val="43"/>
        </w:numPr>
        <w:ind w:leftChars="0" w:firstLine="6"/>
      </w:pPr>
      <w:r w:rsidRPr="00DD78D5">
        <w:t>5</w:t>
      </w:r>
      <w:r w:rsidRPr="00DD78D5">
        <w:t>分以内</w:t>
      </w:r>
    </w:p>
    <w:p w:rsidR="00FB795A" w:rsidRPr="00DD78D5" w:rsidRDefault="00FB795A" w:rsidP="007A7997">
      <w:pPr>
        <w:pStyle w:val="a7"/>
        <w:numPr>
          <w:ilvl w:val="0"/>
          <w:numId w:val="43"/>
        </w:numPr>
        <w:ind w:leftChars="0" w:firstLine="6"/>
      </w:pPr>
      <w:r w:rsidRPr="00DD78D5">
        <w:t>6-</w:t>
      </w:r>
      <w:r w:rsidRPr="00DD78D5">
        <w:rPr>
          <w:rFonts w:hint="eastAsia"/>
        </w:rPr>
        <w:t>15</w:t>
      </w:r>
      <w:r w:rsidRPr="00DD78D5">
        <w:t>分</w:t>
      </w:r>
    </w:p>
    <w:p w:rsidR="00FB795A" w:rsidRPr="00DD78D5" w:rsidRDefault="00FB795A" w:rsidP="007A7997">
      <w:pPr>
        <w:pStyle w:val="a7"/>
        <w:numPr>
          <w:ilvl w:val="0"/>
          <w:numId w:val="43"/>
        </w:numPr>
        <w:ind w:leftChars="0" w:firstLine="6"/>
      </w:pPr>
      <w:r w:rsidRPr="00DD78D5">
        <w:rPr>
          <w:rFonts w:hint="eastAsia"/>
        </w:rPr>
        <w:t>16-30</w:t>
      </w:r>
      <w:r w:rsidRPr="00DD78D5">
        <w:rPr>
          <w:rFonts w:hint="eastAsia"/>
        </w:rPr>
        <w:t>分</w:t>
      </w:r>
    </w:p>
    <w:p w:rsidR="00FB795A" w:rsidRPr="00DD78D5" w:rsidRDefault="00FB795A" w:rsidP="007A7997">
      <w:pPr>
        <w:pStyle w:val="a7"/>
        <w:numPr>
          <w:ilvl w:val="0"/>
          <w:numId w:val="43"/>
        </w:numPr>
        <w:ind w:leftChars="0" w:firstLine="6"/>
      </w:pPr>
      <w:r w:rsidRPr="00DD78D5">
        <w:t>31-60</w:t>
      </w:r>
      <w:r w:rsidRPr="00DD78D5">
        <w:t>分</w:t>
      </w:r>
    </w:p>
    <w:p w:rsidR="00FB795A" w:rsidRPr="00DD78D5" w:rsidRDefault="00FB795A" w:rsidP="007A7997">
      <w:pPr>
        <w:pStyle w:val="a7"/>
        <w:numPr>
          <w:ilvl w:val="0"/>
          <w:numId w:val="43"/>
        </w:numPr>
        <w:ind w:leftChars="0" w:firstLine="6"/>
      </w:pPr>
      <w:r w:rsidRPr="00DD78D5">
        <w:t>61</w:t>
      </w:r>
      <w:r w:rsidRPr="00DD78D5">
        <w:rPr>
          <w:rFonts w:hint="eastAsia"/>
        </w:rPr>
        <w:t>-120</w:t>
      </w:r>
      <w:r w:rsidRPr="00DD78D5">
        <w:t>分</w:t>
      </w:r>
    </w:p>
    <w:p w:rsidR="00FB795A" w:rsidRPr="00DD78D5" w:rsidRDefault="00FB795A" w:rsidP="007A7997">
      <w:pPr>
        <w:pStyle w:val="a7"/>
        <w:numPr>
          <w:ilvl w:val="0"/>
          <w:numId w:val="43"/>
        </w:numPr>
        <w:ind w:leftChars="0" w:firstLine="6"/>
      </w:pPr>
      <w:r w:rsidRPr="00DD78D5">
        <w:rPr>
          <w:rFonts w:hint="eastAsia"/>
        </w:rPr>
        <w:t>121</w:t>
      </w:r>
      <w:r w:rsidRPr="00DD78D5">
        <w:rPr>
          <w:rFonts w:hint="eastAsia"/>
        </w:rPr>
        <w:t>分</w:t>
      </w:r>
      <w:r w:rsidRPr="00DD78D5">
        <w:t>以後</w:t>
      </w:r>
    </w:p>
    <w:p w:rsidR="00F53D85" w:rsidRPr="00DD78D5" w:rsidRDefault="00F53D85" w:rsidP="00F53D85">
      <w:pPr>
        <w:pStyle w:val="a7"/>
        <w:ind w:leftChars="0" w:left="426"/>
      </w:pPr>
    </w:p>
    <w:p w:rsidR="00F53D85" w:rsidRDefault="00FB795A" w:rsidP="00F53D85">
      <w:r>
        <w:rPr>
          <w:rFonts w:hint="eastAsia"/>
        </w:rPr>
        <w:t>Q71</w:t>
      </w:r>
      <w:r w:rsidR="00F53D85" w:rsidRPr="00DD78D5">
        <w:rPr>
          <w:rFonts w:hint="eastAsia"/>
        </w:rPr>
        <w:t>◆これまでに</w:t>
      </w:r>
      <w:r w:rsidR="00F53D85" w:rsidRPr="00DD78D5">
        <w:t>タバコがほしくてほしくてたまらなくなることがありましたか。</w:t>
      </w:r>
    </w:p>
    <w:p w:rsidR="003A47B1" w:rsidRPr="00DD78D5" w:rsidRDefault="003A47B1" w:rsidP="00F53D85">
      <w:pPr>
        <w:rPr>
          <w:rFonts w:hint="eastAsia"/>
        </w:rPr>
      </w:pPr>
      <w:r>
        <w:rPr>
          <w:rFonts w:hint="eastAsia"/>
        </w:rPr>
        <w:t>【</w:t>
      </w:r>
      <w:r>
        <w:rPr>
          <w:rFonts w:hint="eastAsia"/>
        </w:rPr>
        <w:t>Q</w:t>
      </w:r>
      <w:r>
        <w:t>71</w:t>
      </w:r>
      <w:r>
        <w:rPr>
          <w:rFonts w:hint="eastAsia"/>
        </w:rPr>
        <w:t>】</w:t>
      </w:r>
    </w:p>
    <w:p w:rsidR="00F53D85" w:rsidRPr="00DD78D5" w:rsidRDefault="0098633B" w:rsidP="007A7997">
      <w:pPr>
        <w:pStyle w:val="a7"/>
        <w:numPr>
          <w:ilvl w:val="0"/>
          <w:numId w:val="50"/>
        </w:numPr>
        <w:ind w:leftChars="0" w:firstLine="6"/>
      </w:pPr>
      <w:r w:rsidRPr="00DD78D5">
        <w:rPr>
          <w:rFonts w:hint="eastAsia"/>
        </w:rPr>
        <w:t>はい</w:t>
      </w:r>
    </w:p>
    <w:p w:rsidR="0098633B" w:rsidRPr="00DD78D5" w:rsidRDefault="0098633B" w:rsidP="007A7997">
      <w:pPr>
        <w:pStyle w:val="a7"/>
        <w:numPr>
          <w:ilvl w:val="0"/>
          <w:numId w:val="50"/>
        </w:numPr>
        <w:ind w:leftChars="0" w:firstLine="6"/>
      </w:pPr>
      <w:r w:rsidRPr="00DD78D5">
        <w:rPr>
          <w:rFonts w:hint="eastAsia"/>
        </w:rPr>
        <w:t>いいえ</w:t>
      </w:r>
    </w:p>
    <w:p w:rsidR="006D53C3" w:rsidRPr="00DD78D5" w:rsidRDefault="006D53C3" w:rsidP="00CC29D5">
      <w:pPr>
        <w:pStyle w:val="a7"/>
        <w:ind w:leftChars="0" w:left="420"/>
      </w:pPr>
    </w:p>
    <w:p w:rsidR="00367B30" w:rsidRPr="00DD78D5" w:rsidRDefault="00367B30" w:rsidP="00367B30">
      <w:r w:rsidRPr="00DD78D5">
        <w:rPr>
          <w:rFonts w:hint="eastAsia"/>
        </w:rPr>
        <w:t>★</w:t>
      </w:r>
      <w:r w:rsidR="00FB795A">
        <w:rPr>
          <w:rFonts w:hint="eastAsia"/>
        </w:rPr>
        <w:t>Q71</w:t>
      </w:r>
      <w:r w:rsidR="00FB795A">
        <w:rPr>
          <w:rFonts w:hint="eastAsia"/>
        </w:rPr>
        <w:t>に１</w:t>
      </w:r>
      <w:r w:rsidRPr="00DD78D5">
        <w:rPr>
          <w:rFonts w:hint="eastAsia"/>
        </w:rPr>
        <w:t>と答えた場合</w:t>
      </w:r>
    </w:p>
    <w:p w:rsidR="006D53C3" w:rsidRDefault="00FB795A" w:rsidP="006D53C3">
      <w:pPr>
        <w:pStyle w:val="a7"/>
        <w:ind w:leftChars="0" w:left="0"/>
      </w:pPr>
      <w:r>
        <w:rPr>
          <w:rFonts w:hint="eastAsia"/>
        </w:rPr>
        <w:t>Q72</w:t>
      </w:r>
      <w:r w:rsidR="006D53C3" w:rsidRPr="00DD78D5">
        <w:rPr>
          <w:rFonts w:hint="eastAsia"/>
        </w:rPr>
        <w:t>◆最近</w:t>
      </w:r>
      <w:r w:rsidR="006D53C3" w:rsidRPr="00DD78D5">
        <w:rPr>
          <w:rFonts w:hint="eastAsia"/>
        </w:rPr>
        <w:t>1</w:t>
      </w:r>
      <w:r w:rsidR="006D53C3" w:rsidRPr="00DD78D5">
        <w:rPr>
          <w:rFonts w:hint="eastAsia"/>
        </w:rPr>
        <w:t>週間</w:t>
      </w:r>
      <w:r w:rsidR="0098633B" w:rsidRPr="00DD78D5">
        <w:rPr>
          <w:rFonts w:hint="eastAsia"/>
        </w:rPr>
        <w:t>の間</w:t>
      </w:r>
      <w:r w:rsidR="006D53C3" w:rsidRPr="00DD78D5">
        <w:rPr>
          <w:rFonts w:hint="eastAsia"/>
        </w:rPr>
        <w:t>、</w:t>
      </w:r>
      <w:r w:rsidR="0098633B" w:rsidRPr="00DD78D5">
        <w:t>タバコがほしくてほしくてたまらなくなること</w:t>
      </w:r>
      <w:r w:rsidR="0098633B" w:rsidRPr="00DD78D5">
        <w:rPr>
          <w:rFonts w:hint="eastAsia"/>
        </w:rPr>
        <w:t>が、どれくらいありましたか</w:t>
      </w:r>
      <w:r>
        <w:rPr>
          <w:rFonts w:hint="eastAsia"/>
        </w:rPr>
        <w:t>。</w:t>
      </w:r>
    </w:p>
    <w:p w:rsidR="003A47B1" w:rsidRPr="00DD78D5" w:rsidRDefault="003A47B1" w:rsidP="006D53C3">
      <w:pPr>
        <w:pStyle w:val="a7"/>
        <w:ind w:leftChars="0" w:left="0"/>
        <w:rPr>
          <w:rFonts w:hint="eastAsia"/>
        </w:rPr>
      </w:pPr>
      <w:r>
        <w:rPr>
          <w:rFonts w:hint="eastAsia"/>
        </w:rPr>
        <w:t>【</w:t>
      </w:r>
      <w:r>
        <w:rPr>
          <w:rFonts w:hint="eastAsia"/>
        </w:rPr>
        <w:t>Q</w:t>
      </w:r>
      <w:r>
        <w:t>72</w:t>
      </w:r>
      <w:r>
        <w:rPr>
          <w:rFonts w:hint="eastAsia"/>
        </w:rPr>
        <w:t>】</w:t>
      </w:r>
    </w:p>
    <w:p w:rsidR="0098633B" w:rsidRPr="00DD78D5" w:rsidRDefault="0098633B" w:rsidP="007A7997">
      <w:pPr>
        <w:pStyle w:val="a7"/>
        <w:numPr>
          <w:ilvl w:val="0"/>
          <w:numId w:val="58"/>
        </w:numPr>
        <w:ind w:leftChars="0"/>
      </w:pPr>
      <w:r w:rsidRPr="00DD78D5">
        <w:rPr>
          <w:rFonts w:hint="eastAsia"/>
        </w:rPr>
        <w:t>ほとんど毎日</w:t>
      </w:r>
    </w:p>
    <w:p w:rsidR="0098633B" w:rsidRPr="00DD78D5" w:rsidRDefault="0098633B" w:rsidP="007A7997">
      <w:pPr>
        <w:pStyle w:val="a7"/>
        <w:numPr>
          <w:ilvl w:val="0"/>
          <w:numId w:val="58"/>
        </w:numPr>
        <w:ind w:leftChars="0"/>
      </w:pPr>
      <w:r w:rsidRPr="00DD78D5">
        <w:rPr>
          <w:rFonts w:hint="eastAsia"/>
        </w:rPr>
        <w:t>週に</w:t>
      </w:r>
      <w:r w:rsidRPr="00DD78D5">
        <w:rPr>
          <w:rFonts w:hint="eastAsia"/>
        </w:rPr>
        <w:t>5</w:t>
      </w:r>
      <w:r w:rsidRPr="00DD78D5">
        <w:rPr>
          <w:rFonts w:hint="eastAsia"/>
        </w:rPr>
        <w:t>回</w:t>
      </w:r>
    </w:p>
    <w:p w:rsidR="0098633B" w:rsidRPr="00DD78D5" w:rsidRDefault="0098633B" w:rsidP="007A7997">
      <w:pPr>
        <w:pStyle w:val="a7"/>
        <w:numPr>
          <w:ilvl w:val="0"/>
          <w:numId w:val="58"/>
        </w:numPr>
        <w:ind w:leftChars="0"/>
      </w:pPr>
      <w:r w:rsidRPr="00DD78D5">
        <w:rPr>
          <w:rFonts w:hint="eastAsia"/>
        </w:rPr>
        <w:t>週に</w:t>
      </w:r>
      <w:r w:rsidRPr="00DD78D5">
        <w:rPr>
          <w:rFonts w:hint="eastAsia"/>
        </w:rPr>
        <w:t>4</w:t>
      </w:r>
      <w:r w:rsidRPr="00DD78D5">
        <w:rPr>
          <w:rFonts w:hint="eastAsia"/>
        </w:rPr>
        <w:t>回</w:t>
      </w:r>
    </w:p>
    <w:p w:rsidR="0098633B" w:rsidRPr="00DD78D5" w:rsidRDefault="0098633B" w:rsidP="007A7997">
      <w:pPr>
        <w:pStyle w:val="a7"/>
        <w:numPr>
          <w:ilvl w:val="0"/>
          <w:numId w:val="58"/>
        </w:numPr>
        <w:ind w:leftChars="0"/>
      </w:pPr>
      <w:r w:rsidRPr="00DD78D5">
        <w:rPr>
          <w:rFonts w:hint="eastAsia"/>
        </w:rPr>
        <w:t>週に</w:t>
      </w:r>
      <w:r w:rsidRPr="00DD78D5">
        <w:rPr>
          <w:rFonts w:hint="eastAsia"/>
        </w:rPr>
        <w:t>3</w:t>
      </w:r>
      <w:r w:rsidRPr="00DD78D5">
        <w:rPr>
          <w:rFonts w:hint="eastAsia"/>
        </w:rPr>
        <w:t>回</w:t>
      </w:r>
    </w:p>
    <w:p w:rsidR="0098633B" w:rsidRPr="00DD78D5" w:rsidRDefault="0098633B" w:rsidP="007A7997">
      <w:pPr>
        <w:pStyle w:val="a7"/>
        <w:numPr>
          <w:ilvl w:val="0"/>
          <w:numId w:val="58"/>
        </w:numPr>
        <w:ind w:leftChars="0"/>
      </w:pPr>
      <w:r w:rsidRPr="00DD78D5">
        <w:rPr>
          <w:rFonts w:hint="eastAsia"/>
        </w:rPr>
        <w:t>週に</w:t>
      </w:r>
      <w:r w:rsidRPr="00DD78D5">
        <w:rPr>
          <w:rFonts w:hint="eastAsia"/>
        </w:rPr>
        <w:t>2</w:t>
      </w:r>
      <w:r w:rsidRPr="00DD78D5">
        <w:rPr>
          <w:rFonts w:hint="eastAsia"/>
        </w:rPr>
        <w:t>回</w:t>
      </w:r>
    </w:p>
    <w:p w:rsidR="0098633B" w:rsidRPr="00DD78D5" w:rsidRDefault="0098633B" w:rsidP="007A7997">
      <w:pPr>
        <w:pStyle w:val="a7"/>
        <w:numPr>
          <w:ilvl w:val="0"/>
          <w:numId w:val="58"/>
        </w:numPr>
        <w:ind w:leftChars="0"/>
      </w:pPr>
      <w:r w:rsidRPr="00DD78D5">
        <w:rPr>
          <w:rFonts w:hint="eastAsia"/>
        </w:rPr>
        <w:lastRenderedPageBreak/>
        <w:t>週に</w:t>
      </w:r>
      <w:r w:rsidRPr="00DD78D5">
        <w:rPr>
          <w:rFonts w:hint="eastAsia"/>
        </w:rPr>
        <w:t>1</w:t>
      </w:r>
      <w:r w:rsidRPr="00DD78D5">
        <w:rPr>
          <w:rFonts w:hint="eastAsia"/>
        </w:rPr>
        <w:t>回</w:t>
      </w:r>
    </w:p>
    <w:p w:rsidR="00E9024A" w:rsidRPr="00DD78D5" w:rsidRDefault="0098633B" w:rsidP="007A7997">
      <w:pPr>
        <w:pStyle w:val="a7"/>
        <w:numPr>
          <w:ilvl w:val="0"/>
          <w:numId w:val="58"/>
        </w:numPr>
        <w:ind w:leftChars="0"/>
      </w:pPr>
      <w:r w:rsidRPr="00DD78D5">
        <w:rPr>
          <w:rFonts w:hint="eastAsia"/>
        </w:rPr>
        <w:t>週に</w:t>
      </w:r>
      <w:r w:rsidRPr="00DD78D5">
        <w:rPr>
          <w:rFonts w:hint="eastAsia"/>
        </w:rPr>
        <w:t>1</w:t>
      </w:r>
      <w:r w:rsidRPr="00DD78D5">
        <w:rPr>
          <w:rFonts w:hint="eastAsia"/>
        </w:rPr>
        <w:t>回未満</w:t>
      </w:r>
    </w:p>
    <w:p w:rsidR="0098633B" w:rsidRPr="00DD78D5" w:rsidRDefault="0098633B" w:rsidP="006D53C3">
      <w:pPr>
        <w:pStyle w:val="a7"/>
        <w:ind w:leftChars="0" w:left="0"/>
      </w:pPr>
    </w:p>
    <w:p w:rsidR="00570F68" w:rsidRDefault="00FB795A" w:rsidP="00570F68">
      <w:r>
        <w:rPr>
          <w:rFonts w:hint="eastAsia"/>
        </w:rPr>
        <w:t>Q73</w:t>
      </w:r>
      <w:r w:rsidR="00F747A0" w:rsidRPr="00DD78D5">
        <w:rPr>
          <w:rFonts w:hint="eastAsia"/>
        </w:rPr>
        <w:t>◆</w:t>
      </w:r>
      <w:r w:rsidR="00570F68" w:rsidRPr="00DD78D5">
        <w:t>喫煙を禁じられている場所で禁煙することが難しい</w:t>
      </w:r>
      <w:r w:rsidR="00CB106E" w:rsidRPr="00DD78D5">
        <w:rPr>
          <w:rFonts w:hint="eastAsia"/>
        </w:rPr>
        <w:t>（難しかった）</w:t>
      </w:r>
      <w:r w:rsidR="00570F68" w:rsidRPr="00DD78D5">
        <w:t>ですか。</w:t>
      </w:r>
    </w:p>
    <w:p w:rsidR="003A47B1" w:rsidRPr="00DD78D5" w:rsidRDefault="003A47B1" w:rsidP="00570F68">
      <w:pPr>
        <w:rPr>
          <w:rFonts w:hint="eastAsia"/>
        </w:rPr>
      </w:pPr>
      <w:r>
        <w:rPr>
          <w:rFonts w:hint="eastAsia"/>
        </w:rPr>
        <w:t>【</w:t>
      </w:r>
      <w:r>
        <w:rPr>
          <w:rFonts w:hint="eastAsia"/>
        </w:rPr>
        <w:t>Q</w:t>
      </w:r>
      <w:r>
        <w:t>73</w:t>
      </w:r>
      <w:r>
        <w:rPr>
          <w:rFonts w:hint="eastAsia"/>
        </w:rPr>
        <w:t>】</w:t>
      </w:r>
    </w:p>
    <w:p w:rsidR="00570F68" w:rsidRPr="00DD78D5" w:rsidRDefault="005B466D" w:rsidP="007A7997">
      <w:pPr>
        <w:pStyle w:val="a7"/>
        <w:numPr>
          <w:ilvl w:val="0"/>
          <w:numId w:val="60"/>
        </w:numPr>
        <w:ind w:leftChars="0" w:firstLine="6"/>
      </w:pPr>
      <w:r w:rsidRPr="00DD78D5">
        <w:t>はい</w:t>
      </w:r>
    </w:p>
    <w:p w:rsidR="00570F68" w:rsidRPr="00DD78D5" w:rsidRDefault="005B466D" w:rsidP="007A7997">
      <w:pPr>
        <w:pStyle w:val="a7"/>
        <w:numPr>
          <w:ilvl w:val="0"/>
          <w:numId w:val="60"/>
        </w:numPr>
        <w:ind w:leftChars="0" w:firstLine="6"/>
      </w:pPr>
      <w:r w:rsidRPr="00DD78D5">
        <w:t>いいえ</w:t>
      </w:r>
    </w:p>
    <w:p w:rsidR="000509A8" w:rsidRPr="00DD78D5" w:rsidRDefault="000509A8" w:rsidP="00CC29D5">
      <w:pPr>
        <w:pStyle w:val="a7"/>
        <w:ind w:leftChars="0" w:left="420"/>
      </w:pPr>
    </w:p>
    <w:p w:rsidR="00570F68" w:rsidRDefault="00FB795A" w:rsidP="00570F68">
      <w:r>
        <w:rPr>
          <w:rFonts w:hint="eastAsia"/>
        </w:rPr>
        <w:t>Q74</w:t>
      </w:r>
      <w:r w:rsidR="00F747A0" w:rsidRPr="00DD78D5">
        <w:rPr>
          <w:rFonts w:hint="eastAsia"/>
        </w:rPr>
        <w:t>◆</w:t>
      </w:r>
      <w:r w:rsidR="00570F68" w:rsidRPr="00DD78D5">
        <w:t>１日の喫煙の中でどれが一番やめにくい</w:t>
      </w:r>
      <w:r w:rsidR="00CB106E" w:rsidRPr="00DD78D5">
        <w:rPr>
          <w:rFonts w:hint="eastAsia"/>
        </w:rPr>
        <w:t>（やめにくかった）</w:t>
      </w:r>
      <w:r w:rsidR="00570F68" w:rsidRPr="00DD78D5">
        <w:t>ですか。</w:t>
      </w:r>
    </w:p>
    <w:p w:rsidR="003A47B1" w:rsidRPr="00DD78D5" w:rsidRDefault="003A47B1" w:rsidP="00570F68">
      <w:pPr>
        <w:rPr>
          <w:rFonts w:hint="eastAsia"/>
        </w:rPr>
      </w:pPr>
      <w:r>
        <w:rPr>
          <w:rFonts w:hint="eastAsia"/>
        </w:rPr>
        <w:t>【</w:t>
      </w:r>
      <w:r>
        <w:rPr>
          <w:rFonts w:hint="eastAsia"/>
        </w:rPr>
        <w:t>Q</w:t>
      </w:r>
      <w:r>
        <w:t>74</w:t>
      </w:r>
      <w:r>
        <w:rPr>
          <w:rFonts w:hint="eastAsia"/>
        </w:rPr>
        <w:t>】</w:t>
      </w:r>
    </w:p>
    <w:p w:rsidR="00570F68" w:rsidRPr="00DD78D5" w:rsidRDefault="005B466D" w:rsidP="007A7997">
      <w:pPr>
        <w:pStyle w:val="a7"/>
        <w:numPr>
          <w:ilvl w:val="0"/>
          <w:numId w:val="59"/>
        </w:numPr>
        <w:ind w:leftChars="0" w:firstLine="6"/>
      </w:pPr>
      <w:r w:rsidRPr="00DD78D5">
        <w:t>朝最初の１本</w:t>
      </w:r>
    </w:p>
    <w:p w:rsidR="00570F68" w:rsidRPr="00DD78D5" w:rsidRDefault="005B466D" w:rsidP="007A7997">
      <w:pPr>
        <w:pStyle w:val="a7"/>
        <w:numPr>
          <w:ilvl w:val="0"/>
          <w:numId w:val="59"/>
        </w:numPr>
        <w:ind w:leftChars="0" w:firstLine="6"/>
      </w:pPr>
      <w:r w:rsidRPr="00DD78D5">
        <w:t>その他</w:t>
      </w:r>
    </w:p>
    <w:p w:rsidR="000509A8" w:rsidRPr="00DD78D5" w:rsidRDefault="000509A8" w:rsidP="000509A8">
      <w:pPr>
        <w:pStyle w:val="a7"/>
        <w:ind w:leftChars="0" w:left="420"/>
      </w:pPr>
    </w:p>
    <w:p w:rsidR="003A47B1" w:rsidRDefault="00FB795A" w:rsidP="00570F68">
      <w:r>
        <w:rPr>
          <w:rFonts w:hint="eastAsia"/>
        </w:rPr>
        <w:t>Q75</w:t>
      </w:r>
      <w:r w:rsidR="00F747A0" w:rsidRPr="00DD78D5">
        <w:rPr>
          <w:rFonts w:hint="eastAsia"/>
        </w:rPr>
        <w:t>◆</w:t>
      </w:r>
      <w:r w:rsidR="00A6040B" w:rsidRPr="00DD78D5">
        <w:rPr>
          <w:rFonts w:hint="eastAsia"/>
        </w:rPr>
        <w:t>紙巻きタバコもしくは手巻きタバコを</w:t>
      </w:r>
      <w:r w:rsidR="00570F68" w:rsidRPr="00DD78D5">
        <w:t>１日に何本吸います</w:t>
      </w:r>
      <w:r w:rsidR="00960120" w:rsidRPr="00DD78D5">
        <w:rPr>
          <w:rFonts w:hint="eastAsia"/>
        </w:rPr>
        <w:t>（吸っていました）</w:t>
      </w:r>
      <w:r w:rsidR="00570F68" w:rsidRPr="00DD78D5">
        <w:t>か。</w:t>
      </w:r>
    </w:p>
    <w:p w:rsidR="006057F5" w:rsidRPr="00DD78D5" w:rsidRDefault="003A47B1" w:rsidP="00570F68">
      <w:pPr>
        <w:rPr>
          <w:u w:val="single"/>
        </w:rPr>
      </w:pPr>
      <w:r>
        <w:rPr>
          <w:rFonts w:hint="eastAsia"/>
        </w:rPr>
        <w:t>【</w:t>
      </w:r>
      <w:r>
        <w:rPr>
          <w:rFonts w:hint="eastAsia"/>
        </w:rPr>
        <w:t>Q</w:t>
      </w:r>
      <w:r>
        <w:t>75</w:t>
      </w:r>
      <w:r>
        <w:rPr>
          <w:rFonts w:hint="eastAsia"/>
        </w:rPr>
        <w:t>】</w:t>
      </w:r>
      <w:r w:rsidR="006057F5" w:rsidRPr="00DD78D5">
        <w:rPr>
          <w:rFonts w:hint="eastAsia"/>
          <w:u w:val="single"/>
        </w:rPr>
        <w:t xml:space="preserve">　</w:t>
      </w:r>
      <w:r w:rsidR="00A6040B" w:rsidRPr="00DD78D5">
        <w:rPr>
          <w:rFonts w:hint="eastAsia"/>
          <w:u w:val="single"/>
        </w:rPr>
        <w:t xml:space="preserve">　</w:t>
      </w:r>
      <w:r w:rsidR="006057F5" w:rsidRPr="00DD78D5">
        <w:rPr>
          <w:rFonts w:hint="eastAsia"/>
          <w:u w:val="single"/>
        </w:rPr>
        <w:t xml:space="preserve">　</w:t>
      </w:r>
      <w:r w:rsidR="00570F68" w:rsidRPr="00DD78D5">
        <w:rPr>
          <w:u w:val="single"/>
        </w:rPr>
        <w:t>本</w:t>
      </w:r>
    </w:p>
    <w:p w:rsidR="000509A8" w:rsidRPr="00DD78D5" w:rsidRDefault="000509A8" w:rsidP="00570F68"/>
    <w:p w:rsidR="00570F68" w:rsidRDefault="00FB795A" w:rsidP="00570F68">
      <w:r>
        <w:rPr>
          <w:rFonts w:hint="eastAsia"/>
        </w:rPr>
        <w:t>Q76</w:t>
      </w:r>
      <w:r w:rsidR="00F747A0" w:rsidRPr="00DD78D5">
        <w:rPr>
          <w:rFonts w:hint="eastAsia"/>
        </w:rPr>
        <w:t>◆</w:t>
      </w:r>
      <w:r w:rsidR="00570F68" w:rsidRPr="00DD78D5">
        <w:t>他の時間帯より起床後</w:t>
      </w:r>
      <w:r w:rsidR="00EA3E12" w:rsidRPr="00DD78D5">
        <w:rPr>
          <w:rFonts w:hint="eastAsia"/>
        </w:rPr>
        <w:t>の</w:t>
      </w:r>
      <w:r w:rsidR="00570F68" w:rsidRPr="00DD78D5">
        <w:t>数時間に多く喫煙します</w:t>
      </w:r>
      <w:r w:rsidR="008B3760">
        <w:rPr>
          <w:rFonts w:hint="eastAsia"/>
        </w:rPr>
        <w:t>（していました）</w:t>
      </w:r>
      <w:r w:rsidR="00570F68" w:rsidRPr="00DD78D5">
        <w:t>か。</w:t>
      </w:r>
    </w:p>
    <w:p w:rsidR="003A47B1" w:rsidRPr="00DD78D5" w:rsidRDefault="003A47B1" w:rsidP="00570F68">
      <w:pPr>
        <w:rPr>
          <w:rFonts w:hint="eastAsia"/>
        </w:rPr>
      </w:pPr>
      <w:r>
        <w:rPr>
          <w:rFonts w:hint="eastAsia"/>
        </w:rPr>
        <w:t>【</w:t>
      </w:r>
      <w:r>
        <w:rPr>
          <w:rFonts w:hint="eastAsia"/>
        </w:rPr>
        <w:t>Q</w:t>
      </w:r>
      <w:r>
        <w:t>76</w:t>
      </w:r>
      <w:r>
        <w:rPr>
          <w:rFonts w:hint="eastAsia"/>
        </w:rPr>
        <w:t>】</w:t>
      </w:r>
    </w:p>
    <w:p w:rsidR="00570F68" w:rsidRPr="00DD78D5" w:rsidRDefault="00871901" w:rsidP="007A7997">
      <w:pPr>
        <w:pStyle w:val="a7"/>
        <w:numPr>
          <w:ilvl w:val="0"/>
          <w:numId w:val="61"/>
        </w:numPr>
        <w:ind w:leftChars="0" w:firstLine="6"/>
      </w:pPr>
      <w:r w:rsidRPr="00DD78D5">
        <w:t>はい</w:t>
      </w:r>
    </w:p>
    <w:p w:rsidR="00570F68" w:rsidRPr="00DD78D5" w:rsidRDefault="00871901" w:rsidP="007A7997">
      <w:pPr>
        <w:pStyle w:val="a7"/>
        <w:numPr>
          <w:ilvl w:val="0"/>
          <w:numId w:val="61"/>
        </w:numPr>
        <w:ind w:leftChars="0" w:firstLine="6"/>
      </w:pPr>
      <w:r w:rsidRPr="00DD78D5">
        <w:t>いいえ</w:t>
      </w:r>
    </w:p>
    <w:p w:rsidR="00CC29D5" w:rsidRPr="00DD78D5" w:rsidRDefault="00CC29D5" w:rsidP="00CC29D5">
      <w:pPr>
        <w:pStyle w:val="a7"/>
        <w:ind w:leftChars="0" w:left="426"/>
      </w:pPr>
    </w:p>
    <w:p w:rsidR="00570F68" w:rsidRDefault="00FB795A" w:rsidP="00570F68">
      <w:r>
        <w:rPr>
          <w:rFonts w:hint="eastAsia"/>
        </w:rPr>
        <w:t>Q77</w:t>
      </w:r>
      <w:r w:rsidR="00F747A0" w:rsidRPr="00DD78D5">
        <w:rPr>
          <w:rFonts w:hint="eastAsia"/>
        </w:rPr>
        <w:t>◆</w:t>
      </w:r>
      <w:r w:rsidR="00570F68" w:rsidRPr="00DD78D5">
        <w:t>ほとんど１日中、床に伏しているような病気の時でも喫煙します</w:t>
      </w:r>
      <w:r w:rsidR="00960120" w:rsidRPr="00DD78D5">
        <w:rPr>
          <w:rFonts w:hint="eastAsia"/>
        </w:rPr>
        <w:t>（していました）</w:t>
      </w:r>
      <w:r w:rsidR="00570F68" w:rsidRPr="00DD78D5">
        <w:t>か。</w:t>
      </w:r>
    </w:p>
    <w:p w:rsidR="002C1E79" w:rsidRPr="00DD78D5" w:rsidRDefault="002C1E79" w:rsidP="00570F68">
      <w:pPr>
        <w:rPr>
          <w:rFonts w:hint="eastAsia"/>
        </w:rPr>
      </w:pPr>
      <w:r>
        <w:rPr>
          <w:rFonts w:hint="eastAsia"/>
        </w:rPr>
        <w:t>【</w:t>
      </w:r>
      <w:r>
        <w:rPr>
          <w:rFonts w:hint="eastAsia"/>
        </w:rPr>
        <w:t>Q</w:t>
      </w:r>
      <w:r>
        <w:t>77</w:t>
      </w:r>
      <w:r>
        <w:rPr>
          <w:rFonts w:hint="eastAsia"/>
        </w:rPr>
        <w:t>】</w:t>
      </w:r>
    </w:p>
    <w:p w:rsidR="00570F68" w:rsidRPr="00DD78D5" w:rsidRDefault="00871901" w:rsidP="007A7997">
      <w:pPr>
        <w:pStyle w:val="a7"/>
        <w:numPr>
          <w:ilvl w:val="0"/>
          <w:numId w:val="62"/>
        </w:numPr>
        <w:ind w:leftChars="0" w:firstLine="6"/>
      </w:pPr>
      <w:r w:rsidRPr="00DD78D5">
        <w:t>はい</w:t>
      </w:r>
    </w:p>
    <w:p w:rsidR="00570F68" w:rsidRPr="00DD78D5" w:rsidRDefault="00871901" w:rsidP="007A7997">
      <w:pPr>
        <w:pStyle w:val="a7"/>
        <w:numPr>
          <w:ilvl w:val="0"/>
          <w:numId w:val="62"/>
        </w:numPr>
        <w:ind w:leftChars="0" w:firstLine="6"/>
      </w:pPr>
      <w:r w:rsidRPr="00DD78D5">
        <w:t>いいえ</w:t>
      </w:r>
    </w:p>
    <w:p w:rsidR="00431884" w:rsidRPr="00DD78D5" w:rsidRDefault="00431884" w:rsidP="00522B0A">
      <w:pPr>
        <w:rPr>
          <w:u w:val="single"/>
        </w:rPr>
      </w:pPr>
    </w:p>
    <w:p w:rsidR="00352397" w:rsidRDefault="00FB795A" w:rsidP="00352397">
      <w:r w:rsidRPr="00FB795A">
        <w:rPr>
          <w:rFonts w:hint="eastAsia"/>
        </w:rPr>
        <w:t>Q78</w:t>
      </w:r>
      <w:r w:rsidR="00F747A0" w:rsidRPr="00FB795A">
        <w:rPr>
          <w:rFonts w:hint="eastAsia"/>
        </w:rPr>
        <w:t>◆</w:t>
      </w:r>
      <w:r w:rsidR="000229FC" w:rsidRPr="00FB795A">
        <w:rPr>
          <w:rFonts w:hint="eastAsia"/>
        </w:rPr>
        <w:t>（現在喫煙者に対して）</w:t>
      </w:r>
      <w:r w:rsidR="00551B3C" w:rsidRPr="00FB795A">
        <w:rPr>
          <w:rFonts w:hint="eastAsia"/>
        </w:rPr>
        <w:t>現在、</w:t>
      </w:r>
      <w:r w:rsidR="00352397" w:rsidRPr="00FB795A">
        <w:t>禁煙することにどれくらい関心がありますか。</w:t>
      </w:r>
    </w:p>
    <w:p w:rsidR="00DA18A4" w:rsidRPr="00FB795A" w:rsidRDefault="00DA18A4" w:rsidP="00352397">
      <w:pPr>
        <w:rPr>
          <w:rFonts w:hint="eastAsia"/>
        </w:rPr>
      </w:pPr>
      <w:r>
        <w:rPr>
          <w:rFonts w:hint="eastAsia"/>
        </w:rPr>
        <w:t>【</w:t>
      </w:r>
      <w:r>
        <w:rPr>
          <w:rFonts w:hint="eastAsia"/>
        </w:rPr>
        <w:t>Q</w:t>
      </w:r>
      <w:r>
        <w:t>78</w:t>
      </w:r>
      <w:r>
        <w:rPr>
          <w:rFonts w:hint="eastAsia"/>
        </w:rPr>
        <w:t>】</w:t>
      </w:r>
    </w:p>
    <w:p w:rsidR="002963B1" w:rsidRPr="00FB795A" w:rsidRDefault="002963B1" w:rsidP="007A7997">
      <w:pPr>
        <w:pStyle w:val="a7"/>
        <w:numPr>
          <w:ilvl w:val="0"/>
          <w:numId w:val="63"/>
        </w:numPr>
        <w:ind w:leftChars="0" w:firstLine="6"/>
      </w:pPr>
      <w:r w:rsidRPr="00FB795A">
        <w:rPr>
          <w:rFonts w:hint="eastAsia"/>
        </w:rPr>
        <w:t>関心がない</w:t>
      </w:r>
    </w:p>
    <w:p w:rsidR="002963B1" w:rsidRPr="00FB795A" w:rsidRDefault="002963B1" w:rsidP="007A7997">
      <w:pPr>
        <w:pStyle w:val="a7"/>
        <w:numPr>
          <w:ilvl w:val="0"/>
          <w:numId w:val="63"/>
        </w:numPr>
        <w:ind w:leftChars="0" w:firstLine="6"/>
      </w:pPr>
      <w:r w:rsidRPr="00FB795A">
        <w:rPr>
          <w:rFonts w:hint="eastAsia"/>
        </w:rPr>
        <w:t>関心があるが、今後６ヵ月以内に禁煙しようとは考えていない</w:t>
      </w:r>
    </w:p>
    <w:p w:rsidR="002963B1" w:rsidRPr="00FB795A" w:rsidRDefault="002963B1" w:rsidP="007A7997">
      <w:pPr>
        <w:pStyle w:val="a7"/>
        <w:numPr>
          <w:ilvl w:val="0"/>
          <w:numId w:val="63"/>
        </w:numPr>
        <w:ind w:leftChars="0" w:firstLine="6"/>
      </w:pPr>
      <w:r w:rsidRPr="00FB795A">
        <w:rPr>
          <w:rFonts w:hint="eastAsia"/>
        </w:rPr>
        <w:t>今後６ヵ月以内に禁煙しようと考えているが、この１ヵ月以内に禁煙する考えはない</w:t>
      </w:r>
    </w:p>
    <w:p w:rsidR="000229FC" w:rsidRPr="00FB795A" w:rsidRDefault="002963B1" w:rsidP="007A7997">
      <w:pPr>
        <w:pStyle w:val="a7"/>
        <w:numPr>
          <w:ilvl w:val="0"/>
          <w:numId w:val="63"/>
        </w:numPr>
        <w:ind w:leftChars="0" w:firstLine="6"/>
      </w:pPr>
      <w:r w:rsidRPr="00FB795A">
        <w:rPr>
          <w:rFonts w:hint="eastAsia"/>
        </w:rPr>
        <w:t>この１ヵ月以内に禁煙しようと考えている</w:t>
      </w:r>
    </w:p>
    <w:p w:rsidR="000229FC" w:rsidRDefault="00DA18A4" w:rsidP="00DA18A4">
      <w:r w:rsidRPr="00DA18A4">
        <w:t>Q78-1.</w:t>
      </w:r>
      <w:r w:rsidR="000229FC" w:rsidRPr="00FB795A">
        <w:rPr>
          <w:rFonts w:hint="eastAsia"/>
        </w:rPr>
        <w:t>（過去喫煙者に対して）止めてからの期間をお答えください。</w:t>
      </w:r>
    </w:p>
    <w:p w:rsidR="00DA18A4" w:rsidRPr="00FB795A" w:rsidRDefault="00DA18A4" w:rsidP="00DA18A4">
      <w:pPr>
        <w:rPr>
          <w:rFonts w:hint="eastAsia"/>
        </w:rPr>
      </w:pPr>
      <w:r>
        <w:rPr>
          <w:rFonts w:hint="eastAsia"/>
        </w:rPr>
        <w:t>【</w:t>
      </w:r>
      <w:r>
        <w:rPr>
          <w:rFonts w:hint="eastAsia"/>
        </w:rPr>
        <w:t>Q</w:t>
      </w:r>
      <w:r>
        <w:t>78</w:t>
      </w:r>
      <w:r>
        <w:t>S1</w:t>
      </w:r>
      <w:r>
        <w:rPr>
          <w:rFonts w:hint="eastAsia"/>
        </w:rPr>
        <w:t>】</w:t>
      </w:r>
    </w:p>
    <w:p w:rsidR="0059198A" w:rsidRPr="00DD78D5" w:rsidRDefault="0059198A" w:rsidP="007A7997">
      <w:pPr>
        <w:pStyle w:val="a7"/>
        <w:numPr>
          <w:ilvl w:val="0"/>
          <w:numId w:val="97"/>
        </w:numPr>
        <w:ind w:leftChars="0"/>
      </w:pPr>
      <w:r w:rsidRPr="00DD78D5">
        <w:rPr>
          <w:rFonts w:ascii="Arial" w:hAnsi="Arial" w:cs="Arial" w:hint="eastAsia"/>
          <w:bCs/>
          <w:szCs w:val="21"/>
        </w:rPr>
        <w:t>タバコを止めてから</w:t>
      </w:r>
      <w:r w:rsidRPr="00DD78D5">
        <w:rPr>
          <w:rFonts w:ascii="Arial" w:hAnsi="Arial" w:cs="Arial" w:hint="eastAsia"/>
          <w:bCs/>
          <w:szCs w:val="21"/>
        </w:rPr>
        <w:t>3</w:t>
      </w:r>
      <w:r w:rsidRPr="00DD78D5">
        <w:rPr>
          <w:rFonts w:hint="eastAsia"/>
        </w:rPr>
        <w:t>ヵ月</w:t>
      </w:r>
      <w:r w:rsidRPr="00DD78D5">
        <w:rPr>
          <w:rFonts w:ascii="Arial" w:hAnsi="Arial" w:cs="Arial"/>
          <w:bCs/>
          <w:szCs w:val="21"/>
        </w:rPr>
        <w:t>以内である</w:t>
      </w:r>
    </w:p>
    <w:p w:rsidR="0059198A" w:rsidRPr="00DD78D5" w:rsidRDefault="0059198A" w:rsidP="007A7997">
      <w:pPr>
        <w:pStyle w:val="a7"/>
        <w:numPr>
          <w:ilvl w:val="0"/>
          <w:numId w:val="97"/>
        </w:numPr>
        <w:ind w:leftChars="0"/>
      </w:pPr>
      <w:r w:rsidRPr="00DD78D5">
        <w:rPr>
          <w:rFonts w:ascii="Arial" w:hAnsi="Arial" w:cs="Arial" w:hint="eastAsia"/>
          <w:bCs/>
          <w:szCs w:val="21"/>
        </w:rPr>
        <w:t>タバコを止めてから</w:t>
      </w:r>
      <w:r w:rsidRPr="00DD78D5">
        <w:rPr>
          <w:rFonts w:ascii="Arial" w:hAnsi="Arial" w:cs="Arial" w:hint="eastAsia"/>
          <w:bCs/>
          <w:szCs w:val="21"/>
        </w:rPr>
        <w:t>3</w:t>
      </w:r>
      <w:r w:rsidRPr="00DD78D5">
        <w:rPr>
          <w:rFonts w:ascii="Arial" w:hAnsi="Arial" w:cs="Arial" w:hint="eastAsia"/>
          <w:bCs/>
          <w:szCs w:val="21"/>
        </w:rPr>
        <w:t>～</w:t>
      </w:r>
      <w:r w:rsidRPr="00DD78D5">
        <w:rPr>
          <w:rFonts w:ascii="Arial" w:hAnsi="Arial" w:cs="Arial" w:hint="eastAsia"/>
          <w:bCs/>
          <w:szCs w:val="21"/>
        </w:rPr>
        <w:t>6</w:t>
      </w:r>
      <w:r w:rsidRPr="00DD78D5">
        <w:rPr>
          <w:rFonts w:hint="eastAsia"/>
        </w:rPr>
        <w:t>ヵ月</w:t>
      </w:r>
      <w:r w:rsidRPr="00DD78D5">
        <w:rPr>
          <w:rFonts w:ascii="Arial" w:hAnsi="Arial" w:cs="Arial"/>
          <w:bCs/>
          <w:szCs w:val="21"/>
        </w:rPr>
        <w:t>である</w:t>
      </w:r>
    </w:p>
    <w:p w:rsidR="0059198A" w:rsidRPr="00DD78D5" w:rsidRDefault="0059198A" w:rsidP="007A7997">
      <w:pPr>
        <w:pStyle w:val="a7"/>
        <w:numPr>
          <w:ilvl w:val="0"/>
          <w:numId w:val="97"/>
        </w:numPr>
        <w:ind w:leftChars="0"/>
      </w:pPr>
      <w:r w:rsidRPr="00DD78D5">
        <w:rPr>
          <w:rFonts w:ascii="Arial" w:hAnsi="Arial" w:cs="Arial" w:hint="eastAsia"/>
          <w:bCs/>
          <w:szCs w:val="21"/>
        </w:rPr>
        <w:t>タバコを止めてから</w:t>
      </w:r>
      <w:r w:rsidRPr="00DD78D5">
        <w:rPr>
          <w:rFonts w:ascii="Arial" w:hAnsi="Arial" w:cs="Arial" w:hint="eastAsia"/>
          <w:bCs/>
          <w:szCs w:val="21"/>
        </w:rPr>
        <w:t>6</w:t>
      </w:r>
      <w:r w:rsidRPr="00DD78D5">
        <w:rPr>
          <w:rFonts w:ascii="Arial" w:hAnsi="Arial" w:cs="Arial" w:hint="eastAsia"/>
          <w:bCs/>
          <w:szCs w:val="21"/>
        </w:rPr>
        <w:t>～</w:t>
      </w:r>
      <w:r w:rsidRPr="00DD78D5">
        <w:rPr>
          <w:rFonts w:ascii="Arial" w:hAnsi="Arial" w:cs="Arial" w:hint="eastAsia"/>
          <w:bCs/>
          <w:szCs w:val="21"/>
        </w:rPr>
        <w:t>12</w:t>
      </w:r>
      <w:r w:rsidRPr="00DD78D5">
        <w:rPr>
          <w:rFonts w:hint="eastAsia"/>
        </w:rPr>
        <w:t>ヵ月</w:t>
      </w:r>
      <w:r w:rsidRPr="00DD78D5">
        <w:rPr>
          <w:rFonts w:ascii="Arial" w:hAnsi="Arial" w:cs="Arial"/>
          <w:bCs/>
          <w:szCs w:val="21"/>
        </w:rPr>
        <w:t>である</w:t>
      </w:r>
    </w:p>
    <w:p w:rsidR="0059198A" w:rsidRPr="00DD78D5" w:rsidRDefault="0059198A" w:rsidP="007A7997">
      <w:pPr>
        <w:pStyle w:val="a7"/>
        <w:numPr>
          <w:ilvl w:val="0"/>
          <w:numId w:val="97"/>
        </w:numPr>
        <w:ind w:leftChars="0"/>
      </w:pPr>
      <w:r w:rsidRPr="00DD78D5">
        <w:rPr>
          <w:rFonts w:ascii="Arial" w:hAnsi="Arial" w:cs="Arial" w:hint="eastAsia"/>
          <w:bCs/>
          <w:szCs w:val="21"/>
        </w:rPr>
        <w:t>タバコを止めてから</w:t>
      </w:r>
      <w:r w:rsidRPr="00DD78D5">
        <w:rPr>
          <w:rFonts w:ascii="Arial" w:hAnsi="Arial" w:cs="Arial" w:hint="eastAsia"/>
          <w:bCs/>
          <w:szCs w:val="21"/>
        </w:rPr>
        <w:t>12</w:t>
      </w:r>
      <w:r w:rsidRPr="00DD78D5">
        <w:rPr>
          <w:rFonts w:ascii="Arial" w:hAnsi="Arial" w:cs="Arial" w:hint="eastAsia"/>
          <w:bCs/>
          <w:szCs w:val="21"/>
        </w:rPr>
        <w:t>～</w:t>
      </w:r>
      <w:r w:rsidRPr="00DD78D5">
        <w:rPr>
          <w:rFonts w:ascii="Arial" w:hAnsi="Arial" w:cs="Arial" w:hint="eastAsia"/>
          <w:bCs/>
          <w:szCs w:val="21"/>
        </w:rPr>
        <w:t>24</w:t>
      </w:r>
      <w:r w:rsidRPr="00DD78D5">
        <w:rPr>
          <w:rFonts w:hint="eastAsia"/>
        </w:rPr>
        <w:t>ヵ月</w:t>
      </w:r>
      <w:r w:rsidRPr="00DD78D5">
        <w:rPr>
          <w:rFonts w:ascii="Arial" w:hAnsi="Arial" w:cs="Arial"/>
          <w:bCs/>
          <w:szCs w:val="21"/>
        </w:rPr>
        <w:t>である</w:t>
      </w:r>
    </w:p>
    <w:p w:rsidR="0059198A" w:rsidRPr="0006165A" w:rsidRDefault="0059198A" w:rsidP="007A7997">
      <w:pPr>
        <w:pStyle w:val="a7"/>
        <w:numPr>
          <w:ilvl w:val="0"/>
          <w:numId w:val="97"/>
        </w:numPr>
        <w:ind w:leftChars="0"/>
      </w:pPr>
      <w:r w:rsidRPr="00DD78D5">
        <w:rPr>
          <w:rFonts w:ascii="Arial" w:hAnsi="Arial" w:cs="Arial" w:hint="eastAsia"/>
          <w:bCs/>
          <w:szCs w:val="21"/>
        </w:rPr>
        <w:t>タバコを止めてから</w:t>
      </w:r>
      <w:r w:rsidRPr="00DD78D5">
        <w:rPr>
          <w:rFonts w:ascii="Arial" w:hAnsi="Arial" w:cs="Arial" w:hint="eastAsia"/>
          <w:bCs/>
          <w:szCs w:val="21"/>
        </w:rPr>
        <w:t>24</w:t>
      </w:r>
      <w:r w:rsidRPr="00DD78D5">
        <w:rPr>
          <w:rFonts w:hint="eastAsia"/>
        </w:rPr>
        <w:t>ヵ月</w:t>
      </w:r>
      <w:r w:rsidRPr="00DD78D5">
        <w:rPr>
          <w:rFonts w:ascii="Arial" w:hAnsi="Arial" w:cs="Arial"/>
          <w:bCs/>
          <w:szCs w:val="21"/>
        </w:rPr>
        <w:t>以上である</w:t>
      </w:r>
    </w:p>
    <w:p w:rsidR="0006165A" w:rsidRPr="00DD78D5" w:rsidRDefault="0006165A" w:rsidP="0006165A">
      <w:pPr>
        <w:pStyle w:val="a7"/>
        <w:ind w:leftChars="0" w:left="426"/>
      </w:pPr>
    </w:p>
    <w:p w:rsidR="00D900FB" w:rsidRPr="00DD78D5" w:rsidRDefault="00FB795A" w:rsidP="004E4C6F">
      <w:r>
        <w:rPr>
          <w:rFonts w:hint="eastAsia"/>
        </w:rPr>
        <w:t>★ネットワーク</w:t>
      </w:r>
      <w:r w:rsidR="001B4FF9" w:rsidRPr="00DD78D5">
        <w:rPr>
          <w:rFonts w:hint="eastAsia"/>
        </w:rPr>
        <w:t>の測定</w:t>
      </w:r>
      <w:r w:rsidR="002B5F3F" w:rsidRPr="00DD78D5">
        <w:rPr>
          <w:rFonts w:hint="eastAsia"/>
        </w:rPr>
        <w:t xml:space="preserve"> </w:t>
      </w:r>
      <w:r w:rsidR="001D02E1" w:rsidRPr="00DD78D5">
        <w:fldChar w:fldCharType="begin">
          <w:fldData xml:space="preserve">PEVuZE5vdGU+PENpdGU+PEF1dGhvcj5Fem9lPC9BdXRob3I+PFllYXI+MjAxMjwvWWVhcj48UmVj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ExODQ8L3BhZ2VzPjx2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</w:fldData>
        </w:fldChar>
      </w:r>
      <w:r w:rsidR="00C83AA2" w:rsidRPr="00DD78D5">
        <w:instrText xml:space="preserve"> ADDIN EN.CITE </w:instrText>
      </w:r>
      <w:r w:rsidR="001D02E1" w:rsidRPr="00DD78D5">
        <w:fldChar w:fldCharType="begin">
          <w:fldData xml:space="preserve">PEVuZE5vdGU+PENpdGU+PEF1dGhvcj5Fem9lPC9BdXRob3I+PFllYXI+MjAxMjwvWWVhcj48UmVj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zExODQ8L3BhZ2VzPjx2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</w:fldData>
        </w:fldChar>
      </w:r>
      <w:r w:rsidR="00C83AA2" w:rsidRPr="00DD78D5">
        <w:instrText xml:space="preserve"> ADDIN EN.CITE.DATA </w:instrText>
      </w:r>
      <w:r w:rsidR="001D02E1" w:rsidRPr="00DD78D5">
        <w:fldChar w:fldCharType="end"/>
      </w:r>
      <w:r w:rsidR="001D02E1" w:rsidRPr="00DD78D5">
        <w:fldChar w:fldCharType="separate"/>
      </w:r>
      <w:r w:rsidR="000A518F" w:rsidRPr="00DD78D5">
        <w:rPr>
          <w:noProof/>
        </w:rPr>
        <w:t>[</w:t>
      </w:r>
      <w:hyperlink w:anchor="_ENREF_8" w:tooltip="Ezoe, 2012 #2769" w:history="1">
        <w:r w:rsidR="0008423D" w:rsidRPr="00DD78D5">
          <w:rPr>
            <w:noProof/>
          </w:rPr>
          <w:t>8</w:t>
        </w:r>
      </w:hyperlink>
      <w:r w:rsidR="000A518F" w:rsidRPr="00DD78D5">
        <w:rPr>
          <w:noProof/>
        </w:rPr>
        <w:t>]</w:t>
      </w:r>
      <w:r w:rsidR="001D02E1" w:rsidRPr="00DD78D5">
        <w:fldChar w:fldCharType="end"/>
      </w:r>
    </w:p>
    <w:p w:rsidR="00C563F2" w:rsidRDefault="00FB795A" w:rsidP="004E4C6F">
      <w:r>
        <w:rPr>
          <w:rFonts w:hint="eastAsia"/>
        </w:rPr>
        <w:t>Q79</w:t>
      </w:r>
      <w:r w:rsidR="00F747A0" w:rsidRPr="00DD78D5">
        <w:rPr>
          <w:rFonts w:hint="eastAsia"/>
        </w:rPr>
        <w:t>◆</w:t>
      </w:r>
      <w:r w:rsidR="004574BA" w:rsidRPr="00DD78D5">
        <w:rPr>
          <w:rFonts w:hint="eastAsia"/>
        </w:rPr>
        <w:t>次の職業など項目にあてはまる</w:t>
      </w:r>
      <w:r>
        <w:rPr>
          <w:rFonts w:hint="eastAsia"/>
        </w:rPr>
        <w:t>友人、家族、親戚、知人はいますか。</w:t>
      </w:r>
      <w:r w:rsidR="005A46DE" w:rsidRPr="00DD78D5">
        <w:rPr>
          <w:rFonts w:hint="eastAsia"/>
        </w:rPr>
        <w:t xml:space="preserve"> </w:t>
      </w:r>
      <w:r w:rsidR="005A46DE" w:rsidRPr="00DD78D5">
        <w:rPr>
          <w:rFonts w:hint="eastAsia"/>
        </w:rPr>
        <w:t>ただし、友人、</w:t>
      </w:r>
      <w:r w:rsidR="00F70BB2" w:rsidRPr="00DD78D5">
        <w:rPr>
          <w:rFonts w:hint="eastAsia"/>
        </w:rPr>
        <w:t>家族、</w:t>
      </w:r>
      <w:r w:rsidR="005A46DE" w:rsidRPr="00DD78D5">
        <w:rPr>
          <w:rFonts w:hint="eastAsia"/>
        </w:rPr>
        <w:t>親戚、知人</w:t>
      </w:r>
      <w:r w:rsidR="00060EFF" w:rsidRPr="00DD78D5">
        <w:rPr>
          <w:rFonts w:hint="eastAsia"/>
        </w:rPr>
        <w:t>とはお互いに</w:t>
      </w:r>
      <w:r w:rsidR="00EA0210" w:rsidRPr="00DD78D5">
        <w:rPr>
          <w:rFonts w:hint="eastAsia"/>
        </w:rPr>
        <w:t>名前</w:t>
      </w:r>
      <w:r w:rsidR="006E4D6A" w:rsidRPr="00DD78D5">
        <w:rPr>
          <w:rFonts w:hint="eastAsia"/>
        </w:rPr>
        <w:t>と顔</w:t>
      </w:r>
      <w:r w:rsidR="00EA0210" w:rsidRPr="00DD78D5">
        <w:rPr>
          <w:rFonts w:hint="eastAsia"/>
        </w:rPr>
        <w:t>を</w:t>
      </w:r>
      <w:r w:rsidR="006E4D6A" w:rsidRPr="00DD78D5">
        <w:rPr>
          <w:rFonts w:hint="eastAsia"/>
        </w:rPr>
        <w:t>知り合っていて、自己紹介なしで会話できる</w:t>
      </w:r>
      <w:r w:rsidR="00EA0210" w:rsidRPr="00DD78D5">
        <w:rPr>
          <w:rFonts w:hint="eastAsia"/>
        </w:rPr>
        <w:t>、最近</w:t>
      </w:r>
      <w:r w:rsidR="00060EFF" w:rsidRPr="00DD78D5">
        <w:rPr>
          <w:rFonts w:hint="eastAsia"/>
        </w:rPr>
        <w:t>2</w:t>
      </w:r>
      <w:r w:rsidR="00060EFF" w:rsidRPr="00DD78D5">
        <w:rPr>
          <w:rFonts w:hint="eastAsia"/>
        </w:rPr>
        <w:t>年</w:t>
      </w:r>
      <w:r w:rsidR="00EA0210" w:rsidRPr="00DD78D5">
        <w:rPr>
          <w:rFonts w:hint="eastAsia"/>
        </w:rPr>
        <w:t>以内に実際に会った</w:t>
      </w:r>
      <w:r w:rsidR="00060EFF" w:rsidRPr="00DD78D5">
        <w:rPr>
          <w:rFonts w:hint="eastAsia"/>
        </w:rPr>
        <w:t>人のことをいいます。</w:t>
      </w:r>
    </w:p>
    <w:p w:rsidR="00DA18A4" w:rsidRPr="00DD78D5" w:rsidRDefault="00DA18A4" w:rsidP="004E4C6F">
      <w:pPr>
        <w:rPr>
          <w:rFonts w:hint="eastAsia"/>
        </w:rPr>
      </w:pPr>
      <w:r>
        <w:rPr>
          <w:rFonts w:hint="eastAsia"/>
        </w:rPr>
        <w:lastRenderedPageBreak/>
        <w:t>【</w:t>
      </w:r>
      <w:r>
        <w:rPr>
          <w:rFonts w:hint="eastAsia"/>
        </w:rPr>
        <w:t>Q</w:t>
      </w:r>
      <w:r>
        <w:t>79</w:t>
      </w:r>
      <w:r>
        <w:rPr>
          <w:rFonts w:hint="eastAsia"/>
        </w:rPr>
        <w:t>】</w:t>
      </w:r>
    </w:p>
    <w:p w:rsidR="00EF5FB9" w:rsidRDefault="00FB795A" w:rsidP="007A7997">
      <w:pPr>
        <w:numPr>
          <w:ilvl w:val="0"/>
          <w:numId w:val="38"/>
        </w:numPr>
      </w:pPr>
      <w:r>
        <w:rPr>
          <w:rFonts w:hint="eastAsia"/>
        </w:rPr>
        <w:t>【男性】</w:t>
      </w:r>
      <w:r w:rsidR="005A46DE" w:rsidRPr="00DD78D5">
        <w:rPr>
          <w:rFonts w:hint="eastAsia"/>
        </w:rPr>
        <w:t>消防士</w:t>
      </w:r>
    </w:p>
    <w:p w:rsidR="009237A5" w:rsidRDefault="009237A5" w:rsidP="007A7997">
      <w:pPr>
        <w:numPr>
          <w:ilvl w:val="0"/>
          <w:numId w:val="38"/>
        </w:numPr>
      </w:pPr>
      <w:r>
        <w:rPr>
          <w:rFonts w:hint="eastAsia"/>
        </w:rPr>
        <w:t>【女性】</w:t>
      </w:r>
      <w:r w:rsidRPr="00DD78D5">
        <w:rPr>
          <w:rFonts w:hint="eastAsia"/>
        </w:rPr>
        <w:t>消防士</w:t>
      </w:r>
    </w:p>
    <w:p w:rsidR="00EF5FB9" w:rsidRDefault="009919B2" w:rsidP="007A7997">
      <w:pPr>
        <w:numPr>
          <w:ilvl w:val="0"/>
          <w:numId w:val="38"/>
        </w:numPr>
      </w:pPr>
      <w:r>
        <w:rPr>
          <w:rFonts w:hint="eastAsia"/>
        </w:rPr>
        <w:t>【男性】</w:t>
      </w:r>
      <w:r w:rsidR="005A46DE" w:rsidRPr="00DD78D5">
        <w:rPr>
          <w:rFonts w:hint="eastAsia"/>
        </w:rPr>
        <w:t>警察官</w:t>
      </w:r>
    </w:p>
    <w:p w:rsidR="009237A5" w:rsidRPr="00DD78D5" w:rsidRDefault="009919B2" w:rsidP="007A7997">
      <w:pPr>
        <w:numPr>
          <w:ilvl w:val="0"/>
          <w:numId w:val="38"/>
        </w:numPr>
      </w:pPr>
      <w:r>
        <w:rPr>
          <w:rFonts w:hint="eastAsia"/>
        </w:rPr>
        <w:t>【女性】</w:t>
      </w:r>
      <w:r w:rsidR="009237A5" w:rsidRPr="00DD78D5">
        <w:rPr>
          <w:rFonts w:hint="eastAsia"/>
        </w:rPr>
        <w:t>警察官</w:t>
      </w:r>
    </w:p>
    <w:p w:rsidR="00E173B7" w:rsidRDefault="009919B2" w:rsidP="007A7997">
      <w:pPr>
        <w:numPr>
          <w:ilvl w:val="0"/>
          <w:numId w:val="38"/>
        </w:numPr>
      </w:pPr>
      <w:r>
        <w:rPr>
          <w:rFonts w:hint="eastAsia"/>
        </w:rPr>
        <w:t>【男性】</w:t>
      </w:r>
      <w:r w:rsidR="005A46DE" w:rsidRPr="00DD78D5">
        <w:rPr>
          <w:rFonts w:hint="eastAsia"/>
        </w:rPr>
        <w:t>自衛隊員</w:t>
      </w:r>
    </w:p>
    <w:p w:rsidR="009237A5" w:rsidRPr="00DD78D5" w:rsidRDefault="009919B2" w:rsidP="007A7997">
      <w:pPr>
        <w:numPr>
          <w:ilvl w:val="0"/>
          <w:numId w:val="38"/>
        </w:numPr>
      </w:pPr>
      <w:r>
        <w:rPr>
          <w:rFonts w:hint="eastAsia"/>
        </w:rPr>
        <w:t>【女性】</w:t>
      </w:r>
      <w:r w:rsidR="009237A5" w:rsidRPr="00DD78D5">
        <w:rPr>
          <w:rFonts w:hint="eastAsia"/>
        </w:rPr>
        <w:t>自衛隊員</w:t>
      </w:r>
    </w:p>
    <w:p w:rsidR="009237A5" w:rsidRPr="00DD78D5" w:rsidRDefault="009919B2" w:rsidP="007A7997">
      <w:pPr>
        <w:numPr>
          <w:ilvl w:val="0"/>
          <w:numId w:val="38"/>
        </w:numPr>
      </w:pPr>
      <w:r>
        <w:rPr>
          <w:rFonts w:hint="eastAsia"/>
        </w:rPr>
        <w:t>【男性】</w:t>
      </w:r>
      <w:r w:rsidR="009237A5" w:rsidRPr="00DD78D5">
        <w:rPr>
          <w:rFonts w:hint="eastAsia"/>
        </w:rPr>
        <w:t>タバコ店主・</w:t>
      </w:r>
      <w:r w:rsidR="009237A5" w:rsidRPr="00DD78D5">
        <w:rPr>
          <w:rFonts w:hint="eastAsia"/>
        </w:rPr>
        <w:t>JT</w:t>
      </w:r>
      <w:r w:rsidR="009237A5" w:rsidRPr="00DD78D5">
        <w:rPr>
          <w:rFonts w:hint="eastAsia"/>
        </w:rPr>
        <w:t>等タバコ会社の社員などタバコ産業に従事している人</w:t>
      </w:r>
    </w:p>
    <w:p w:rsidR="009237A5" w:rsidRDefault="009919B2" w:rsidP="007A7997">
      <w:pPr>
        <w:numPr>
          <w:ilvl w:val="0"/>
          <w:numId w:val="38"/>
        </w:numPr>
      </w:pPr>
      <w:r>
        <w:rPr>
          <w:rFonts w:hint="eastAsia"/>
        </w:rPr>
        <w:t>【女性】</w:t>
      </w:r>
      <w:r w:rsidR="009237A5" w:rsidRPr="00DD78D5">
        <w:rPr>
          <w:rFonts w:hint="eastAsia"/>
        </w:rPr>
        <w:t>タバコ店主・</w:t>
      </w:r>
      <w:r w:rsidR="009237A5" w:rsidRPr="00DD78D5">
        <w:rPr>
          <w:rFonts w:hint="eastAsia"/>
        </w:rPr>
        <w:t>JT</w:t>
      </w:r>
      <w:r w:rsidR="009237A5" w:rsidRPr="00DD78D5">
        <w:rPr>
          <w:rFonts w:hint="eastAsia"/>
        </w:rPr>
        <w:t>等タバコ会社の社員などタバコ産業に従事している人</w:t>
      </w:r>
    </w:p>
    <w:p w:rsidR="009237A5" w:rsidRDefault="009919B2" w:rsidP="007A7997">
      <w:pPr>
        <w:numPr>
          <w:ilvl w:val="0"/>
          <w:numId w:val="38"/>
        </w:numPr>
      </w:pPr>
      <w:r>
        <w:rPr>
          <w:rFonts w:hint="eastAsia"/>
        </w:rPr>
        <w:t>【男性】</w:t>
      </w:r>
      <w:r w:rsidR="009237A5" w:rsidRPr="00DD78D5">
        <w:rPr>
          <w:rFonts w:hint="eastAsia"/>
        </w:rPr>
        <w:t>医者</w:t>
      </w:r>
    </w:p>
    <w:p w:rsidR="009237A5" w:rsidRDefault="009919B2" w:rsidP="007A7997">
      <w:pPr>
        <w:numPr>
          <w:ilvl w:val="0"/>
          <w:numId w:val="38"/>
        </w:numPr>
      </w:pPr>
      <w:r>
        <w:rPr>
          <w:rFonts w:hint="eastAsia"/>
        </w:rPr>
        <w:t>【女性】</w:t>
      </w:r>
      <w:r w:rsidR="009237A5" w:rsidRPr="00DD78D5">
        <w:rPr>
          <w:rFonts w:hint="eastAsia"/>
        </w:rPr>
        <w:t>医者</w:t>
      </w:r>
    </w:p>
    <w:p w:rsidR="009237A5" w:rsidRDefault="009919B2" w:rsidP="007A7997">
      <w:pPr>
        <w:numPr>
          <w:ilvl w:val="0"/>
          <w:numId w:val="38"/>
        </w:numPr>
      </w:pPr>
      <w:r>
        <w:rPr>
          <w:rFonts w:hint="eastAsia"/>
        </w:rPr>
        <w:t>【男性】</w:t>
      </w:r>
      <w:r w:rsidR="00EA0210" w:rsidRPr="00DD78D5">
        <w:rPr>
          <w:rFonts w:hint="eastAsia"/>
        </w:rPr>
        <w:t>覚せい剤や</w:t>
      </w:r>
      <w:r w:rsidR="00D60D8B" w:rsidRPr="00DD78D5">
        <w:rPr>
          <w:rFonts w:hint="eastAsia"/>
        </w:rPr>
        <w:t>麻薬をやっている</w:t>
      </w:r>
      <w:r w:rsidR="001B4FF9" w:rsidRPr="00DD78D5">
        <w:rPr>
          <w:rFonts w:hint="eastAsia"/>
        </w:rPr>
        <w:t>（いた）</w:t>
      </w:r>
      <w:r w:rsidR="00D60D8B" w:rsidRPr="00DD78D5">
        <w:rPr>
          <w:rFonts w:hint="eastAsia"/>
        </w:rPr>
        <w:t>人</w:t>
      </w:r>
    </w:p>
    <w:p w:rsidR="009237A5" w:rsidRDefault="009919B2" w:rsidP="007A7997">
      <w:pPr>
        <w:numPr>
          <w:ilvl w:val="0"/>
          <w:numId w:val="38"/>
        </w:numPr>
      </w:pPr>
      <w:r>
        <w:rPr>
          <w:rFonts w:hint="eastAsia"/>
        </w:rPr>
        <w:t>【女性】</w:t>
      </w:r>
      <w:r w:rsidR="009237A5" w:rsidRPr="00DD78D5">
        <w:rPr>
          <w:rFonts w:hint="eastAsia"/>
        </w:rPr>
        <w:t>覚せい剤や麻薬をやっている（いた）人</w:t>
      </w:r>
    </w:p>
    <w:p w:rsidR="009237A5" w:rsidRDefault="009919B2" w:rsidP="007A7997">
      <w:pPr>
        <w:numPr>
          <w:ilvl w:val="0"/>
          <w:numId w:val="38"/>
        </w:numPr>
      </w:pPr>
      <w:r>
        <w:rPr>
          <w:rFonts w:hint="eastAsia"/>
        </w:rPr>
        <w:t>【男性】</w:t>
      </w:r>
      <w:r w:rsidR="009237A5" w:rsidRPr="00DD78D5">
        <w:rPr>
          <w:rFonts w:hint="eastAsia"/>
        </w:rPr>
        <w:t>危険ドラッグ（脱法ハーブ）をやっている（いた）人</w:t>
      </w:r>
    </w:p>
    <w:p w:rsidR="009237A5" w:rsidRDefault="009919B2" w:rsidP="007A7997">
      <w:pPr>
        <w:numPr>
          <w:ilvl w:val="0"/>
          <w:numId w:val="38"/>
        </w:numPr>
      </w:pPr>
      <w:r>
        <w:rPr>
          <w:rFonts w:hint="eastAsia"/>
        </w:rPr>
        <w:t>【女性】</w:t>
      </w:r>
      <w:r w:rsidR="001B4FF9" w:rsidRPr="00DD78D5">
        <w:rPr>
          <w:rFonts w:hint="eastAsia"/>
        </w:rPr>
        <w:t>危険ドラッグ（脱法ハーブ）をやっている（いた）人</w:t>
      </w:r>
    </w:p>
    <w:p w:rsidR="009237A5" w:rsidRDefault="009919B2" w:rsidP="007A7997">
      <w:pPr>
        <w:numPr>
          <w:ilvl w:val="0"/>
          <w:numId w:val="38"/>
        </w:numPr>
      </w:pPr>
      <w:r>
        <w:rPr>
          <w:rFonts w:hint="eastAsia"/>
        </w:rPr>
        <w:t>【男性】</w:t>
      </w:r>
      <w:r w:rsidR="009237A5" w:rsidRPr="00DD78D5">
        <w:rPr>
          <w:rFonts w:hint="eastAsia"/>
        </w:rPr>
        <w:t>タバコを吸っている人</w:t>
      </w:r>
    </w:p>
    <w:p w:rsidR="009237A5" w:rsidRDefault="009919B2" w:rsidP="007A7997">
      <w:pPr>
        <w:numPr>
          <w:ilvl w:val="0"/>
          <w:numId w:val="38"/>
        </w:numPr>
      </w:pPr>
      <w:r>
        <w:rPr>
          <w:rFonts w:hint="eastAsia"/>
        </w:rPr>
        <w:t>【女性】</w:t>
      </w:r>
      <w:r w:rsidR="005D2E44" w:rsidRPr="00DD78D5">
        <w:rPr>
          <w:rFonts w:hint="eastAsia"/>
        </w:rPr>
        <w:t>タバコを吸っている</w:t>
      </w:r>
      <w:r w:rsidR="00667F3F" w:rsidRPr="00DD78D5">
        <w:rPr>
          <w:rFonts w:hint="eastAsia"/>
        </w:rPr>
        <w:t>人</w:t>
      </w:r>
    </w:p>
    <w:p w:rsidR="009237A5" w:rsidRPr="00DD78D5" w:rsidRDefault="009919B2" w:rsidP="007A7997">
      <w:pPr>
        <w:numPr>
          <w:ilvl w:val="0"/>
          <w:numId w:val="38"/>
        </w:numPr>
      </w:pPr>
      <w:r>
        <w:rPr>
          <w:rFonts w:hint="eastAsia"/>
        </w:rPr>
        <w:t>【男性】</w:t>
      </w:r>
      <w:r w:rsidR="009237A5" w:rsidRPr="00DD78D5">
        <w:rPr>
          <w:rFonts w:hint="eastAsia"/>
        </w:rPr>
        <w:t>電子タバコを使っている人</w:t>
      </w:r>
    </w:p>
    <w:p w:rsidR="009237A5" w:rsidRDefault="009919B2" w:rsidP="007A7997">
      <w:pPr>
        <w:numPr>
          <w:ilvl w:val="0"/>
          <w:numId w:val="38"/>
        </w:numPr>
      </w:pPr>
      <w:r>
        <w:rPr>
          <w:rFonts w:hint="eastAsia"/>
        </w:rPr>
        <w:t>【女性】</w:t>
      </w:r>
      <w:r w:rsidR="00993383" w:rsidRPr="00DD78D5">
        <w:rPr>
          <w:rFonts w:hint="eastAsia"/>
        </w:rPr>
        <w:t>電子タバコ</w:t>
      </w:r>
      <w:r w:rsidR="005D2E44" w:rsidRPr="00DD78D5">
        <w:rPr>
          <w:rFonts w:hint="eastAsia"/>
        </w:rPr>
        <w:t>を使っている</w:t>
      </w:r>
      <w:r w:rsidR="00667F3F" w:rsidRPr="00DD78D5">
        <w:rPr>
          <w:rFonts w:hint="eastAsia"/>
        </w:rPr>
        <w:t xml:space="preserve">人　</w:t>
      </w:r>
    </w:p>
    <w:p w:rsidR="00662304" w:rsidRPr="00DD78D5" w:rsidRDefault="00662304" w:rsidP="007A7997">
      <w:pPr>
        <w:numPr>
          <w:ilvl w:val="0"/>
          <w:numId w:val="38"/>
        </w:numPr>
      </w:pPr>
      <w:r>
        <w:rPr>
          <w:rFonts w:hint="eastAsia"/>
        </w:rPr>
        <w:t>一人もいない（排他）</w:t>
      </w:r>
    </w:p>
    <w:p w:rsidR="0047437B" w:rsidRDefault="0047437B">
      <w:pPr>
        <w:widowControl/>
        <w:jc w:val="left"/>
        <w:rPr>
          <w:rFonts w:hint="eastAsia"/>
        </w:rPr>
      </w:pPr>
      <w:r w:rsidRPr="0047437B">
        <w:rPr>
          <w:rFonts w:hint="eastAsia"/>
        </w:rPr>
        <w:t>Q79-1.</w:t>
      </w:r>
      <w:r w:rsidRPr="0047437B">
        <w:rPr>
          <w:rFonts w:hint="eastAsia"/>
        </w:rPr>
        <w:t>それぞれの人数をお答えください。（半角数字でご記入ください）</w:t>
      </w:r>
    </w:p>
    <w:p w:rsidR="0047437B" w:rsidRDefault="0047437B" w:rsidP="007A7997">
      <w:pPr>
        <w:numPr>
          <w:ilvl w:val="0"/>
          <w:numId w:val="98"/>
        </w:numPr>
      </w:pPr>
      <w:r>
        <w:rPr>
          <w:rFonts w:hint="eastAsia"/>
        </w:rPr>
        <w:t>【</w:t>
      </w:r>
      <w:r>
        <w:rPr>
          <w:rFonts w:hint="eastAsia"/>
        </w:rPr>
        <w:t>Q</w:t>
      </w:r>
      <w:r>
        <w:t>79S1</w:t>
      </w:r>
      <w:r>
        <w:t>_1</w:t>
      </w:r>
      <w:r>
        <w:rPr>
          <w:rFonts w:hint="eastAsia"/>
        </w:rPr>
        <w:t>】【男性】</w:t>
      </w:r>
      <w:r w:rsidRPr="00DD78D5">
        <w:rPr>
          <w:rFonts w:hint="eastAsia"/>
        </w:rPr>
        <w:t>消防士</w:t>
      </w:r>
    </w:p>
    <w:p w:rsidR="0047437B" w:rsidRDefault="0047437B" w:rsidP="007A7997">
      <w:pPr>
        <w:numPr>
          <w:ilvl w:val="0"/>
          <w:numId w:val="98"/>
        </w:numPr>
      </w:pPr>
      <w:r>
        <w:rPr>
          <w:rFonts w:hint="eastAsia"/>
        </w:rPr>
        <w:t>【</w:t>
      </w:r>
      <w:r>
        <w:rPr>
          <w:rFonts w:hint="eastAsia"/>
        </w:rPr>
        <w:t>Q</w:t>
      </w:r>
      <w:r>
        <w:t>79S1</w:t>
      </w:r>
      <w:r>
        <w:t>_2</w:t>
      </w:r>
      <w:r>
        <w:rPr>
          <w:rFonts w:hint="eastAsia"/>
        </w:rPr>
        <w:t>】【女性】</w:t>
      </w:r>
      <w:r w:rsidRPr="00DD78D5">
        <w:rPr>
          <w:rFonts w:hint="eastAsia"/>
        </w:rPr>
        <w:t>消防士</w:t>
      </w:r>
    </w:p>
    <w:p w:rsidR="0047437B" w:rsidRDefault="0047437B" w:rsidP="007A7997">
      <w:pPr>
        <w:numPr>
          <w:ilvl w:val="0"/>
          <w:numId w:val="98"/>
        </w:numPr>
      </w:pPr>
      <w:r>
        <w:rPr>
          <w:rFonts w:hint="eastAsia"/>
        </w:rPr>
        <w:t>【</w:t>
      </w:r>
      <w:r>
        <w:rPr>
          <w:rFonts w:hint="eastAsia"/>
        </w:rPr>
        <w:t>Q</w:t>
      </w:r>
      <w:r>
        <w:t>79S1</w:t>
      </w:r>
      <w:r>
        <w:t>_3</w:t>
      </w:r>
      <w:r>
        <w:rPr>
          <w:rFonts w:hint="eastAsia"/>
        </w:rPr>
        <w:t>】【男性】</w:t>
      </w:r>
      <w:r w:rsidRPr="00DD78D5">
        <w:rPr>
          <w:rFonts w:hint="eastAsia"/>
        </w:rPr>
        <w:t>警察官</w:t>
      </w:r>
    </w:p>
    <w:p w:rsidR="0047437B" w:rsidRPr="00DD78D5" w:rsidRDefault="0047437B" w:rsidP="007A7997">
      <w:pPr>
        <w:numPr>
          <w:ilvl w:val="0"/>
          <w:numId w:val="98"/>
        </w:numPr>
      </w:pPr>
      <w:r>
        <w:rPr>
          <w:rFonts w:hint="eastAsia"/>
        </w:rPr>
        <w:t>【</w:t>
      </w:r>
      <w:r>
        <w:rPr>
          <w:rFonts w:hint="eastAsia"/>
        </w:rPr>
        <w:t>Q</w:t>
      </w:r>
      <w:r>
        <w:t>79S1</w:t>
      </w:r>
      <w:r>
        <w:t>_4</w:t>
      </w:r>
      <w:r>
        <w:rPr>
          <w:rFonts w:hint="eastAsia"/>
        </w:rPr>
        <w:t>】【女性】</w:t>
      </w:r>
      <w:r w:rsidRPr="00DD78D5">
        <w:rPr>
          <w:rFonts w:hint="eastAsia"/>
        </w:rPr>
        <w:t>警察官</w:t>
      </w:r>
    </w:p>
    <w:p w:rsidR="0047437B" w:rsidRDefault="0047437B" w:rsidP="007A7997">
      <w:pPr>
        <w:numPr>
          <w:ilvl w:val="0"/>
          <w:numId w:val="98"/>
        </w:numPr>
      </w:pPr>
      <w:r>
        <w:rPr>
          <w:rFonts w:hint="eastAsia"/>
        </w:rPr>
        <w:t>【</w:t>
      </w:r>
      <w:r>
        <w:rPr>
          <w:rFonts w:hint="eastAsia"/>
        </w:rPr>
        <w:t>Q</w:t>
      </w:r>
      <w:r>
        <w:t>79S1</w:t>
      </w:r>
      <w:r>
        <w:t>_5</w:t>
      </w:r>
      <w:r>
        <w:rPr>
          <w:rFonts w:hint="eastAsia"/>
        </w:rPr>
        <w:t>】【男性】</w:t>
      </w:r>
      <w:r w:rsidRPr="00DD78D5">
        <w:rPr>
          <w:rFonts w:hint="eastAsia"/>
        </w:rPr>
        <w:t>自衛隊員</w:t>
      </w:r>
    </w:p>
    <w:p w:rsidR="0047437B" w:rsidRPr="00DD78D5" w:rsidRDefault="0047437B" w:rsidP="007A7997">
      <w:pPr>
        <w:numPr>
          <w:ilvl w:val="0"/>
          <w:numId w:val="98"/>
        </w:numPr>
      </w:pPr>
      <w:r>
        <w:rPr>
          <w:rFonts w:hint="eastAsia"/>
        </w:rPr>
        <w:t>【</w:t>
      </w:r>
      <w:r>
        <w:rPr>
          <w:rFonts w:hint="eastAsia"/>
        </w:rPr>
        <w:t>Q</w:t>
      </w:r>
      <w:r>
        <w:t>79S1</w:t>
      </w:r>
      <w:r>
        <w:t>_6</w:t>
      </w:r>
      <w:r>
        <w:rPr>
          <w:rFonts w:hint="eastAsia"/>
        </w:rPr>
        <w:t>】【女性】</w:t>
      </w:r>
      <w:r w:rsidRPr="00DD78D5">
        <w:rPr>
          <w:rFonts w:hint="eastAsia"/>
        </w:rPr>
        <w:t>自衛隊員</w:t>
      </w:r>
    </w:p>
    <w:p w:rsidR="0047437B" w:rsidRPr="00DD78D5" w:rsidRDefault="0047437B" w:rsidP="007A7997">
      <w:pPr>
        <w:numPr>
          <w:ilvl w:val="0"/>
          <w:numId w:val="98"/>
        </w:numPr>
      </w:pPr>
      <w:r>
        <w:rPr>
          <w:rFonts w:hint="eastAsia"/>
        </w:rPr>
        <w:t>【</w:t>
      </w:r>
      <w:r>
        <w:rPr>
          <w:rFonts w:hint="eastAsia"/>
        </w:rPr>
        <w:t>Q</w:t>
      </w:r>
      <w:r>
        <w:t>79S1</w:t>
      </w:r>
      <w:r>
        <w:t>_7</w:t>
      </w:r>
      <w:r>
        <w:rPr>
          <w:rFonts w:hint="eastAsia"/>
        </w:rPr>
        <w:t>】【男性】</w:t>
      </w:r>
      <w:r w:rsidRPr="00DD78D5">
        <w:rPr>
          <w:rFonts w:hint="eastAsia"/>
        </w:rPr>
        <w:t>タバコ店主・</w:t>
      </w:r>
      <w:r w:rsidRPr="00DD78D5">
        <w:rPr>
          <w:rFonts w:hint="eastAsia"/>
        </w:rPr>
        <w:t>JT</w:t>
      </w:r>
      <w:r w:rsidRPr="00DD78D5">
        <w:rPr>
          <w:rFonts w:hint="eastAsia"/>
        </w:rPr>
        <w:t>等タバコ会社の社員などタバコ産業に従事している人</w:t>
      </w:r>
    </w:p>
    <w:p w:rsidR="0047437B" w:rsidRDefault="0047437B" w:rsidP="007A7997">
      <w:pPr>
        <w:numPr>
          <w:ilvl w:val="0"/>
          <w:numId w:val="98"/>
        </w:numPr>
      </w:pPr>
      <w:r>
        <w:rPr>
          <w:rFonts w:hint="eastAsia"/>
        </w:rPr>
        <w:t>【</w:t>
      </w:r>
      <w:r>
        <w:rPr>
          <w:rFonts w:hint="eastAsia"/>
        </w:rPr>
        <w:t>Q</w:t>
      </w:r>
      <w:r>
        <w:t>79S1</w:t>
      </w:r>
      <w:r>
        <w:t>_8</w:t>
      </w:r>
      <w:r>
        <w:rPr>
          <w:rFonts w:hint="eastAsia"/>
        </w:rPr>
        <w:t>】【女性】</w:t>
      </w:r>
      <w:r w:rsidRPr="00DD78D5">
        <w:rPr>
          <w:rFonts w:hint="eastAsia"/>
        </w:rPr>
        <w:t>タバコ店主・</w:t>
      </w:r>
      <w:r w:rsidRPr="00DD78D5">
        <w:rPr>
          <w:rFonts w:hint="eastAsia"/>
        </w:rPr>
        <w:t>JT</w:t>
      </w:r>
      <w:r w:rsidRPr="00DD78D5">
        <w:rPr>
          <w:rFonts w:hint="eastAsia"/>
        </w:rPr>
        <w:t>等タバコ会社の社員などタバコ産業に従事している人</w:t>
      </w:r>
    </w:p>
    <w:p w:rsidR="0047437B" w:rsidRDefault="0047437B" w:rsidP="007A7997">
      <w:pPr>
        <w:numPr>
          <w:ilvl w:val="0"/>
          <w:numId w:val="98"/>
        </w:numPr>
      </w:pPr>
      <w:r>
        <w:rPr>
          <w:rFonts w:hint="eastAsia"/>
        </w:rPr>
        <w:t>【</w:t>
      </w:r>
      <w:r>
        <w:rPr>
          <w:rFonts w:hint="eastAsia"/>
        </w:rPr>
        <w:t>Q</w:t>
      </w:r>
      <w:r>
        <w:t>79S1</w:t>
      </w:r>
      <w:r>
        <w:t>_9</w:t>
      </w:r>
      <w:r>
        <w:rPr>
          <w:rFonts w:hint="eastAsia"/>
        </w:rPr>
        <w:t>】【男性】</w:t>
      </w:r>
      <w:r w:rsidRPr="00DD78D5">
        <w:rPr>
          <w:rFonts w:hint="eastAsia"/>
        </w:rPr>
        <w:t>医者</w:t>
      </w:r>
    </w:p>
    <w:p w:rsidR="0047437B" w:rsidRDefault="0047437B" w:rsidP="007A7997">
      <w:pPr>
        <w:numPr>
          <w:ilvl w:val="0"/>
          <w:numId w:val="98"/>
        </w:numPr>
      </w:pPr>
      <w:r>
        <w:rPr>
          <w:rFonts w:hint="eastAsia"/>
        </w:rPr>
        <w:t>【</w:t>
      </w:r>
      <w:r>
        <w:rPr>
          <w:rFonts w:hint="eastAsia"/>
        </w:rPr>
        <w:t>Q</w:t>
      </w:r>
      <w:r>
        <w:t>79S1</w:t>
      </w:r>
      <w:r>
        <w:t>_10</w:t>
      </w:r>
      <w:r>
        <w:rPr>
          <w:rFonts w:hint="eastAsia"/>
        </w:rPr>
        <w:t>】【女性】</w:t>
      </w:r>
      <w:r w:rsidRPr="00DD78D5">
        <w:rPr>
          <w:rFonts w:hint="eastAsia"/>
        </w:rPr>
        <w:t>医者</w:t>
      </w:r>
    </w:p>
    <w:p w:rsidR="0047437B" w:rsidRDefault="0047437B" w:rsidP="007A7997">
      <w:pPr>
        <w:numPr>
          <w:ilvl w:val="0"/>
          <w:numId w:val="98"/>
        </w:numPr>
      </w:pPr>
      <w:r>
        <w:rPr>
          <w:rFonts w:hint="eastAsia"/>
        </w:rPr>
        <w:t>【</w:t>
      </w:r>
      <w:r>
        <w:rPr>
          <w:rFonts w:hint="eastAsia"/>
        </w:rPr>
        <w:t>Q</w:t>
      </w:r>
      <w:r>
        <w:t>79S1_1</w:t>
      </w:r>
      <w:r>
        <w:t>1</w:t>
      </w:r>
      <w:r>
        <w:rPr>
          <w:rFonts w:hint="eastAsia"/>
        </w:rPr>
        <w:t>】【男性】</w:t>
      </w:r>
      <w:r w:rsidRPr="00DD78D5">
        <w:rPr>
          <w:rFonts w:hint="eastAsia"/>
        </w:rPr>
        <w:t>覚せい剤や麻薬をやっている（いた）人</w:t>
      </w:r>
    </w:p>
    <w:p w:rsidR="0047437B" w:rsidRDefault="0047437B" w:rsidP="007A7997">
      <w:pPr>
        <w:numPr>
          <w:ilvl w:val="0"/>
          <w:numId w:val="98"/>
        </w:numPr>
      </w:pPr>
      <w:r>
        <w:rPr>
          <w:rFonts w:hint="eastAsia"/>
        </w:rPr>
        <w:t>【</w:t>
      </w:r>
      <w:r>
        <w:rPr>
          <w:rFonts w:hint="eastAsia"/>
        </w:rPr>
        <w:t>Q</w:t>
      </w:r>
      <w:r>
        <w:t>79S1_1</w:t>
      </w:r>
      <w:r>
        <w:t>2</w:t>
      </w:r>
      <w:r>
        <w:rPr>
          <w:rFonts w:hint="eastAsia"/>
        </w:rPr>
        <w:t>】【女性】</w:t>
      </w:r>
      <w:r w:rsidRPr="00DD78D5">
        <w:rPr>
          <w:rFonts w:hint="eastAsia"/>
        </w:rPr>
        <w:t>覚せい剤や麻薬をやっている（いた）人</w:t>
      </w:r>
    </w:p>
    <w:p w:rsidR="0047437B" w:rsidRDefault="0047437B" w:rsidP="007A7997">
      <w:pPr>
        <w:numPr>
          <w:ilvl w:val="0"/>
          <w:numId w:val="98"/>
        </w:numPr>
      </w:pPr>
      <w:r>
        <w:rPr>
          <w:rFonts w:hint="eastAsia"/>
        </w:rPr>
        <w:t>【</w:t>
      </w:r>
      <w:r>
        <w:rPr>
          <w:rFonts w:hint="eastAsia"/>
        </w:rPr>
        <w:t>Q</w:t>
      </w:r>
      <w:r>
        <w:t>79S1_1</w:t>
      </w:r>
      <w:r>
        <w:t>3</w:t>
      </w:r>
      <w:r>
        <w:rPr>
          <w:rFonts w:hint="eastAsia"/>
        </w:rPr>
        <w:t>】【男性】</w:t>
      </w:r>
      <w:r w:rsidRPr="00DD78D5">
        <w:rPr>
          <w:rFonts w:hint="eastAsia"/>
        </w:rPr>
        <w:t>危険ドラッグ（脱法ハーブ）をやっている（いた）人</w:t>
      </w:r>
    </w:p>
    <w:p w:rsidR="0047437B" w:rsidRDefault="0047437B" w:rsidP="007A7997">
      <w:pPr>
        <w:numPr>
          <w:ilvl w:val="0"/>
          <w:numId w:val="98"/>
        </w:numPr>
      </w:pPr>
      <w:r>
        <w:rPr>
          <w:rFonts w:hint="eastAsia"/>
        </w:rPr>
        <w:t>【</w:t>
      </w:r>
      <w:r>
        <w:rPr>
          <w:rFonts w:hint="eastAsia"/>
        </w:rPr>
        <w:t>Q</w:t>
      </w:r>
      <w:r>
        <w:t>79S1_1</w:t>
      </w:r>
      <w:r>
        <w:t>4</w:t>
      </w:r>
      <w:r>
        <w:rPr>
          <w:rFonts w:hint="eastAsia"/>
        </w:rPr>
        <w:t>】【女性】</w:t>
      </w:r>
      <w:r w:rsidRPr="00DD78D5">
        <w:rPr>
          <w:rFonts w:hint="eastAsia"/>
        </w:rPr>
        <w:t>危険ドラッグ（脱法ハーブ）をやっている（いた）人</w:t>
      </w:r>
    </w:p>
    <w:p w:rsidR="0047437B" w:rsidRDefault="0047437B" w:rsidP="007A7997">
      <w:pPr>
        <w:numPr>
          <w:ilvl w:val="0"/>
          <w:numId w:val="98"/>
        </w:numPr>
      </w:pPr>
      <w:r>
        <w:rPr>
          <w:rFonts w:hint="eastAsia"/>
        </w:rPr>
        <w:t>【</w:t>
      </w:r>
      <w:r>
        <w:rPr>
          <w:rFonts w:hint="eastAsia"/>
        </w:rPr>
        <w:t>Q</w:t>
      </w:r>
      <w:r>
        <w:t>79S1_1</w:t>
      </w:r>
      <w:r>
        <w:t>5</w:t>
      </w:r>
      <w:r>
        <w:rPr>
          <w:rFonts w:hint="eastAsia"/>
        </w:rPr>
        <w:t>】【男性】</w:t>
      </w:r>
      <w:r w:rsidRPr="00DD78D5">
        <w:rPr>
          <w:rFonts w:hint="eastAsia"/>
        </w:rPr>
        <w:t>タバコを吸っている人</w:t>
      </w:r>
    </w:p>
    <w:p w:rsidR="0047437B" w:rsidRDefault="0047437B" w:rsidP="007A7997">
      <w:pPr>
        <w:numPr>
          <w:ilvl w:val="0"/>
          <w:numId w:val="98"/>
        </w:numPr>
      </w:pPr>
      <w:r>
        <w:rPr>
          <w:rFonts w:hint="eastAsia"/>
        </w:rPr>
        <w:t>【</w:t>
      </w:r>
      <w:r>
        <w:rPr>
          <w:rFonts w:hint="eastAsia"/>
        </w:rPr>
        <w:t>Q</w:t>
      </w:r>
      <w:r>
        <w:t>79S1_1</w:t>
      </w:r>
      <w:r>
        <w:t>6</w:t>
      </w:r>
      <w:r>
        <w:rPr>
          <w:rFonts w:hint="eastAsia"/>
        </w:rPr>
        <w:t>】【女性】</w:t>
      </w:r>
      <w:r w:rsidRPr="00DD78D5">
        <w:rPr>
          <w:rFonts w:hint="eastAsia"/>
        </w:rPr>
        <w:t>タバコを吸っている人</w:t>
      </w:r>
    </w:p>
    <w:p w:rsidR="0047437B" w:rsidRPr="00DD78D5" w:rsidRDefault="0047437B" w:rsidP="007A7997">
      <w:pPr>
        <w:numPr>
          <w:ilvl w:val="0"/>
          <w:numId w:val="98"/>
        </w:numPr>
      </w:pPr>
      <w:r>
        <w:rPr>
          <w:rFonts w:hint="eastAsia"/>
        </w:rPr>
        <w:t>【</w:t>
      </w:r>
      <w:r>
        <w:rPr>
          <w:rFonts w:hint="eastAsia"/>
        </w:rPr>
        <w:t>Q</w:t>
      </w:r>
      <w:r>
        <w:t>79S1_1</w:t>
      </w:r>
      <w:r>
        <w:t>7</w:t>
      </w:r>
      <w:r>
        <w:rPr>
          <w:rFonts w:hint="eastAsia"/>
        </w:rPr>
        <w:t>】【男性】</w:t>
      </w:r>
      <w:r w:rsidRPr="00DD78D5">
        <w:rPr>
          <w:rFonts w:hint="eastAsia"/>
        </w:rPr>
        <w:t>電子タバコを使っている人</w:t>
      </w:r>
    </w:p>
    <w:p w:rsidR="0047437B" w:rsidRDefault="0047437B" w:rsidP="007A7997">
      <w:pPr>
        <w:numPr>
          <w:ilvl w:val="0"/>
          <w:numId w:val="98"/>
        </w:numPr>
      </w:pPr>
      <w:r>
        <w:rPr>
          <w:rFonts w:hint="eastAsia"/>
        </w:rPr>
        <w:t>【</w:t>
      </w:r>
      <w:r>
        <w:rPr>
          <w:rFonts w:hint="eastAsia"/>
        </w:rPr>
        <w:t>Q</w:t>
      </w:r>
      <w:r>
        <w:t>79S1_1</w:t>
      </w:r>
      <w:r>
        <w:t>8</w:t>
      </w:r>
      <w:r>
        <w:rPr>
          <w:rFonts w:hint="eastAsia"/>
        </w:rPr>
        <w:t>】【女性】</w:t>
      </w:r>
      <w:r w:rsidRPr="00DD78D5">
        <w:rPr>
          <w:rFonts w:hint="eastAsia"/>
        </w:rPr>
        <w:t xml:space="preserve">電子タバコを使っている人　</w:t>
      </w:r>
    </w:p>
    <w:p w:rsidR="0047437B" w:rsidRPr="00D43090" w:rsidRDefault="0047437B" w:rsidP="0047437B">
      <w:pPr>
        <w:widowControl/>
        <w:jc w:val="left"/>
        <w:rPr>
          <w:rFonts w:hint="eastAsia"/>
        </w:rPr>
      </w:pPr>
      <w:r>
        <w:rPr>
          <w:rFonts w:hint="eastAsia"/>
        </w:rPr>
        <w:t>一人もいない（排他）</w:t>
      </w:r>
    </w:p>
    <w:p w:rsidR="00864B0F" w:rsidRPr="00DD78D5" w:rsidRDefault="002E7E28" w:rsidP="00E25A0A">
      <w:r w:rsidRPr="00DD78D5">
        <w:rPr>
          <w:rFonts w:hint="eastAsia"/>
        </w:rPr>
        <w:t>本調査票に関する</w:t>
      </w:r>
      <w:r w:rsidR="00FA2396">
        <w:rPr>
          <w:rFonts w:hint="eastAsia"/>
        </w:rPr>
        <w:t>参考文献</w:t>
      </w:r>
    </w:p>
    <w:p w:rsidR="0008423D" w:rsidRPr="0008423D" w:rsidRDefault="001D02E1" w:rsidP="0008423D">
      <w:pPr>
        <w:pStyle w:val="EndNoteBibliography"/>
      </w:pPr>
      <w:r w:rsidRPr="00DD78D5">
        <w:rPr>
          <w:rFonts w:ascii="Times New Roman" w:hAnsi="Times New Roman" w:cs="Times New Roman"/>
        </w:rPr>
        <w:fldChar w:fldCharType="begin"/>
      </w:r>
      <w:r w:rsidR="00E67469" w:rsidRPr="00DD78D5">
        <w:rPr>
          <w:rFonts w:ascii="Times New Roman" w:hAnsi="Times New Roman" w:cs="Times New Roman"/>
        </w:rPr>
        <w:instrText xml:space="preserve"> ADDIN EN.REFLIST </w:instrText>
      </w:r>
      <w:r w:rsidRPr="00DD78D5">
        <w:rPr>
          <w:rFonts w:ascii="Times New Roman" w:hAnsi="Times New Roman" w:cs="Times New Roman"/>
        </w:rPr>
        <w:fldChar w:fldCharType="separate"/>
      </w:r>
      <w:bookmarkStart w:id="1" w:name="_ENREF_1"/>
      <w:r w:rsidR="0008423D" w:rsidRPr="0008423D">
        <w:t>1.</w:t>
      </w:r>
      <w:r w:rsidR="0008423D" w:rsidRPr="0008423D">
        <w:tab/>
        <w:t>Giovenco DP, Lewis MJ, Delnevo CD. Factors associated with e-cigarette use: a national population survey of current and former smokers. Am J Prev Med 2014; 47: 476-480.</w:t>
      </w:r>
      <w:bookmarkEnd w:id="1"/>
    </w:p>
    <w:p w:rsidR="0008423D" w:rsidRPr="0008423D" w:rsidRDefault="0008423D" w:rsidP="0008423D">
      <w:pPr>
        <w:pStyle w:val="EndNoteBibliography"/>
      </w:pPr>
      <w:bookmarkStart w:id="2" w:name="_ENREF_2"/>
      <w:r w:rsidRPr="0008423D">
        <w:t>2.</w:t>
      </w:r>
      <w:r w:rsidRPr="0008423D">
        <w:tab/>
        <w:t xml:space="preserve">Otani T, Yoshii C, Kano M et al. Validity and reliability of Kano Test for Social Nicotine Dependence. Ann Epidemiol </w:t>
      </w:r>
      <w:r w:rsidRPr="0008423D">
        <w:lastRenderedPageBreak/>
        <w:t>2009; 19: 815-822.</w:t>
      </w:r>
      <w:bookmarkEnd w:id="2"/>
    </w:p>
    <w:p w:rsidR="0008423D" w:rsidRPr="0008423D" w:rsidRDefault="0008423D" w:rsidP="0008423D">
      <w:pPr>
        <w:pStyle w:val="EndNoteBibliography"/>
      </w:pPr>
      <w:bookmarkStart w:id="3" w:name="_ENREF_3"/>
      <w:r w:rsidRPr="0008423D">
        <w:t>3.</w:t>
      </w:r>
      <w:r w:rsidRPr="0008423D">
        <w:tab/>
        <w:t>WHO. Electronic nicotine delivery systems: Report by WHO. In Conference of the Parties to the WHO Framework Convention on Tobacco Control. Moscow, Russian Federation: 2014.</w:t>
      </w:r>
      <w:bookmarkEnd w:id="3"/>
    </w:p>
    <w:p w:rsidR="0008423D" w:rsidRPr="0008423D" w:rsidRDefault="0008423D" w:rsidP="0008423D">
      <w:pPr>
        <w:pStyle w:val="EndNoteBibliography"/>
      </w:pPr>
      <w:bookmarkStart w:id="4" w:name="_ENREF_4"/>
      <w:r w:rsidRPr="0008423D">
        <w:t>4.</w:t>
      </w:r>
      <w:r w:rsidRPr="0008423D">
        <w:tab/>
        <w:t>Etter JF, Bullen C. Electronic cigarette: users profile, utilization, satisfaction and perceived efficacy. Addiction 2011; 106: 2017-2028.</w:t>
      </w:r>
      <w:bookmarkEnd w:id="4"/>
    </w:p>
    <w:p w:rsidR="0008423D" w:rsidRPr="0008423D" w:rsidRDefault="0008423D" w:rsidP="0008423D">
      <w:pPr>
        <w:pStyle w:val="EndNoteBibliography"/>
      </w:pPr>
      <w:bookmarkStart w:id="5" w:name="_ENREF_5"/>
      <w:r w:rsidRPr="0008423D">
        <w:t>5.</w:t>
      </w:r>
      <w:r w:rsidRPr="0008423D">
        <w:tab/>
        <w:t>Nakazawa A, Shigeta M, Ozasa K. Smoking cigarettes of low nicotine yield does not reduce nicotine intake as expected: a study of nicotine dependency in Japanese males. BMC Public Health 2004; 4: 28.</w:t>
      </w:r>
      <w:bookmarkEnd w:id="5"/>
    </w:p>
    <w:p w:rsidR="0008423D" w:rsidRPr="0008423D" w:rsidRDefault="0008423D" w:rsidP="0008423D">
      <w:pPr>
        <w:pStyle w:val="EndNoteBibliography"/>
      </w:pPr>
      <w:bookmarkStart w:id="6" w:name="_ENREF_6"/>
      <w:r w:rsidRPr="0008423D">
        <w:rPr>
          <w:rFonts w:hint="eastAsia"/>
        </w:rPr>
        <w:t>6.</w:t>
      </w:r>
      <w:r w:rsidRPr="0008423D">
        <w:rPr>
          <w:rFonts w:hint="eastAsia"/>
        </w:rPr>
        <w:tab/>
      </w:r>
      <w:r w:rsidRPr="0008423D">
        <w:rPr>
          <w:rFonts w:hint="eastAsia"/>
        </w:rPr>
        <w:t>後藤励</w:t>
      </w:r>
      <w:r w:rsidRPr="0008423D">
        <w:rPr>
          <w:rFonts w:hint="eastAsia"/>
        </w:rPr>
        <w:t xml:space="preserve">, </w:t>
      </w:r>
      <w:r w:rsidRPr="0008423D">
        <w:rPr>
          <w:rFonts w:hint="eastAsia"/>
        </w:rPr>
        <w:t>西村周三</w:t>
      </w:r>
      <w:r w:rsidRPr="0008423D">
        <w:rPr>
          <w:rFonts w:hint="eastAsia"/>
        </w:rPr>
        <w:t xml:space="preserve">, </w:t>
      </w:r>
      <w:r w:rsidRPr="0008423D">
        <w:rPr>
          <w:rFonts w:hint="eastAsia"/>
        </w:rPr>
        <w:t>依田高典</w:t>
      </w:r>
      <w:r w:rsidRPr="0008423D">
        <w:rPr>
          <w:rFonts w:hint="eastAsia"/>
        </w:rPr>
        <w:t xml:space="preserve">. </w:t>
      </w:r>
      <w:r w:rsidRPr="0008423D">
        <w:rPr>
          <w:rFonts w:hint="eastAsia"/>
        </w:rPr>
        <w:t>禁煙意思に関するコンジョイント分析</w:t>
      </w:r>
      <w:r w:rsidRPr="0008423D">
        <w:rPr>
          <w:rFonts w:hint="eastAsia"/>
        </w:rPr>
        <w:t xml:space="preserve">. </w:t>
      </w:r>
      <w:r w:rsidRPr="0008423D">
        <w:rPr>
          <w:rFonts w:hint="eastAsia"/>
        </w:rPr>
        <w:t>厚生の指標</w:t>
      </w:r>
      <w:r w:rsidRPr="0008423D">
        <w:rPr>
          <w:rFonts w:hint="eastAsia"/>
        </w:rPr>
        <w:t xml:space="preserve"> 2007; 54: 38-43.</w:t>
      </w:r>
      <w:bookmarkEnd w:id="6"/>
    </w:p>
    <w:p w:rsidR="0008423D" w:rsidRPr="0008423D" w:rsidRDefault="0008423D" w:rsidP="0008423D">
      <w:pPr>
        <w:pStyle w:val="EndNoteBibliography"/>
      </w:pPr>
      <w:bookmarkStart w:id="7" w:name="_ENREF_7"/>
      <w:r w:rsidRPr="0008423D">
        <w:t>7.</w:t>
      </w:r>
      <w:r w:rsidRPr="0008423D">
        <w:tab/>
        <w:t>Foulds J, Veldheer S, Yingst J et al. Development of a questionnaire to assess dependence on electronic cigarettes in a large sample of ex-smoking e-cig users. Nicotine Tob Res 2014.</w:t>
      </w:r>
      <w:bookmarkEnd w:id="7"/>
    </w:p>
    <w:p w:rsidR="0008423D" w:rsidRPr="0008423D" w:rsidRDefault="0008423D" w:rsidP="0008423D">
      <w:pPr>
        <w:pStyle w:val="EndNoteBibliography"/>
      </w:pPr>
      <w:bookmarkStart w:id="8" w:name="_ENREF_8"/>
      <w:r w:rsidRPr="0008423D">
        <w:t>8.</w:t>
      </w:r>
      <w:r w:rsidRPr="0008423D">
        <w:tab/>
        <w:t>Ezoe S, Morooka T, Noda T et al. Population size estimation of men who have sex with men through the network scale-up method in Japan. PLoS One 2012; 7: e31184.</w:t>
      </w:r>
      <w:bookmarkEnd w:id="8"/>
    </w:p>
    <w:p w:rsidR="004F43F9" w:rsidRPr="00DD78D5" w:rsidRDefault="001D02E1" w:rsidP="00407F31">
      <w:pPr>
        <w:pStyle w:val="EndNoteBibliography"/>
        <w:rPr>
          <w:rFonts w:ascii="Times New Roman" w:hAnsi="Times New Roman" w:cs="Times New Roman"/>
        </w:rPr>
      </w:pPr>
      <w:r w:rsidRPr="00DD78D5">
        <w:rPr>
          <w:rFonts w:ascii="Times New Roman" w:hAnsi="Times New Roman" w:cs="Times New Roman"/>
        </w:rPr>
        <w:fldChar w:fldCharType="end"/>
      </w:r>
    </w:p>
    <w:sectPr w:rsidR="004F43F9" w:rsidRPr="00DD78D5" w:rsidSect="00325333">
      <w:footerReference w:type="default" r:id="rId8"/>
      <w:pgSz w:w="11906" w:h="16838" w:code="9"/>
      <w:pgMar w:top="720" w:right="720" w:bottom="720" w:left="709" w:header="851" w:footer="397" w:gutter="0"/>
      <w:cols w:space="425"/>
      <w:docGrid w:type="lines" w:linePitch="34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7997" w:rsidRDefault="007A7997" w:rsidP="00685518">
      <w:r>
        <w:separator/>
      </w:r>
    </w:p>
  </w:endnote>
  <w:endnote w:type="continuationSeparator" w:id="0">
    <w:p w:rsidR="007A7997" w:rsidRDefault="007A7997" w:rsidP="00685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altName w:val="Times New Roman"/>
    <w:panose1 w:val="02040603050705020303"/>
    <w:charset w:val="00"/>
    <w:family w:val="roman"/>
    <w:notTrueType/>
    <w:pitch w:val="variable"/>
    <w:sig w:usb0="00000003" w:usb1="00000000" w:usb2="00000000" w:usb3="00000000" w:csb0="00000001"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364292"/>
      <w:docPartObj>
        <w:docPartGallery w:val="Page Numbers (Bottom of Page)"/>
        <w:docPartUnique/>
      </w:docPartObj>
    </w:sdtPr>
    <w:sdtContent>
      <w:p w:rsidR="00D95610" w:rsidRDefault="00D95610" w:rsidP="00685518">
        <w:pPr>
          <w:pStyle w:val="a5"/>
          <w:jc w:val="center"/>
        </w:pPr>
        <w:r>
          <w:fldChar w:fldCharType="begin"/>
        </w:r>
        <w:r>
          <w:instrText>PAGE   \* MERGEFORMAT</w:instrText>
        </w:r>
        <w:r>
          <w:fldChar w:fldCharType="separate"/>
        </w:r>
        <w:r w:rsidR="00E22593" w:rsidRPr="00E22593">
          <w:rPr>
            <w:noProof/>
            <w:lang w:val="ja-JP"/>
          </w:rPr>
          <w:t>22</w:t>
        </w:r>
        <w:r>
          <w:rPr>
            <w:noProof/>
            <w:lang w:val="ja-JP"/>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7997" w:rsidRDefault="007A7997" w:rsidP="00685518">
      <w:r>
        <w:separator/>
      </w:r>
    </w:p>
  </w:footnote>
  <w:footnote w:type="continuationSeparator" w:id="0">
    <w:p w:rsidR="007A7997" w:rsidRDefault="007A7997" w:rsidP="006855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83C84"/>
    <w:multiLevelType w:val="hybridMultilevel"/>
    <w:tmpl w:val="B22E206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0E04491"/>
    <w:multiLevelType w:val="hybridMultilevel"/>
    <w:tmpl w:val="600E97C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0FA1375"/>
    <w:multiLevelType w:val="hybridMultilevel"/>
    <w:tmpl w:val="09E851F8"/>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02052374"/>
    <w:multiLevelType w:val="hybridMultilevel"/>
    <w:tmpl w:val="A0E6187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56C2937"/>
    <w:multiLevelType w:val="hybridMultilevel"/>
    <w:tmpl w:val="7EBC5544"/>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05955B6C"/>
    <w:multiLevelType w:val="hybridMultilevel"/>
    <w:tmpl w:val="011E38B4"/>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6" w15:restartNumberingAfterBreak="0">
    <w:nsid w:val="0608125F"/>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0662132A"/>
    <w:multiLevelType w:val="hybridMultilevel"/>
    <w:tmpl w:val="E15AB802"/>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06B62F4F"/>
    <w:multiLevelType w:val="hybridMultilevel"/>
    <w:tmpl w:val="A9EE9AE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07114847"/>
    <w:multiLevelType w:val="hybridMultilevel"/>
    <w:tmpl w:val="41F4C3E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07515457"/>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07E46D2F"/>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09274F50"/>
    <w:multiLevelType w:val="hybridMultilevel"/>
    <w:tmpl w:val="EFEAAAC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093E3665"/>
    <w:multiLevelType w:val="hybridMultilevel"/>
    <w:tmpl w:val="EFC040CA"/>
    <w:lvl w:ilvl="0" w:tplc="D6D2D478">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0AE40182"/>
    <w:multiLevelType w:val="hybridMultilevel"/>
    <w:tmpl w:val="F43C61F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0C87551B"/>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0EB61F81"/>
    <w:multiLevelType w:val="hybridMultilevel"/>
    <w:tmpl w:val="DAF0CEB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10653784"/>
    <w:multiLevelType w:val="hybridMultilevel"/>
    <w:tmpl w:val="0D04CB6A"/>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11B03743"/>
    <w:multiLevelType w:val="hybridMultilevel"/>
    <w:tmpl w:val="B84230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11F17594"/>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124C3422"/>
    <w:multiLevelType w:val="hybridMultilevel"/>
    <w:tmpl w:val="8BE69A8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144436AF"/>
    <w:multiLevelType w:val="hybridMultilevel"/>
    <w:tmpl w:val="3676CBAC"/>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22" w15:restartNumberingAfterBreak="0">
    <w:nsid w:val="145D562E"/>
    <w:multiLevelType w:val="hybridMultilevel"/>
    <w:tmpl w:val="AFAE4B0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175D7C9F"/>
    <w:multiLevelType w:val="hybridMultilevel"/>
    <w:tmpl w:val="01542E2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15:restartNumberingAfterBreak="0">
    <w:nsid w:val="17610EF0"/>
    <w:multiLevelType w:val="hybridMultilevel"/>
    <w:tmpl w:val="7556E2F0"/>
    <w:lvl w:ilvl="0" w:tplc="0409000F">
      <w:start w:val="1"/>
      <w:numFmt w:val="decimal"/>
      <w:lvlText w:val="%1."/>
      <w:lvlJc w:val="left"/>
      <w:pPr>
        <w:tabs>
          <w:tab w:val="num" w:pos="720"/>
        </w:tabs>
        <w:ind w:left="720" w:hanging="360"/>
      </w:pPr>
      <w:rPr>
        <w:rFonts w:hint="default"/>
      </w:rPr>
    </w:lvl>
    <w:lvl w:ilvl="1" w:tplc="797E3ECE" w:tentative="1">
      <w:start w:val="1"/>
      <w:numFmt w:val="bullet"/>
      <w:lvlText w:val="•"/>
      <w:lvlJc w:val="left"/>
      <w:pPr>
        <w:tabs>
          <w:tab w:val="num" w:pos="1440"/>
        </w:tabs>
        <w:ind w:left="1440" w:hanging="360"/>
      </w:pPr>
      <w:rPr>
        <w:rFonts w:ascii="Arial" w:hAnsi="Arial" w:hint="default"/>
      </w:rPr>
    </w:lvl>
    <w:lvl w:ilvl="2" w:tplc="EC168712" w:tentative="1">
      <w:start w:val="1"/>
      <w:numFmt w:val="bullet"/>
      <w:lvlText w:val="•"/>
      <w:lvlJc w:val="left"/>
      <w:pPr>
        <w:tabs>
          <w:tab w:val="num" w:pos="2160"/>
        </w:tabs>
        <w:ind w:left="2160" w:hanging="360"/>
      </w:pPr>
      <w:rPr>
        <w:rFonts w:ascii="Arial" w:hAnsi="Arial" w:hint="default"/>
      </w:rPr>
    </w:lvl>
    <w:lvl w:ilvl="3" w:tplc="2806D71A" w:tentative="1">
      <w:start w:val="1"/>
      <w:numFmt w:val="bullet"/>
      <w:lvlText w:val="•"/>
      <w:lvlJc w:val="left"/>
      <w:pPr>
        <w:tabs>
          <w:tab w:val="num" w:pos="2880"/>
        </w:tabs>
        <w:ind w:left="2880" w:hanging="360"/>
      </w:pPr>
      <w:rPr>
        <w:rFonts w:ascii="Arial" w:hAnsi="Arial" w:hint="default"/>
      </w:rPr>
    </w:lvl>
    <w:lvl w:ilvl="4" w:tplc="7D3280EA" w:tentative="1">
      <w:start w:val="1"/>
      <w:numFmt w:val="bullet"/>
      <w:lvlText w:val="•"/>
      <w:lvlJc w:val="left"/>
      <w:pPr>
        <w:tabs>
          <w:tab w:val="num" w:pos="3600"/>
        </w:tabs>
        <w:ind w:left="3600" w:hanging="360"/>
      </w:pPr>
      <w:rPr>
        <w:rFonts w:ascii="Arial" w:hAnsi="Arial" w:hint="default"/>
      </w:rPr>
    </w:lvl>
    <w:lvl w:ilvl="5" w:tplc="22D839AC" w:tentative="1">
      <w:start w:val="1"/>
      <w:numFmt w:val="bullet"/>
      <w:lvlText w:val="•"/>
      <w:lvlJc w:val="left"/>
      <w:pPr>
        <w:tabs>
          <w:tab w:val="num" w:pos="4320"/>
        </w:tabs>
        <w:ind w:left="4320" w:hanging="360"/>
      </w:pPr>
      <w:rPr>
        <w:rFonts w:ascii="Arial" w:hAnsi="Arial" w:hint="default"/>
      </w:rPr>
    </w:lvl>
    <w:lvl w:ilvl="6" w:tplc="D124E12A" w:tentative="1">
      <w:start w:val="1"/>
      <w:numFmt w:val="bullet"/>
      <w:lvlText w:val="•"/>
      <w:lvlJc w:val="left"/>
      <w:pPr>
        <w:tabs>
          <w:tab w:val="num" w:pos="5040"/>
        </w:tabs>
        <w:ind w:left="5040" w:hanging="360"/>
      </w:pPr>
      <w:rPr>
        <w:rFonts w:ascii="Arial" w:hAnsi="Arial" w:hint="default"/>
      </w:rPr>
    </w:lvl>
    <w:lvl w:ilvl="7" w:tplc="99B8CECA" w:tentative="1">
      <w:start w:val="1"/>
      <w:numFmt w:val="bullet"/>
      <w:lvlText w:val="•"/>
      <w:lvlJc w:val="left"/>
      <w:pPr>
        <w:tabs>
          <w:tab w:val="num" w:pos="5760"/>
        </w:tabs>
        <w:ind w:left="5760" w:hanging="360"/>
      </w:pPr>
      <w:rPr>
        <w:rFonts w:ascii="Arial" w:hAnsi="Arial" w:hint="default"/>
      </w:rPr>
    </w:lvl>
    <w:lvl w:ilvl="8" w:tplc="974CE90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187A4571"/>
    <w:multiLevelType w:val="hybridMultilevel"/>
    <w:tmpl w:val="999C848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15:restartNumberingAfterBreak="0">
    <w:nsid w:val="196E3E9A"/>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1A591065"/>
    <w:multiLevelType w:val="hybridMultilevel"/>
    <w:tmpl w:val="6F0A35E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1B4D012A"/>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1B816A1D"/>
    <w:multiLevelType w:val="hybridMultilevel"/>
    <w:tmpl w:val="5ED4629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1C3C665B"/>
    <w:multiLevelType w:val="hybridMultilevel"/>
    <w:tmpl w:val="F840592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1CF6486C"/>
    <w:multiLevelType w:val="hybridMultilevel"/>
    <w:tmpl w:val="326E0B0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1F634F34"/>
    <w:multiLevelType w:val="hybridMultilevel"/>
    <w:tmpl w:val="8BEA3AF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3" w15:restartNumberingAfterBreak="0">
    <w:nsid w:val="21BA1969"/>
    <w:multiLevelType w:val="hybridMultilevel"/>
    <w:tmpl w:val="17B000BA"/>
    <w:lvl w:ilvl="0" w:tplc="0409000F">
      <w:start w:val="1"/>
      <w:numFmt w:val="decimal"/>
      <w:lvlText w:val="%1."/>
      <w:lvlJc w:val="left"/>
      <w:pPr>
        <w:ind w:left="422" w:hanging="420"/>
      </w:p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abstractNum w:abstractNumId="34" w15:restartNumberingAfterBreak="0">
    <w:nsid w:val="23716CC4"/>
    <w:multiLevelType w:val="hybridMultilevel"/>
    <w:tmpl w:val="CA3E1F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5" w15:restartNumberingAfterBreak="0">
    <w:nsid w:val="25C529AD"/>
    <w:multiLevelType w:val="hybridMultilevel"/>
    <w:tmpl w:val="4F9433C2"/>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6" w15:restartNumberingAfterBreak="0">
    <w:nsid w:val="264F5728"/>
    <w:multiLevelType w:val="hybridMultilevel"/>
    <w:tmpl w:val="BA8C06C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28270EF7"/>
    <w:multiLevelType w:val="hybridMultilevel"/>
    <w:tmpl w:val="AF865B0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8" w15:restartNumberingAfterBreak="0">
    <w:nsid w:val="298B6862"/>
    <w:multiLevelType w:val="hybridMultilevel"/>
    <w:tmpl w:val="A126B91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9" w15:restartNumberingAfterBreak="0">
    <w:nsid w:val="29A26E23"/>
    <w:multiLevelType w:val="hybridMultilevel"/>
    <w:tmpl w:val="1FAEDF6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0" w15:restartNumberingAfterBreak="0">
    <w:nsid w:val="2BF92B31"/>
    <w:multiLevelType w:val="hybridMultilevel"/>
    <w:tmpl w:val="870A163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2C810068"/>
    <w:multiLevelType w:val="hybridMultilevel"/>
    <w:tmpl w:val="0B7C02DE"/>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2" w15:restartNumberingAfterBreak="0">
    <w:nsid w:val="2C8E7024"/>
    <w:multiLevelType w:val="hybridMultilevel"/>
    <w:tmpl w:val="D450C28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15:restartNumberingAfterBreak="0">
    <w:nsid w:val="2E9554B9"/>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4" w15:restartNumberingAfterBreak="0">
    <w:nsid w:val="30962DA7"/>
    <w:multiLevelType w:val="hybridMultilevel"/>
    <w:tmpl w:val="459CE45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5" w15:restartNumberingAfterBreak="0">
    <w:nsid w:val="33713602"/>
    <w:multiLevelType w:val="hybridMultilevel"/>
    <w:tmpl w:val="839435D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15:restartNumberingAfterBreak="0">
    <w:nsid w:val="33870A18"/>
    <w:multiLevelType w:val="hybridMultilevel"/>
    <w:tmpl w:val="B6D8ED7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15:restartNumberingAfterBreak="0">
    <w:nsid w:val="363C5000"/>
    <w:multiLevelType w:val="hybridMultilevel"/>
    <w:tmpl w:val="7556E2F0"/>
    <w:lvl w:ilvl="0" w:tplc="0409000F">
      <w:start w:val="1"/>
      <w:numFmt w:val="decimal"/>
      <w:lvlText w:val="%1."/>
      <w:lvlJc w:val="left"/>
      <w:pPr>
        <w:tabs>
          <w:tab w:val="num" w:pos="720"/>
        </w:tabs>
        <w:ind w:left="720" w:hanging="360"/>
      </w:pPr>
      <w:rPr>
        <w:rFonts w:hint="default"/>
      </w:rPr>
    </w:lvl>
    <w:lvl w:ilvl="1" w:tplc="797E3ECE" w:tentative="1">
      <w:start w:val="1"/>
      <w:numFmt w:val="bullet"/>
      <w:lvlText w:val="•"/>
      <w:lvlJc w:val="left"/>
      <w:pPr>
        <w:tabs>
          <w:tab w:val="num" w:pos="1440"/>
        </w:tabs>
        <w:ind w:left="1440" w:hanging="360"/>
      </w:pPr>
      <w:rPr>
        <w:rFonts w:ascii="Arial" w:hAnsi="Arial" w:hint="default"/>
      </w:rPr>
    </w:lvl>
    <w:lvl w:ilvl="2" w:tplc="EC168712" w:tentative="1">
      <w:start w:val="1"/>
      <w:numFmt w:val="bullet"/>
      <w:lvlText w:val="•"/>
      <w:lvlJc w:val="left"/>
      <w:pPr>
        <w:tabs>
          <w:tab w:val="num" w:pos="2160"/>
        </w:tabs>
        <w:ind w:left="2160" w:hanging="360"/>
      </w:pPr>
      <w:rPr>
        <w:rFonts w:ascii="Arial" w:hAnsi="Arial" w:hint="default"/>
      </w:rPr>
    </w:lvl>
    <w:lvl w:ilvl="3" w:tplc="2806D71A" w:tentative="1">
      <w:start w:val="1"/>
      <w:numFmt w:val="bullet"/>
      <w:lvlText w:val="•"/>
      <w:lvlJc w:val="left"/>
      <w:pPr>
        <w:tabs>
          <w:tab w:val="num" w:pos="2880"/>
        </w:tabs>
        <w:ind w:left="2880" w:hanging="360"/>
      </w:pPr>
      <w:rPr>
        <w:rFonts w:ascii="Arial" w:hAnsi="Arial" w:hint="default"/>
      </w:rPr>
    </w:lvl>
    <w:lvl w:ilvl="4" w:tplc="7D3280EA" w:tentative="1">
      <w:start w:val="1"/>
      <w:numFmt w:val="bullet"/>
      <w:lvlText w:val="•"/>
      <w:lvlJc w:val="left"/>
      <w:pPr>
        <w:tabs>
          <w:tab w:val="num" w:pos="3600"/>
        </w:tabs>
        <w:ind w:left="3600" w:hanging="360"/>
      </w:pPr>
      <w:rPr>
        <w:rFonts w:ascii="Arial" w:hAnsi="Arial" w:hint="default"/>
      </w:rPr>
    </w:lvl>
    <w:lvl w:ilvl="5" w:tplc="22D839AC" w:tentative="1">
      <w:start w:val="1"/>
      <w:numFmt w:val="bullet"/>
      <w:lvlText w:val="•"/>
      <w:lvlJc w:val="left"/>
      <w:pPr>
        <w:tabs>
          <w:tab w:val="num" w:pos="4320"/>
        </w:tabs>
        <w:ind w:left="4320" w:hanging="360"/>
      </w:pPr>
      <w:rPr>
        <w:rFonts w:ascii="Arial" w:hAnsi="Arial" w:hint="default"/>
      </w:rPr>
    </w:lvl>
    <w:lvl w:ilvl="6" w:tplc="D124E12A" w:tentative="1">
      <w:start w:val="1"/>
      <w:numFmt w:val="bullet"/>
      <w:lvlText w:val="•"/>
      <w:lvlJc w:val="left"/>
      <w:pPr>
        <w:tabs>
          <w:tab w:val="num" w:pos="5040"/>
        </w:tabs>
        <w:ind w:left="5040" w:hanging="360"/>
      </w:pPr>
      <w:rPr>
        <w:rFonts w:ascii="Arial" w:hAnsi="Arial" w:hint="default"/>
      </w:rPr>
    </w:lvl>
    <w:lvl w:ilvl="7" w:tplc="99B8CECA" w:tentative="1">
      <w:start w:val="1"/>
      <w:numFmt w:val="bullet"/>
      <w:lvlText w:val="•"/>
      <w:lvlJc w:val="left"/>
      <w:pPr>
        <w:tabs>
          <w:tab w:val="num" w:pos="5760"/>
        </w:tabs>
        <w:ind w:left="5760" w:hanging="360"/>
      </w:pPr>
      <w:rPr>
        <w:rFonts w:ascii="Arial" w:hAnsi="Arial" w:hint="default"/>
      </w:rPr>
    </w:lvl>
    <w:lvl w:ilvl="8" w:tplc="974CE900"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374F17B5"/>
    <w:multiLevelType w:val="hybridMultilevel"/>
    <w:tmpl w:val="5A94356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9" w15:restartNumberingAfterBreak="0">
    <w:nsid w:val="381C4CCD"/>
    <w:multiLevelType w:val="hybridMultilevel"/>
    <w:tmpl w:val="1734A41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15:restartNumberingAfterBreak="0">
    <w:nsid w:val="383E6898"/>
    <w:multiLevelType w:val="hybridMultilevel"/>
    <w:tmpl w:val="ADD07068"/>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1" w15:restartNumberingAfterBreak="0">
    <w:nsid w:val="3B30558C"/>
    <w:multiLevelType w:val="hybridMultilevel"/>
    <w:tmpl w:val="48F09E0A"/>
    <w:lvl w:ilvl="0" w:tplc="0409000F">
      <w:start w:val="1"/>
      <w:numFmt w:val="decimal"/>
      <w:lvlText w:val="%1."/>
      <w:lvlJc w:val="left"/>
      <w:pPr>
        <w:ind w:left="846" w:hanging="420"/>
      </w:p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52" w15:restartNumberingAfterBreak="0">
    <w:nsid w:val="3EF4635C"/>
    <w:multiLevelType w:val="hybridMultilevel"/>
    <w:tmpl w:val="3448F86C"/>
    <w:lvl w:ilvl="0" w:tplc="0409000F">
      <w:start w:val="1"/>
      <w:numFmt w:val="decimal"/>
      <w:lvlText w:val="%1."/>
      <w:lvlJc w:val="left"/>
      <w:pPr>
        <w:ind w:left="846" w:hanging="420"/>
      </w:pPr>
      <w:rPr>
        <w:rFonts w:hint="default"/>
      </w:rPr>
    </w:lvl>
    <w:lvl w:ilvl="1" w:tplc="0409000B" w:tentative="1">
      <w:start w:val="1"/>
      <w:numFmt w:val="bullet"/>
      <w:lvlText w:val=""/>
      <w:lvlJc w:val="left"/>
      <w:pPr>
        <w:ind w:left="1266" w:hanging="420"/>
      </w:pPr>
      <w:rPr>
        <w:rFonts w:ascii="Wingdings" w:hAnsi="Wingdings" w:hint="default"/>
      </w:rPr>
    </w:lvl>
    <w:lvl w:ilvl="2" w:tplc="0409000D"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B" w:tentative="1">
      <w:start w:val="1"/>
      <w:numFmt w:val="bullet"/>
      <w:lvlText w:val=""/>
      <w:lvlJc w:val="left"/>
      <w:pPr>
        <w:ind w:left="2526" w:hanging="420"/>
      </w:pPr>
      <w:rPr>
        <w:rFonts w:ascii="Wingdings" w:hAnsi="Wingdings" w:hint="default"/>
      </w:rPr>
    </w:lvl>
    <w:lvl w:ilvl="5" w:tplc="0409000D"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B" w:tentative="1">
      <w:start w:val="1"/>
      <w:numFmt w:val="bullet"/>
      <w:lvlText w:val=""/>
      <w:lvlJc w:val="left"/>
      <w:pPr>
        <w:ind w:left="3786" w:hanging="420"/>
      </w:pPr>
      <w:rPr>
        <w:rFonts w:ascii="Wingdings" w:hAnsi="Wingdings" w:hint="default"/>
      </w:rPr>
    </w:lvl>
    <w:lvl w:ilvl="8" w:tplc="0409000D" w:tentative="1">
      <w:start w:val="1"/>
      <w:numFmt w:val="bullet"/>
      <w:lvlText w:val=""/>
      <w:lvlJc w:val="left"/>
      <w:pPr>
        <w:ind w:left="4206" w:hanging="420"/>
      </w:pPr>
      <w:rPr>
        <w:rFonts w:ascii="Wingdings" w:hAnsi="Wingdings" w:hint="default"/>
      </w:rPr>
    </w:lvl>
  </w:abstractNum>
  <w:abstractNum w:abstractNumId="53" w15:restartNumberingAfterBreak="0">
    <w:nsid w:val="3FB67397"/>
    <w:multiLevelType w:val="hybridMultilevel"/>
    <w:tmpl w:val="11B80F8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4" w15:restartNumberingAfterBreak="0">
    <w:nsid w:val="406A6967"/>
    <w:multiLevelType w:val="hybridMultilevel"/>
    <w:tmpl w:val="B38222E2"/>
    <w:lvl w:ilvl="0" w:tplc="F4C868B0">
      <w:start w:val="1"/>
      <w:numFmt w:val="decimal"/>
      <w:lvlText w:val="%1."/>
      <w:lvlJc w:val="left"/>
      <w:pPr>
        <w:ind w:left="840" w:hanging="420"/>
      </w:pPr>
      <w:rPr>
        <w:rFonts w:asciiTheme="majorHAnsi" w:hAnsiTheme="majorHAnsi" w:cstheme="majorHAnsi" w:hint="default"/>
        <w:b/>
        <w:i w:val="0"/>
        <w:sz w:val="21"/>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55" w15:restartNumberingAfterBreak="0">
    <w:nsid w:val="43B40B19"/>
    <w:multiLevelType w:val="hybridMultilevel"/>
    <w:tmpl w:val="84A40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15:restartNumberingAfterBreak="0">
    <w:nsid w:val="49C132AB"/>
    <w:multiLevelType w:val="hybridMultilevel"/>
    <w:tmpl w:val="D03E74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7" w15:restartNumberingAfterBreak="0">
    <w:nsid w:val="4A207F49"/>
    <w:multiLevelType w:val="hybridMultilevel"/>
    <w:tmpl w:val="CFF6953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8" w15:restartNumberingAfterBreak="0">
    <w:nsid w:val="4D1A14F3"/>
    <w:multiLevelType w:val="hybridMultilevel"/>
    <w:tmpl w:val="BF5E13E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15:restartNumberingAfterBreak="0">
    <w:nsid w:val="4F0D58B9"/>
    <w:multiLevelType w:val="hybridMultilevel"/>
    <w:tmpl w:val="EB7C7A3E"/>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15:restartNumberingAfterBreak="0">
    <w:nsid w:val="4FF940DC"/>
    <w:multiLevelType w:val="hybridMultilevel"/>
    <w:tmpl w:val="1532951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1" w15:restartNumberingAfterBreak="0">
    <w:nsid w:val="51A4530F"/>
    <w:multiLevelType w:val="hybridMultilevel"/>
    <w:tmpl w:val="13E4640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2" w15:restartNumberingAfterBreak="0">
    <w:nsid w:val="51B72762"/>
    <w:multiLevelType w:val="hybridMultilevel"/>
    <w:tmpl w:val="98626868"/>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3" w15:restartNumberingAfterBreak="0">
    <w:nsid w:val="54161958"/>
    <w:multiLevelType w:val="hybridMultilevel"/>
    <w:tmpl w:val="038ED78A"/>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4" w15:restartNumberingAfterBreak="0">
    <w:nsid w:val="553B0C23"/>
    <w:multiLevelType w:val="hybridMultilevel"/>
    <w:tmpl w:val="F7F4E6D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5" w15:restartNumberingAfterBreak="0">
    <w:nsid w:val="58FE5EA0"/>
    <w:multiLevelType w:val="hybridMultilevel"/>
    <w:tmpl w:val="27CC0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6" w15:restartNumberingAfterBreak="0">
    <w:nsid w:val="593E572F"/>
    <w:multiLevelType w:val="hybridMultilevel"/>
    <w:tmpl w:val="85046D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7" w15:restartNumberingAfterBreak="0">
    <w:nsid w:val="5A6C1DBA"/>
    <w:multiLevelType w:val="hybridMultilevel"/>
    <w:tmpl w:val="5C32433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8" w15:restartNumberingAfterBreak="0">
    <w:nsid w:val="5A757AEA"/>
    <w:multiLevelType w:val="hybridMultilevel"/>
    <w:tmpl w:val="8EBA16B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9" w15:restartNumberingAfterBreak="0">
    <w:nsid w:val="5A7B6F9A"/>
    <w:multiLevelType w:val="hybridMultilevel"/>
    <w:tmpl w:val="839435D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0" w15:restartNumberingAfterBreak="0">
    <w:nsid w:val="6079556B"/>
    <w:multiLevelType w:val="hybridMultilevel"/>
    <w:tmpl w:val="5F720546"/>
    <w:lvl w:ilvl="0" w:tplc="D6D2D478">
      <w:start w:val="1"/>
      <w:numFmt w:val="decimal"/>
      <w:lvlText w:val="%1"/>
      <w:lvlJc w:val="left"/>
      <w:pPr>
        <w:ind w:left="840" w:hanging="420"/>
      </w:pPr>
      <w:rPr>
        <w:rFonts w:hint="default"/>
        <w:b/>
        <w:i w:val="0"/>
        <w:sz w:val="21"/>
      </w:rPr>
    </w:lvl>
    <w:lvl w:ilvl="1" w:tplc="04090017" w:tentative="1">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abstractNum w:abstractNumId="71" w15:restartNumberingAfterBreak="0">
    <w:nsid w:val="60F444EE"/>
    <w:multiLevelType w:val="hybridMultilevel"/>
    <w:tmpl w:val="7D0806A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2" w15:restartNumberingAfterBreak="0">
    <w:nsid w:val="61350A77"/>
    <w:multiLevelType w:val="hybridMultilevel"/>
    <w:tmpl w:val="D4AA1A0C"/>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3" w15:restartNumberingAfterBreak="0">
    <w:nsid w:val="617C25A8"/>
    <w:multiLevelType w:val="hybridMultilevel"/>
    <w:tmpl w:val="2FBC94F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4" w15:restartNumberingAfterBreak="0">
    <w:nsid w:val="618F6692"/>
    <w:multiLevelType w:val="hybridMultilevel"/>
    <w:tmpl w:val="6588A35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5" w15:restartNumberingAfterBreak="0">
    <w:nsid w:val="6287315A"/>
    <w:multiLevelType w:val="hybridMultilevel"/>
    <w:tmpl w:val="FD1EFBE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6" w15:restartNumberingAfterBreak="0">
    <w:nsid w:val="63063A08"/>
    <w:multiLevelType w:val="hybridMultilevel"/>
    <w:tmpl w:val="2A208396"/>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7" w15:restartNumberingAfterBreak="0">
    <w:nsid w:val="64A1486D"/>
    <w:multiLevelType w:val="hybridMultilevel"/>
    <w:tmpl w:val="961E79F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8" w15:restartNumberingAfterBreak="0">
    <w:nsid w:val="665E7D2F"/>
    <w:multiLevelType w:val="hybridMultilevel"/>
    <w:tmpl w:val="B442FC3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9" w15:restartNumberingAfterBreak="0">
    <w:nsid w:val="6ACE3FEC"/>
    <w:multiLevelType w:val="hybridMultilevel"/>
    <w:tmpl w:val="FE26B35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0" w15:restartNumberingAfterBreak="0">
    <w:nsid w:val="6C6D5BC0"/>
    <w:multiLevelType w:val="singleLevel"/>
    <w:tmpl w:val="D0226382"/>
    <w:lvl w:ilvl="0">
      <w:start w:val="1"/>
      <w:numFmt w:val="decimal"/>
      <w:lvlText w:val="%1"/>
      <w:lvlJc w:val="right"/>
      <w:pPr>
        <w:tabs>
          <w:tab w:val="num" w:pos="567"/>
        </w:tabs>
        <w:ind w:left="567" w:hanging="170"/>
      </w:pPr>
      <w:rPr>
        <w:rFonts w:ascii="Arial" w:hAnsi="Arial" w:hint="default"/>
        <w:b/>
        <w:i w:val="0"/>
        <w:sz w:val="21"/>
      </w:rPr>
    </w:lvl>
  </w:abstractNum>
  <w:abstractNum w:abstractNumId="81" w15:restartNumberingAfterBreak="0">
    <w:nsid w:val="6C717697"/>
    <w:multiLevelType w:val="hybridMultilevel"/>
    <w:tmpl w:val="A6045D7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2" w15:restartNumberingAfterBreak="0">
    <w:nsid w:val="6EF45E24"/>
    <w:multiLevelType w:val="hybridMultilevel"/>
    <w:tmpl w:val="BE5C5D40"/>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3" w15:restartNumberingAfterBreak="0">
    <w:nsid w:val="724923AD"/>
    <w:multiLevelType w:val="hybridMultilevel"/>
    <w:tmpl w:val="D4043D20"/>
    <w:lvl w:ilvl="0" w:tplc="1DD24992">
      <w:start w:val="1"/>
      <w:numFmt w:val="decimal"/>
      <w:lvlText w:val="%1．"/>
      <w:lvlJc w:val="left"/>
      <w:pPr>
        <w:ind w:left="420" w:hanging="420"/>
      </w:pPr>
      <w:rPr>
        <w:rFont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4" w15:restartNumberingAfterBreak="0">
    <w:nsid w:val="72A863ED"/>
    <w:multiLevelType w:val="hybridMultilevel"/>
    <w:tmpl w:val="857EC19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5" w15:restartNumberingAfterBreak="0">
    <w:nsid w:val="72C83F5B"/>
    <w:multiLevelType w:val="hybridMultilevel"/>
    <w:tmpl w:val="A61E5D6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6" w15:restartNumberingAfterBreak="0">
    <w:nsid w:val="75FA5339"/>
    <w:multiLevelType w:val="hybridMultilevel"/>
    <w:tmpl w:val="0416F970"/>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7" w15:restartNumberingAfterBreak="0">
    <w:nsid w:val="7781608D"/>
    <w:multiLevelType w:val="hybridMultilevel"/>
    <w:tmpl w:val="A2AE60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8" w15:restartNumberingAfterBreak="0">
    <w:nsid w:val="77C87774"/>
    <w:multiLevelType w:val="hybridMultilevel"/>
    <w:tmpl w:val="C34CB50A"/>
    <w:lvl w:ilvl="0" w:tplc="8F620DA4">
      <w:start w:val="1"/>
      <w:numFmt w:val="decimal"/>
      <w:lvlText w:val="%1"/>
      <w:lvlJc w:val="right"/>
      <w:pPr>
        <w:ind w:left="846" w:hanging="420"/>
      </w:pPr>
      <w:rPr>
        <w:rFonts w:ascii="Arial" w:hAnsi="Arial" w:hint="default"/>
        <w:b/>
        <w:i w:val="0"/>
        <w:sz w:val="21"/>
      </w:rPr>
    </w:lvl>
    <w:lvl w:ilvl="1" w:tplc="04090017" w:tentative="1">
      <w:start w:val="1"/>
      <w:numFmt w:val="aiueoFullWidth"/>
      <w:lvlText w:val="(%2)"/>
      <w:lvlJc w:val="left"/>
      <w:pPr>
        <w:ind w:left="1266" w:hanging="420"/>
      </w:pPr>
    </w:lvl>
    <w:lvl w:ilvl="2" w:tplc="04090011" w:tentative="1">
      <w:start w:val="1"/>
      <w:numFmt w:val="decimalEnclosedCircle"/>
      <w:lvlText w:val="%3"/>
      <w:lvlJc w:val="left"/>
      <w:pPr>
        <w:ind w:left="1686" w:hanging="420"/>
      </w:pPr>
    </w:lvl>
    <w:lvl w:ilvl="3" w:tplc="0409000F" w:tentative="1">
      <w:start w:val="1"/>
      <w:numFmt w:val="decimal"/>
      <w:lvlText w:val="%4."/>
      <w:lvlJc w:val="left"/>
      <w:pPr>
        <w:ind w:left="2106" w:hanging="420"/>
      </w:pPr>
    </w:lvl>
    <w:lvl w:ilvl="4" w:tplc="04090017" w:tentative="1">
      <w:start w:val="1"/>
      <w:numFmt w:val="aiueoFullWidth"/>
      <w:lvlText w:val="(%5)"/>
      <w:lvlJc w:val="left"/>
      <w:pPr>
        <w:ind w:left="2526" w:hanging="420"/>
      </w:pPr>
    </w:lvl>
    <w:lvl w:ilvl="5" w:tplc="04090011" w:tentative="1">
      <w:start w:val="1"/>
      <w:numFmt w:val="decimalEnclosedCircle"/>
      <w:lvlText w:val="%6"/>
      <w:lvlJc w:val="left"/>
      <w:pPr>
        <w:ind w:left="2946" w:hanging="420"/>
      </w:pPr>
    </w:lvl>
    <w:lvl w:ilvl="6" w:tplc="0409000F" w:tentative="1">
      <w:start w:val="1"/>
      <w:numFmt w:val="decimal"/>
      <w:lvlText w:val="%7."/>
      <w:lvlJc w:val="left"/>
      <w:pPr>
        <w:ind w:left="3366" w:hanging="420"/>
      </w:pPr>
    </w:lvl>
    <w:lvl w:ilvl="7" w:tplc="04090017" w:tentative="1">
      <w:start w:val="1"/>
      <w:numFmt w:val="aiueoFullWidth"/>
      <w:lvlText w:val="(%8)"/>
      <w:lvlJc w:val="left"/>
      <w:pPr>
        <w:ind w:left="3786" w:hanging="420"/>
      </w:pPr>
    </w:lvl>
    <w:lvl w:ilvl="8" w:tplc="04090011" w:tentative="1">
      <w:start w:val="1"/>
      <w:numFmt w:val="decimalEnclosedCircle"/>
      <w:lvlText w:val="%9"/>
      <w:lvlJc w:val="left"/>
      <w:pPr>
        <w:ind w:left="4206" w:hanging="420"/>
      </w:pPr>
    </w:lvl>
  </w:abstractNum>
  <w:abstractNum w:abstractNumId="89" w15:restartNumberingAfterBreak="0">
    <w:nsid w:val="797E37F4"/>
    <w:multiLevelType w:val="hybridMultilevel"/>
    <w:tmpl w:val="839435DC"/>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0" w15:restartNumberingAfterBreak="0">
    <w:nsid w:val="7A1B29FB"/>
    <w:multiLevelType w:val="hybridMultilevel"/>
    <w:tmpl w:val="F864BF72"/>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1" w15:restartNumberingAfterBreak="0">
    <w:nsid w:val="7A6A7A33"/>
    <w:multiLevelType w:val="hybridMultilevel"/>
    <w:tmpl w:val="90EE6096"/>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2" w15:restartNumberingAfterBreak="0">
    <w:nsid w:val="7AD474EB"/>
    <w:multiLevelType w:val="hybridMultilevel"/>
    <w:tmpl w:val="D2AE08AE"/>
    <w:lvl w:ilvl="0" w:tplc="F4C868B0">
      <w:start w:val="1"/>
      <w:numFmt w:val="decimal"/>
      <w:lvlText w:val="%1."/>
      <w:lvlJc w:val="left"/>
      <w:pPr>
        <w:ind w:left="420" w:hanging="420"/>
      </w:pPr>
      <w:rPr>
        <w:rFonts w:asciiTheme="majorHAnsi" w:hAnsiTheme="majorHAnsi" w:cstheme="majorHAnsi"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3" w15:restartNumberingAfterBreak="0">
    <w:nsid w:val="7B0E25A9"/>
    <w:multiLevelType w:val="hybridMultilevel"/>
    <w:tmpl w:val="FDD8E6C6"/>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4" w15:restartNumberingAfterBreak="0">
    <w:nsid w:val="7C2A3CE7"/>
    <w:multiLevelType w:val="hybridMultilevel"/>
    <w:tmpl w:val="63402374"/>
    <w:lvl w:ilvl="0" w:tplc="8F620DA4">
      <w:start w:val="1"/>
      <w:numFmt w:val="decimal"/>
      <w:lvlText w:val="%1"/>
      <w:lvlJc w:val="right"/>
      <w:pPr>
        <w:ind w:left="420" w:hanging="420"/>
      </w:pPr>
      <w:rPr>
        <w:rFonts w:ascii="Arial" w:hAnsi="Arial"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5" w15:restartNumberingAfterBreak="0">
    <w:nsid w:val="7CD12EC4"/>
    <w:multiLevelType w:val="hybridMultilevel"/>
    <w:tmpl w:val="D3645CFA"/>
    <w:lvl w:ilvl="0" w:tplc="0409000F">
      <w:start w:val="1"/>
      <w:numFmt w:val="decimal"/>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6" w15:restartNumberingAfterBreak="0">
    <w:nsid w:val="7D9E6C79"/>
    <w:multiLevelType w:val="hybridMultilevel"/>
    <w:tmpl w:val="977C0CFA"/>
    <w:lvl w:ilvl="0" w:tplc="0409000F">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7" w15:restartNumberingAfterBreak="0">
    <w:nsid w:val="7FE25D53"/>
    <w:multiLevelType w:val="hybridMultilevel"/>
    <w:tmpl w:val="B5A649F8"/>
    <w:lvl w:ilvl="0" w:tplc="1DD24992">
      <w:start w:val="1"/>
      <w:numFmt w:val="decimal"/>
      <w:lvlText w:val="%1．"/>
      <w:lvlJc w:val="left"/>
      <w:pPr>
        <w:ind w:left="420" w:hanging="420"/>
      </w:pPr>
      <w:rPr>
        <w:rFonts w:hint="default"/>
        <w:b/>
        <w:i w:val="0"/>
        <w:sz w:val="2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80"/>
  </w:num>
  <w:num w:numId="2">
    <w:abstractNumId w:val="1"/>
  </w:num>
  <w:num w:numId="3">
    <w:abstractNumId w:val="3"/>
  </w:num>
  <w:num w:numId="4">
    <w:abstractNumId w:val="60"/>
  </w:num>
  <w:num w:numId="5">
    <w:abstractNumId w:val="46"/>
  </w:num>
  <w:num w:numId="6">
    <w:abstractNumId w:val="87"/>
  </w:num>
  <w:num w:numId="7">
    <w:abstractNumId w:val="77"/>
  </w:num>
  <w:num w:numId="8">
    <w:abstractNumId w:val="38"/>
  </w:num>
  <w:num w:numId="9">
    <w:abstractNumId w:val="78"/>
  </w:num>
  <w:num w:numId="10">
    <w:abstractNumId w:val="0"/>
  </w:num>
  <w:num w:numId="11">
    <w:abstractNumId w:val="12"/>
  </w:num>
  <w:num w:numId="12">
    <w:abstractNumId w:val="19"/>
  </w:num>
  <w:num w:numId="13">
    <w:abstractNumId w:val="72"/>
  </w:num>
  <w:num w:numId="14">
    <w:abstractNumId w:val="58"/>
  </w:num>
  <w:num w:numId="15">
    <w:abstractNumId w:val="39"/>
  </w:num>
  <w:num w:numId="16">
    <w:abstractNumId w:val="76"/>
  </w:num>
  <w:num w:numId="17">
    <w:abstractNumId w:val="68"/>
  </w:num>
  <w:num w:numId="18">
    <w:abstractNumId w:val="74"/>
  </w:num>
  <w:num w:numId="19">
    <w:abstractNumId w:val="86"/>
  </w:num>
  <w:num w:numId="20">
    <w:abstractNumId w:val="36"/>
  </w:num>
  <w:num w:numId="21">
    <w:abstractNumId w:val="44"/>
  </w:num>
  <w:num w:numId="22">
    <w:abstractNumId w:val="10"/>
  </w:num>
  <w:num w:numId="23">
    <w:abstractNumId w:val="28"/>
  </w:num>
  <w:num w:numId="24">
    <w:abstractNumId w:val="50"/>
  </w:num>
  <w:num w:numId="25">
    <w:abstractNumId w:val="57"/>
  </w:num>
  <w:num w:numId="26">
    <w:abstractNumId w:val="22"/>
  </w:num>
  <w:num w:numId="27">
    <w:abstractNumId w:val="8"/>
  </w:num>
  <w:num w:numId="28">
    <w:abstractNumId w:val="84"/>
  </w:num>
  <w:num w:numId="29">
    <w:abstractNumId w:val="65"/>
  </w:num>
  <w:num w:numId="30">
    <w:abstractNumId w:val="63"/>
  </w:num>
  <w:num w:numId="31">
    <w:abstractNumId w:val="14"/>
  </w:num>
  <w:num w:numId="32">
    <w:abstractNumId w:val="67"/>
  </w:num>
  <w:num w:numId="33">
    <w:abstractNumId w:val="2"/>
  </w:num>
  <w:num w:numId="34">
    <w:abstractNumId w:val="17"/>
  </w:num>
  <w:num w:numId="35">
    <w:abstractNumId w:val="92"/>
  </w:num>
  <w:num w:numId="36">
    <w:abstractNumId w:val="42"/>
  </w:num>
  <w:num w:numId="37">
    <w:abstractNumId w:val="6"/>
  </w:num>
  <w:num w:numId="38">
    <w:abstractNumId w:val="24"/>
  </w:num>
  <w:num w:numId="39">
    <w:abstractNumId w:val="95"/>
  </w:num>
  <w:num w:numId="40">
    <w:abstractNumId w:val="48"/>
  </w:num>
  <w:num w:numId="41">
    <w:abstractNumId w:val="51"/>
  </w:num>
  <w:num w:numId="42">
    <w:abstractNumId w:val="15"/>
  </w:num>
  <w:num w:numId="43">
    <w:abstractNumId w:val="43"/>
  </w:num>
  <w:num w:numId="44">
    <w:abstractNumId w:val="90"/>
  </w:num>
  <w:num w:numId="45">
    <w:abstractNumId w:val="49"/>
  </w:num>
  <w:num w:numId="46">
    <w:abstractNumId w:val="11"/>
  </w:num>
  <w:num w:numId="47">
    <w:abstractNumId w:val="26"/>
  </w:num>
  <w:num w:numId="48">
    <w:abstractNumId w:val="73"/>
  </w:num>
  <w:num w:numId="49">
    <w:abstractNumId w:val="59"/>
  </w:num>
  <w:num w:numId="50">
    <w:abstractNumId w:val="23"/>
  </w:num>
  <w:num w:numId="51">
    <w:abstractNumId w:val="25"/>
  </w:num>
  <w:num w:numId="52">
    <w:abstractNumId w:val="40"/>
  </w:num>
  <w:num w:numId="53">
    <w:abstractNumId w:val="88"/>
  </w:num>
  <w:num w:numId="54">
    <w:abstractNumId w:val="18"/>
  </w:num>
  <w:num w:numId="55">
    <w:abstractNumId w:val="94"/>
  </w:num>
  <w:num w:numId="56">
    <w:abstractNumId w:val="29"/>
  </w:num>
  <w:num w:numId="57">
    <w:abstractNumId w:val="20"/>
  </w:num>
  <w:num w:numId="58">
    <w:abstractNumId w:val="52"/>
  </w:num>
  <w:num w:numId="59">
    <w:abstractNumId w:val="35"/>
  </w:num>
  <w:num w:numId="60">
    <w:abstractNumId w:val="91"/>
  </w:num>
  <w:num w:numId="61">
    <w:abstractNumId w:val="4"/>
  </w:num>
  <w:num w:numId="62">
    <w:abstractNumId w:val="71"/>
  </w:num>
  <w:num w:numId="63">
    <w:abstractNumId w:val="64"/>
  </w:num>
  <w:num w:numId="64">
    <w:abstractNumId w:val="55"/>
  </w:num>
  <w:num w:numId="65">
    <w:abstractNumId w:val="32"/>
  </w:num>
  <w:num w:numId="66">
    <w:abstractNumId w:val="34"/>
  </w:num>
  <w:num w:numId="67">
    <w:abstractNumId w:val="79"/>
  </w:num>
  <w:num w:numId="68">
    <w:abstractNumId w:val="75"/>
  </w:num>
  <w:num w:numId="69">
    <w:abstractNumId w:val="62"/>
  </w:num>
  <w:num w:numId="70">
    <w:abstractNumId w:val="85"/>
  </w:num>
  <w:num w:numId="71">
    <w:abstractNumId w:val="41"/>
  </w:num>
  <w:num w:numId="72">
    <w:abstractNumId w:val="66"/>
  </w:num>
  <w:num w:numId="73">
    <w:abstractNumId w:val="56"/>
  </w:num>
  <w:num w:numId="74">
    <w:abstractNumId w:val="30"/>
  </w:num>
  <w:num w:numId="75">
    <w:abstractNumId w:val="16"/>
  </w:num>
  <w:num w:numId="76">
    <w:abstractNumId w:val="96"/>
  </w:num>
  <w:num w:numId="77">
    <w:abstractNumId w:val="33"/>
  </w:num>
  <w:num w:numId="78">
    <w:abstractNumId w:val="21"/>
  </w:num>
  <w:num w:numId="79">
    <w:abstractNumId w:val="5"/>
  </w:num>
  <w:num w:numId="80">
    <w:abstractNumId w:val="97"/>
  </w:num>
  <w:num w:numId="81">
    <w:abstractNumId w:val="83"/>
  </w:num>
  <w:num w:numId="82">
    <w:abstractNumId w:val="81"/>
  </w:num>
  <w:num w:numId="83">
    <w:abstractNumId w:val="61"/>
  </w:num>
  <w:num w:numId="84">
    <w:abstractNumId w:val="53"/>
  </w:num>
  <w:num w:numId="85">
    <w:abstractNumId w:val="82"/>
  </w:num>
  <w:num w:numId="86">
    <w:abstractNumId w:val="7"/>
  </w:num>
  <w:num w:numId="87">
    <w:abstractNumId w:val="9"/>
  </w:num>
  <w:num w:numId="88">
    <w:abstractNumId w:val="69"/>
  </w:num>
  <w:num w:numId="89">
    <w:abstractNumId w:val="27"/>
  </w:num>
  <w:num w:numId="90">
    <w:abstractNumId w:val="89"/>
  </w:num>
  <w:num w:numId="91">
    <w:abstractNumId w:val="45"/>
  </w:num>
  <w:num w:numId="92">
    <w:abstractNumId w:val="37"/>
  </w:num>
  <w:num w:numId="93">
    <w:abstractNumId w:val="13"/>
  </w:num>
  <w:num w:numId="94">
    <w:abstractNumId w:val="93"/>
  </w:num>
  <w:num w:numId="95">
    <w:abstractNumId w:val="31"/>
  </w:num>
  <w:num w:numId="96">
    <w:abstractNumId w:val="70"/>
  </w:num>
  <w:num w:numId="97">
    <w:abstractNumId w:val="54"/>
  </w:num>
  <w:num w:numId="98">
    <w:abstractNumId w:val="47"/>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proofState w:grammar="dirty"/>
  <w:defaultTabStop w:val="840"/>
  <w:drawingGridHorizontalSpacing w:val="105"/>
  <w:drawingGridVerticalSpacing w:val="17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als of Onc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ptzzx0h2520aex2dlxeef399vaepspfrv5&quot;&gt;Tabuchi EndNote&lt;record-ids&gt;&lt;item&gt;1159&lt;/item&gt;&lt;item&gt;1339&lt;/item&gt;&lt;item&gt;2769&lt;/item&gt;&lt;item&gt;2775&lt;/item&gt;&lt;item&gt;2778&lt;/item&gt;&lt;item&gt;2779&lt;/item&gt;&lt;item&gt;2784&lt;/item&gt;&lt;item&gt;2787&lt;/item&gt;&lt;/record-ids&gt;&lt;/item&gt;&lt;/Libraries&gt;"/>
  </w:docVars>
  <w:rsids>
    <w:rsidRoot w:val="00CD50B2"/>
    <w:rsid w:val="00002E1A"/>
    <w:rsid w:val="000040CB"/>
    <w:rsid w:val="0000745B"/>
    <w:rsid w:val="00007FC5"/>
    <w:rsid w:val="00011593"/>
    <w:rsid w:val="00011B7A"/>
    <w:rsid w:val="00012567"/>
    <w:rsid w:val="000146F0"/>
    <w:rsid w:val="00014E0A"/>
    <w:rsid w:val="000158FE"/>
    <w:rsid w:val="00017604"/>
    <w:rsid w:val="00021213"/>
    <w:rsid w:val="00021646"/>
    <w:rsid w:val="000218F8"/>
    <w:rsid w:val="00021D4B"/>
    <w:rsid w:val="000222A9"/>
    <w:rsid w:val="000229FC"/>
    <w:rsid w:val="00022D60"/>
    <w:rsid w:val="000262DB"/>
    <w:rsid w:val="00032051"/>
    <w:rsid w:val="00037075"/>
    <w:rsid w:val="00037711"/>
    <w:rsid w:val="000410F7"/>
    <w:rsid w:val="00042B67"/>
    <w:rsid w:val="00042E95"/>
    <w:rsid w:val="0004450D"/>
    <w:rsid w:val="00044626"/>
    <w:rsid w:val="00045AEE"/>
    <w:rsid w:val="00045C1D"/>
    <w:rsid w:val="00046905"/>
    <w:rsid w:val="00047DBF"/>
    <w:rsid w:val="0005094D"/>
    <w:rsid w:val="000509A8"/>
    <w:rsid w:val="00052DD0"/>
    <w:rsid w:val="00055A81"/>
    <w:rsid w:val="00056129"/>
    <w:rsid w:val="00056284"/>
    <w:rsid w:val="0005652E"/>
    <w:rsid w:val="000567B0"/>
    <w:rsid w:val="00056BD1"/>
    <w:rsid w:val="00056FD6"/>
    <w:rsid w:val="00060EFF"/>
    <w:rsid w:val="00061053"/>
    <w:rsid w:val="0006165A"/>
    <w:rsid w:val="000622BE"/>
    <w:rsid w:val="00063036"/>
    <w:rsid w:val="000636F0"/>
    <w:rsid w:val="000656D0"/>
    <w:rsid w:val="00065E7F"/>
    <w:rsid w:val="000674C5"/>
    <w:rsid w:val="00072F20"/>
    <w:rsid w:val="00073106"/>
    <w:rsid w:val="00074733"/>
    <w:rsid w:val="00075387"/>
    <w:rsid w:val="00076ED6"/>
    <w:rsid w:val="00082040"/>
    <w:rsid w:val="00082377"/>
    <w:rsid w:val="00082A96"/>
    <w:rsid w:val="000839E6"/>
    <w:rsid w:val="0008423D"/>
    <w:rsid w:val="00086C48"/>
    <w:rsid w:val="00087185"/>
    <w:rsid w:val="00087F1F"/>
    <w:rsid w:val="000930A0"/>
    <w:rsid w:val="000A0B29"/>
    <w:rsid w:val="000A49AD"/>
    <w:rsid w:val="000A518F"/>
    <w:rsid w:val="000A72EC"/>
    <w:rsid w:val="000A7DD4"/>
    <w:rsid w:val="000B171D"/>
    <w:rsid w:val="000B6F9A"/>
    <w:rsid w:val="000C0D81"/>
    <w:rsid w:val="000C3194"/>
    <w:rsid w:val="000C39F9"/>
    <w:rsid w:val="000C4BF3"/>
    <w:rsid w:val="000C5C7F"/>
    <w:rsid w:val="000C601E"/>
    <w:rsid w:val="000D4DBC"/>
    <w:rsid w:val="000D728F"/>
    <w:rsid w:val="000E24FA"/>
    <w:rsid w:val="000E2569"/>
    <w:rsid w:val="000E29C6"/>
    <w:rsid w:val="000E47E6"/>
    <w:rsid w:val="000F043D"/>
    <w:rsid w:val="000F194D"/>
    <w:rsid w:val="000F219D"/>
    <w:rsid w:val="000F2FB0"/>
    <w:rsid w:val="000F4044"/>
    <w:rsid w:val="000F6C8D"/>
    <w:rsid w:val="000F7F6A"/>
    <w:rsid w:val="00100A8B"/>
    <w:rsid w:val="00100B8F"/>
    <w:rsid w:val="00100EEA"/>
    <w:rsid w:val="00103EB2"/>
    <w:rsid w:val="00103F63"/>
    <w:rsid w:val="00110516"/>
    <w:rsid w:val="001126C0"/>
    <w:rsid w:val="00112708"/>
    <w:rsid w:val="00114C12"/>
    <w:rsid w:val="001154EC"/>
    <w:rsid w:val="00121462"/>
    <w:rsid w:val="00121B73"/>
    <w:rsid w:val="00123619"/>
    <w:rsid w:val="00123F9C"/>
    <w:rsid w:val="0012574D"/>
    <w:rsid w:val="00126E94"/>
    <w:rsid w:val="00127118"/>
    <w:rsid w:val="00130BA8"/>
    <w:rsid w:val="00131547"/>
    <w:rsid w:val="00132B49"/>
    <w:rsid w:val="00133977"/>
    <w:rsid w:val="00134DF3"/>
    <w:rsid w:val="001401FC"/>
    <w:rsid w:val="001416E1"/>
    <w:rsid w:val="00143578"/>
    <w:rsid w:val="00143A46"/>
    <w:rsid w:val="00143CD1"/>
    <w:rsid w:val="00145321"/>
    <w:rsid w:val="00145D47"/>
    <w:rsid w:val="00146B41"/>
    <w:rsid w:val="00146CDF"/>
    <w:rsid w:val="00147E74"/>
    <w:rsid w:val="00150CDB"/>
    <w:rsid w:val="001513C2"/>
    <w:rsid w:val="00152454"/>
    <w:rsid w:val="001528AB"/>
    <w:rsid w:val="00155225"/>
    <w:rsid w:val="001554E5"/>
    <w:rsid w:val="00162370"/>
    <w:rsid w:val="00162424"/>
    <w:rsid w:val="00162B68"/>
    <w:rsid w:val="00163600"/>
    <w:rsid w:val="00164A76"/>
    <w:rsid w:val="0017095C"/>
    <w:rsid w:val="00170C8B"/>
    <w:rsid w:val="001715F9"/>
    <w:rsid w:val="00171E65"/>
    <w:rsid w:val="00172360"/>
    <w:rsid w:val="00173919"/>
    <w:rsid w:val="00174A39"/>
    <w:rsid w:val="00174ACB"/>
    <w:rsid w:val="00175C1B"/>
    <w:rsid w:val="0017619E"/>
    <w:rsid w:val="00181CED"/>
    <w:rsid w:val="001821B6"/>
    <w:rsid w:val="001834B6"/>
    <w:rsid w:val="00185B1D"/>
    <w:rsid w:val="00187C3D"/>
    <w:rsid w:val="001914C8"/>
    <w:rsid w:val="00193224"/>
    <w:rsid w:val="00193B66"/>
    <w:rsid w:val="00193BCD"/>
    <w:rsid w:val="00194A9F"/>
    <w:rsid w:val="001A0833"/>
    <w:rsid w:val="001A2DB3"/>
    <w:rsid w:val="001A3FCC"/>
    <w:rsid w:val="001A53D1"/>
    <w:rsid w:val="001A64D5"/>
    <w:rsid w:val="001A71EB"/>
    <w:rsid w:val="001A763C"/>
    <w:rsid w:val="001A7CFD"/>
    <w:rsid w:val="001B0D4E"/>
    <w:rsid w:val="001B172A"/>
    <w:rsid w:val="001B4588"/>
    <w:rsid w:val="001B4F01"/>
    <w:rsid w:val="001B4FF9"/>
    <w:rsid w:val="001B5975"/>
    <w:rsid w:val="001B6411"/>
    <w:rsid w:val="001B6449"/>
    <w:rsid w:val="001B79FF"/>
    <w:rsid w:val="001C058B"/>
    <w:rsid w:val="001C1E5A"/>
    <w:rsid w:val="001C210E"/>
    <w:rsid w:val="001C292F"/>
    <w:rsid w:val="001C4273"/>
    <w:rsid w:val="001C4E69"/>
    <w:rsid w:val="001C553E"/>
    <w:rsid w:val="001C63CF"/>
    <w:rsid w:val="001D02E1"/>
    <w:rsid w:val="001D0CCD"/>
    <w:rsid w:val="001D2B3A"/>
    <w:rsid w:val="001D4392"/>
    <w:rsid w:val="001D4A54"/>
    <w:rsid w:val="001D4FD3"/>
    <w:rsid w:val="001E282E"/>
    <w:rsid w:val="001E2B7A"/>
    <w:rsid w:val="001E2E45"/>
    <w:rsid w:val="001E4235"/>
    <w:rsid w:val="001E4C0D"/>
    <w:rsid w:val="001E4F77"/>
    <w:rsid w:val="001F03A4"/>
    <w:rsid w:val="001F08E0"/>
    <w:rsid w:val="001F14F9"/>
    <w:rsid w:val="001F317F"/>
    <w:rsid w:val="001F34C4"/>
    <w:rsid w:val="001F46FB"/>
    <w:rsid w:val="002007CD"/>
    <w:rsid w:val="00203B72"/>
    <w:rsid w:val="00203D33"/>
    <w:rsid w:val="00205023"/>
    <w:rsid w:val="002056DE"/>
    <w:rsid w:val="002107B9"/>
    <w:rsid w:val="0021204E"/>
    <w:rsid w:val="00212118"/>
    <w:rsid w:val="00212786"/>
    <w:rsid w:val="002129D0"/>
    <w:rsid w:val="0021328A"/>
    <w:rsid w:val="00216046"/>
    <w:rsid w:val="00217B98"/>
    <w:rsid w:val="00220665"/>
    <w:rsid w:val="00220A96"/>
    <w:rsid w:val="00220AD5"/>
    <w:rsid w:val="002216B5"/>
    <w:rsid w:val="0022360E"/>
    <w:rsid w:val="002311F2"/>
    <w:rsid w:val="00232A7E"/>
    <w:rsid w:val="002408A6"/>
    <w:rsid w:val="00240EBE"/>
    <w:rsid w:val="00241951"/>
    <w:rsid w:val="00242860"/>
    <w:rsid w:val="00242A5C"/>
    <w:rsid w:val="002452EE"/>
    <w:rsid w:val="00246E3C"/>
    <w:rsid w:val="002518E0"/>
    <w:rsid w:val="00252617"/>
    <w:rsid w:val="00252CFE"/>
    <w:rsid w:val="00253766"/>
    <w:rsid w:val="002537D4"/>
    <w:rsid w:val="002570BF"/>
    <w:rsid w:val="00263CCA"/>
    <w:rsid w:val="002643BB"/>
    <w:rsid w:val="002654EA"/>
    <w:rsid w:val="00265804"/>
    <w:rsid w:val="00267761"/>
    <w:rsid w:val="002720DF"/>
    <w:rsid w:val="00274230"/>
    <w:rsid w:val="002752A5"/>
    <w:rsid w:val="0027535F"/>
    <w:rsid w:val="00275760"/>
    <w:rsid w:val="00277872"/>
    <w:rsid w:val="002838EE"/>
    <w:rsid w:val="002845EB"/>
    <w:rsid w:val="0028510D"/>
    <w:rsid w:val="00286468"/>
    <w:rsid w:val="002867A6"/>
    <w:rsid w:val="00286B78"/>
    <w:rsid w:val="002874DE"/>
    <w:rsid w:val="0028750B"/>
    <w:rsid w:val="00287547"/>
    <w:rsid w:val="00290FC8"/>
    <w:rsid w:val="00291DB4"/>
    <w:rsid w:val="002938EB"/>
    <w:rsid w:val="0029492F"/>
    <w:rsid w:val="002949ED"/>
    <w:rsid w:val="00294DFB"/>
    <w:rsid w:val="002963B1"/>
    <w:rsid w:val="00296AA3"/>
    <w:rsid w:val="002A0C66"/>
    <w:rsid w:val="002A1A7B"/>
    <w:rsid w:val="002A543E"/>
    <w:rsid w:val="002A7527"/>
    <w:rsid w:val="002B038A"/>
    <w:rsid w:val="002B0C9B"/>
    <w:rsid w:val="002B1A62"/>
    <w:rsid w:val="002B2652"/>
    <w:rsid w:val="002B5F33"/>
    <w:rsid w:val="002B5F3F"/>
    <w:rsid w:val="002B7C02"/>
    <w:rsid w:val="002C1E79"/>
    <w:rsid w:val="002C3652"/>
    <w:rsid w:val="002C3CA2"/>
    <w:rsid w:val="002D05FD"/>
    <w:rsid w:val="002D1E99"/>
    <w:rsid w:val="002D20A9"/>
    <w:rsid w:val="002D26CD"/>
    <w:rsid w:val="002D3A31"/>
    <w:rsid w:val="002D552E"/>
    <w:rsid w:val="002D73AF"/>
    <w:rsid w:val="002E04AE"/>
    <w:rsid w:val="002E04C6"/>
    <w:rsid w:val="002E0BE9"/>
    <w:rsid w:val="002E1FE2"/>
    <w:rsid w:val="002E3F8D"/>
    <w:rsid w:val="002E7E28"/>
    <w:rsid w:val="002E7F82"/>
    <w:rsid w:val="002F03A1"/>
    <w:rsid w:val="002F2A50"/>
    <w:rsid w:val="002F4D54"/>
    <w:rsid w:val="002F4F3B"/>
    <w:rsid w:val="002F5E90"/>
    <w:rsid w:val="0030253A"/>
    <w:rsid w:val="003063ED"/>
    <w:rsid w:val="00307B2B"/>
    <w:rsid w:val="0031034B"/>
    <w:rsid w:val="00310A91"/>
    <w:rsid w:val="0031142D"/>
    <w:rsid w:val="00313196"/>
    <w:rsid w:val="00315991"/>
    <w:rsid w:val="003176F6"/>
    <w:rsid w:val="00317A9D"/>
    <w:rsid w:val="00320432"/>
    <w:rsid w:val="003225E5"/>
    <w:rsid w:val="003245BA"/>
    <w:rsid w:val="00325333"/>
    <w:rsid w:val="00325CAE"/>
    <w:rsid w:val="003279AE"/>
    <w:rsid w:val="003309F5"/>
    <w:rsid w:val="0033334F"/>
    <w:rsid w:val="003336DB"/>
    <w:rsid w:val="00333C0D"/>
    <w:rsid w:val="00334049"/>
    <w:rsid w:val="00335835"/>
    <w:rsid w:val="00335CA5"/>
    <w:rsid w:val="00336504"/>
    <w:rsid w:val="00340F80"/>
    <w:rsid w:val="00342966"/>
    <w:rsid w:val="003439C2"/>
    <w:rsid w:val="00351733"/>
    <w:rsid w:val="00351BF5"/>
    <w:rsid w:val="00352397"/>
    <w:rsid w:val="00352439"/>
    <w:rsid w:val="00353004"/>
    <w:rsid w:val="00353209"/>
    <w:rsid w:val="00353683"/>
    <w:rsid w:val="0035395E"/>
    <w:rsid w:val="003564DD"/>
    <w:rsid w:val="00356ACF"/>
    <w:rsid w:val="003622CE"/>
    <w:rsid w:val="003634AE"/>
    <w:rsid w:val="003642F3"/>
    <w:rsid w:val="00367B30"/>
    <w:rsid w:val="003700CE"/>
    <w:rsid w:val="00373037"/>
    <w:rsid w:val="003750A0"/>
    <w:rsid w:val="003758B7"/>
    <w:rsid w:val="00375CD7"/>
    <w:rsid w:val="00376CDE"/>
    <w:rsid w:val="003810B7"/>
    <w:rsid w:val="003849D1"/>
    <w:rsid w:val="003874FF"/>
    <w:rsid w:val="0039237D"/>
    <w:rsid w:val="003924B8"/>
    <w:rsid w:val="00392DED"/>
    <w:rsid w:val="003960E8"/>
    <w:rsid w:val="003A346C"/>
    <w:rsid w:val="003A47B1"/>
    <w:rsid w:val="003B2422"/>
    <w:rsid w:val="003B2463"/>
    <w:rsid w:val="003B24D8"/>
    <w:rsid w:val="003B423D"/>
    <w:rsid w:val="003B4E36"/>
    <w:rsid w:val="003B7C99"/>
    <w:rsid w:val="003C0E86"/>
    <w:rsid w:val="003C1204"/>
    <w:rsid w:val="003C15DF"/>
    <w:rsid w:val="003C258E"/>
    <w:rsid w:val="003C504A"/>
    <w:rsid w:val="003C5C9C"/>
    <w:rsid w:val="003C6FE4"/>
    <w:rsid w:val="003C713B"/>
    <w:rsid w:val="003C751C"/>
    <w:rsid w:val="003D112B"/>
    <w:rsid w:val="003D14CF"/>
    <w:rsid w:val="003D2C08"/>
    <w:rsid w:val="003D3F1C"/>
    <w:rsid w:val="003D4823"/>
    <w:rsid w:val="003D4EAD"/>
    <w:rsid w:val="003D60D3"/>
    <w:rsid w:val="003D61A5"/>
    <w:rsid w:val="003D6312"/>
    <w:rsid w:val="003E0D5B"/>
    <w:rsid w:val="003E154A"/>
    <w:rsid w:val="003E4376"/>
    <w:rsid w:val="003E55AC"/>
    <w:rsid w:val="003E5637"/>
    <w:rsid w:val="003F04A7"/>
    <w:rsid w:val="003F1152"/>
    <w:rsid w:val="003F242C"/>
    <w:rsid w:val="003F2DE8"/>
    <w:rsid w:val="003F3146"/>
    <w:rsid w:val="003F44E8"/>
    <w:rsid w:val="003F4733"/>
    <w:rsid w:val="003F62AA"/>
    <w:rsid w:val="0040366D"/>
    <w:rsid w:val="0040523F"/>
    <w:rsid w:val="0040737E"/>
    <w:rsid w:val="00407F31"/>
    <w:rsid w:val="00412000"/>
    <w:rsid w:val="00412045"/>
    <w:rsid w:val="004125F9"/>
    <w:rsid w:val="00413943"/>
    <w:rsid w:val="004160D5"/>
    <w:rsid w:val="004162FD"/>
    <w:rsid w:val="00417430"/>
    <w:rsid w:val="00417605"/>
    <w:rsid w:val="00425F29"/>
    <w:rsid w:val="00431884"/>
    <w:rsid w:val="004343DC"/>
    <w:rsid w:val="00436459"/>
    <w:rsid w:val="0043727B"/>
    <w:rsid w:val="00437D1B"/>
    <w:rsid w:val="00441497"/>
    <w:rsid w:val="00442DF8"/>
    <w:rsid w:val="00443CCB"/>
    <w:rsid w:val="004456EC"/>
    <w:rsid w:val="00450BB6"/>
    <w:rsid w:val="00450F8B"/>
    <w:rsid w:val="00454064"/>
    <w:rsid w:val="004568F0"/>
    <w:rsid w:val="004574BA"/>
    <w:rsid w:val="00460512"/>
    <w:rsid w:val="00460D20"/>
    <w:rsid w:val="00460FAB"/>
    <w:rsid w:val="004631C9"/>
    <w:rsid w:val="00463238"/>
    <w:rsid w:val="00463DB6"/>
    <w:rsid w:val="004655A4"/>
    <w:rsid w:val="0046617A"/>
    <w:rsid w:val="0047437B"/>
    <w:rsid w:val="004757DE"/>
    <w:rsid w:val="0047644F"/>
    <w:rsid w:val="004771E9"/>
    <w:rsid w:val="00480464"/>
    <w:rsid w:val="004833EF"/>
    <w:rsid w:val="00484D96"/>
    <w:rsid w:val="00485FF3"/>
    <w:rsid w:val="004902FB"/>
    <w:rsid w:val="004906D6"/>
    <w:rsid w:val="0049181D"/>
    <w:rsid w:val="00494140"/>
    <w:rsid w:val="00494C2C"/>
    <w:rsid w:val="00495140"/>
    <w:rsid w:val="004967E7"/>
    <w:rsid w:val="004B05E3"/>
    <w:rsid w:val="004B166A"/>
    <w:rsid w:val="004B3DCF"/>
    <w:rsid w:val="004B5E27"/>
    <w:rsid w:val="004B6980"/>
    <w:rsid w:val="004C022A"/>
    <w:rsid w:val="004C295C"/>
    <w:rsid w:val="004C3717"/>
    <w:rsid w:val="004C4793"/>
    <w:rsid w:val="004C4E91"/>
    <w:rsid w:val="004C5683"/>
    <w:rsid w:val="004D0876"/>
    <w:rsid w:val="004D0955"/>
    <w:rsid w:val="004D2746"/>
    <w:rsid w:val="004D38F9"/>
    <w:rsid w:val="004D49EE"/>
    <w:rsid w:val="004D673D"/>
    <w:rsid w:val="004E12A4"/>
    <w:rsid w:val="004E21F2"/>
    <w:rsid w:val="004E22BB"/>
    <w:rsid w:val="004E4C6F"/>
    <w:rsid w:val="004E6B56"/>
    <w:rsid w:val="004F2B0C"/>
    <w:rsid w:val="004F43F9"/>
    <w:rsid w:val="004F4E42"/>
    <w:rsid w:val="004F500F"/>
    <w:rsid w:val="004F74CE"/>
    <w:rsid w:val="004F7592"/>
    <w:rsid w:val="005024DA"/>
    <w:rsid w:val="00504A5B"/>
    <w:rsid w:val="005052E6"/>
    <w:rsid w:val="00505ECA"/>
    <w:rsid w:val="0050644D"/>
    <w:rsid w:val="005143D3"/>
    <w:rsid w:val="005159DD"/>
    <w:rsid w:val="005162C4"/>
    <w:rsid w:val="0051783E"/>
    <w:rsid w:val="00520F6B"/>
    <w:rsid w:val="00522B0A"/>
    <w:rsid w:val="005266D8"/>
    <w:rsid w:val="00530FA7"/>
    <w:rsid w:val="00531BFE"/>
    <w:rsid w:val="005324FB"/>
    <w:rsid w:val="00532CC1"/>
    <w:rsid w:val="005331D6"/>
    <w:rsid w:val="00535BBD"/>
    <w:rsid w:val="00536921"/>
    <w:rsid w:val="00540195"/>
    <w:rsid w:val="0054059F"/>
    <w:rsid w:val="005411AB"/>
    <w:rsid w:val="00542C53"/>
    <w:rsid w:val="00544971"/>
    <w:rsid w:val="005465D3"/>
    <w:rsid w:val="0054738A"/>
    <w:rsid w:val="00547617"/>
    <w:rsid w:val="00551B3C"/>
    <w:rsid w:val="005579F4"/>
    <w:rsid w:val="00560049"/>
    <w:rsid w:val="00561960"/>
    <w:rsid w:val="0056493D"/>
    <w:rsid w:val="00566007"/>
    <w:rsid w:val="005662A6"/>
    <w:rsid w:val="00570277"/>
    <w:rsid w:val="00570F68"/>
    <w:rsid w:val="0057154F"/>
    <w:rsid w:val="00572CE4"/>
    <w:rsid w:val="0057564F"/>
    <w:rsid w:val="00585E2A"/>
    <w:rsid w:val="005876AD"/>
    <w:rsid w:val="00590E1A"/>
    <w:rsid w:val="0059198A"/>
    <w:rsid w:val="00591F0E"/>
    <w:rsid w:val="0059335F"/>
    <w:rsid w:val="00593B06"/>
    <w:rsid w:val="00593F0D"/>
    <w:rsid w:val="00594E06"/>
    <w:rsid w:val="005A25DC"/>
    <w:rsid w:val="005A2A6A"/>
    <w:rsid w:val="005A46DE"/>
    <w:rsid w:val="005A4E0F"/>
    <w:rsid w:val="005A63F5"/>
    <w:rsid w:val="005A7311"/>
    <w:rsid w:val="005B3D82"/>
    <w:rsid w:val="005B466D"/>
    <w:rsid w:val="005B587A"/>
    <w:rsid w:val="005B6484"/>
    <w:rsid w:val="005B6EB8"/>
    <w:rsid w:val="005C3227"/>
    <w:rsid w:val="005C3A17"/>
    <w:rsid w:val="005C3F4C"/>
    <w:rsid w:val="005C6751"/>
    <w:rsid w:val="005C79CE"/>
    <w:rsid w:val="005C7F2E"/>
    <w:rsid w:val="005D1C51"/>
    <w:rsid w:val="005D2E44"/>
    <w:rsid w:val="005D624B"/>
    <w:rsid w:val="005D777F"/>
    <w:rsid w:val="005D7FC1"/>
    <w:rsid w:val="005E0CCE"/>
    <w:rsid w:val="005E0FB6"/>
    <w:rsid w:val="005E1901"/>
    <w:rsid w:val="005E3C85"/>
    <w:rsid w:val="005E3ECB"/>
    <w:rsid w:val="005E5AAC"/>
    <w:rsid w:val="005E65B4"/>
    <w:rsid w:val="005F208C"/>
    <w:rsid w:val="005F4CEC"/>
    <w:rsid w:val="005F582E"/>
    <w:rsid w:val="005F7154"/>
    <w:rsid w:val="005F73DF"/>
    <w:rsid w:val="00601984"/>
    <w:rsid w:val="006032A1"/>
    <w:rsid w:val="00603D0B"/>
    <w:rsid w:val="006057F5"/>
    <w:rsid w:val="00606A16"/>
    <w:rsid w:val="00611D3B"/>
    <w:rsid w:val="00611EC3"/>
    <w:rsid w:val="0061231F"/>
    <w:rsid w:val="00612738"/>
    <w:rsid w:val="00613ECB"/>
    <w:rsid w:val="0061499B"/>
    <w:rsid w:val="00615FDF"/>
    <w:rsid w:val="006163E9"/>
    <w:rsid w:val="00617D21"/>
    <w:rsid w:val="00620AE5"/>
    <w:rsid w:val="006215D4"/>
    <w:rsid w:val="006216EC"/>
    <w:rsid w:val="006242FE"/>
    <w:rsid w:val="00624EBC"/>
    <w:rsid w:val="0062513D"/>
    <w:rsid w:val="00626B2C"/>
    <w:rsid w:val="00631EC2"/>
    <w:rsid w:val="006359C9"/>
    <w:rsid w:val="00636BF3"/>
    <w:rsid w:val="0064067F"/>
    <w:rsid w:val="00641727"/>
    <w:rsid w:val="00642741"/>
    <w:rsid w:val="00643924"/>
    <w:rsid w:val="0064661C"/>
    <w:rsid w:val="00651491"/>
    <w:rsid w:val="00655C34"/>
    <w:rsid w:val="00655D06"/>
    <w:rsid w:val="0065681F"/>
    <w:rsid w:val="0065725C"/>
    <w:rsid w:val="006622DA"/>
    <w:rsid w:val="00662304"/>
    <w:rsid w:val="006648F3"/>
    <w:rsid w:val="00664900"/>
    <w:rsid w:val="00664D10"/>
    <w:rsid w:val="00665CFE"/>
    <w:rsid w:val="00667F3F"/>
    <w:rsid w:val="006756C1"/>
    <w:rsid w:val="00676CC6"/>
    <w:rsid w:val="00680C0C"/>
    <w:rsid w:val="006824E8"/>
    <w:rsid w:val="0068464F"/>
    <w:rsid w:val="00685518"/>
    <w:rsid w:val="00686E4A"/>
    <w:rsid w:val="0069102B"/>
    <w:rsid w:val="00691276"/>
    <w:rsid w:val="00692CDA"/>
    <w:rsid w:val="006944F4"/>
    <w:rsid w:val="0069484E"/>
    <w:rsid w:val="00695250"/>
    <w:rsid w:val="00695F1A"/>
    <w:rsid w:val="006A0075"/>
    <w:rsid w:val="006A1766"/>
    <w:rsid w:val="006A43D0"/>
    <w:rsid w:val="006A55F1"/>
    <w:rsid w:val="006A70C2"/>
    <w:rsid w:val="006A7AC9"/>
    <w:rsid w:val="006A7AD0"/>
    <w:rsid w:val="006B0991"/>
    <w:rsid w:val="006B0F6E"/>
    <w:rsid w:val="006B6DCB"/>
    <w:rsid w:val="006C0BC2"/>
    <w:rsid w:val="006C1CFD"/>
    <w:rsid w:val="006C2C82"/>
    <w:rsid w:val="006D1ABD"/>
    <w:rsid w:val="006D20D2"/>
    <w:rsid w:val="006D29AD"/>
    <w:rsid w:val="006D53C3"/>
    <w:rsid w:val="006D650E"/>
    <w:rsid w:val="006E13C3"/>
    <w:rsid w:val="006E18FD"/>
    <w:rsid w:val="006E2E94"/>
    <w:rsid w:val="006E4D6A"/>
    <w:rsid w:val="006F01B2"/>
    <w:rsid w:val="006F0D79"/>
    <w:rsid w:val="006F326D"/>
    <w:rsid w:val="006F4C40"/>
    <w:rsid w:val="006F5244"/>
    <w:rsid w:val="006F5860"/>
    <w:rsid w:val="00701887"/>
    <w:rsid w:val="00701C65"/>
    <w:rsid w:val="00701DF9"/>
    <w:rsid w:val="007049D0"/>
    <w:rsid w:val="00704C3A"/>
    <w:rsid w:val="0070674C"/>
    <w:rsid w:val="0071212B"/>
    <w:rsid w:val="007144F0"/>
    <w:rsid w:val="0071558D"/>
    <w:rsid w:val="00717B4D"/>
    <w:rsid w:val="00717F74"/>
    <w:rsid w:val="00720125"/>
    <w:rsid w:val="0072158A"/>
    <w:rsid w:val="00722B71"/>
    <w:rsid w:val="0072316D"/>
    <w:rsid w:val="007231BA"/>
    <w:rsid w:val="00724520"/>
    <w:rsid w:val="0072657A"/>
    <w:rsid w:val="007272AB"/>
    <w:rsid w:val="00727DB2"/>
    <w:rsid w:val="007336CD"/>
    <w:rsid w:val="0073401C"/>
    <w:rsid w:val="007345B1"/>
    <w:rsid w:val="007354D3"/>
    <w:rsid w:val="00740787"/>
    <w:rsid w:val="0074221E"/>
    <w:rsid w:val="00743C44"/>
    <w:rsid w:val="0074575E"/>
    <w:rsid w:val="00747755"/>
    <w:rsid w:val="00747D02"/>
    <w:rsid w:val="00752130"/>
    <w:rsid w:val="00753A15"/>
    <w:rsid w:val="00754088"/>
    <w:rsid w:val="007550C4"/>
    <w:rsid w:val="00756B9D"/>
    <w:rsid w:val="00757BF2"/>
    <w:rsid w:val="0076041C"/>
    <w:rsid w:val="00760618"/>
    <w:rsid w:val="00762CD3"/>
    <w:rsid w:val="00764200"/>
    <w:rsid w:val="00765259"/>
    <w:rsid w:val="00765EDB"/>
    <w:rsid w:val="0076608C"/>
    <w:rsid w:val="00770E03"/>
    <w:rsid w:val="00771701"/>
    <w:rsid w:val="00771D20"/>
    <w:rsid w:val="00772F0D"/>
    <w:rsid w:val="0077305C"/>
    <w:rsid w:val="00775F07"/>
    <w:rsid w:val="00780EC2"/>
    <w:rsid w:val="0078315D"/>
    <w:rsid w:val="00783A21"/>
    <w:rsid w:val="00786EC4"/>
    <w:rsid w:val="00790F95"/>
    <w:rsid w:val="00791A96"/>
    <w:rsid w:val="007973BF"/>
    <w:rsid w:val="007A0622"/>
    <w:rsid w:val="007A0D6C"/>
    <w:rsid w:val="007A18E9"/>
    <w:rsid w:val="007A317D"/>
    <w:rsid w:val="007A7997"/>
    <w:rsid w:val="007B029C"/>
    <w:rsid w:val="007B02F0"/>
    <w:rsid w:val="007B1CB8"/>
    <w:rsid w:val="007B331F"/>
    <w:rsid w:val="007B3F81"/>
    <w:rsid w:val="007B7D5F"/>
    <w:rsid w:val="007C55F1"/>
    <w:rsid w:val="007C66E2"/>
    <w:rsid w:val="007C7AE7"/>
    <w:rsid w:val="007D145D"/>
    <w:rsid w:val="007D27EB"/>
    <w:rsid w:val="007D43BB"/>
    <w:rsid w:val="007D7FF8"/>
    <w:rsid w:val="007E1F6D"/>
    <w:rsid w:val="007E3AF9"/>
    <w:rsid w:val="007E43B4"/>
    <w:rsid w:val="007E508D"/>
    <w:rsid w:val="007E6F9D"/>
    <w:rsid w:val="007E7842"/>
    <w:rsid w:val="007E7CA3"/>
    <w:rsid w:val="007F086B"/>
    <w:rsid w:val="007F14D8"/>
    <w:rsid w:val="007F1EA8"/>
    <w:rsid w:val="007F58E9"/>
    <w:rsid w:val="007F5C49"/>
    <w:rsid w:val="008002C7"/>
    <w:rsid w:val="0080236E"/>
    <w:rsid w:val="00805354"/>
    <w:rsid w:val="0080679E"/>
    <w:rsid w:val="00815379"/>
    <w:rsid w:val="00816CA1"/>
    <w:rsid w:val="00821A8E"/>
    <w:rsid w:val="008315C2"/>
    <w:rsid w:val="00837AF3"/>
    <w:rsid w:val="00841E3C"/>
    <w:rsid w:val="0084236D"/>
    <w:rsid w:val="0084280F"/>
    <w:rsid w:val="00843107"/>
    <w:rsid w:val="008444A2"/>
    <w:rsid w:val="00844FE8"/>
    <w:rsid w:val="008456C4"/>
    <w:rsid w:val="008475E4"/>
    <w:rsid w:val="008526DF"/>
    <w:rsid w:val="00853D01"/>
    <w:rsid w:val="00856025"/>
    <w:rsid w:val="008564CC"/>
    <w:rsid w:val="0085675A"/>
    <w:rsid w:val="00862B8A"/>
    <w:rsid w:val="00862DE0"/>
    <w:rsid w:val="00864446"/>
    <w:rsid w:val="00864B0F"/>
    <w:rsid w:val="00866A77"/>
    <w:rsid w:val="008700D5"/>
    <w:rsid w:val="00871901"/>
    <w:rsid w:val="00871946"/>
    <w:rsid w:val="00871C5B"/>
    <w:rsid w:val="00872631"/>
    <w:rsid w:val="00872659"/>
    <w:rsid w:val="00874879"/>
    <w:rsid w:val="00876D43"/>
    <w:rsid w:val="00877848"/>
    <w:rsid w:val="008808BC"/>
    <w:rsid w:val="00881E52"/>
    <w:rsid w:val="0088597E"/>
    <w:rsid w:val="0088611D"/>
    <w:rsid w:val="00887111"/>
    <w:rsid w:val="00892321"/>
    <w:rsid w:val="00892A17"/>
    <w:rsid w:val="008A022D"/>
    <w:rsid w:val="008A1F47"/>
    <w:rsid w:val="008A5ED9"/>
    <w:rsid w:val="008A61DB"/>
    <w:rsid w:val="008B3760"/>
    <w:rsid w:val="008B40AF"/>
    <w:rsid w:val="008B6391"/>
    <w:rsid w:val="008B7432"/>
    <w:rsid w:val="008C039C"/>
    <w:rsid w:val="008C18F6"/>
    <w:rsid w:val="008C38C3"/>
    <w:rsid w:val="008C3904"/>
    <w:rsid w:val="008C4609"/>
    <w:rsid w:val="008C4932"/>
    <w:rsid w:val="008C4AE6"/>
    <w:rsid w:val="008C641E"/>
    <w:rsid w:val="008C6975"/>
    <w:rsid w:val="008C6C98"/>
    <w:rsid w:val="008D4174"/>
    <w:rsid w:val="008D48DD"/>
    <w:rsid w:val="008D4D0B"/>
    <w:rsid w:val="008D71E3"/>
    <w:rsid w:val="008D7C8F"/>
    <w:rsid w:val="008E4902"/>
    <w:rsid w:val="008E4D0C"/>
    <w:rsid w:val="008E658D"/>
    <w:rsid w:val="008E78DA"/>
    <w:rsid w:val="008F08E8"/>
    <w:rsid w:val="008F15D4"/>
    <w:rsid w:val="008F1C9D"/>
    <w:rsid w:val="008F37E4"/>
    <w:rsid w:val="008F751E"/>
    <w:rsid w:val="009026C3"/>
    <w:rsid w:val="00903B9B"/>
    <w:rsid w:val="00905DB7"/>
    <w:rsid w:val="00907DB3"/>
    <w:rsid w:val="00911244"/>
    <w:rsid w:val="009146FA"/>
    <w:rsid w:val="00914C56"/>
    <w:rsid w:val="00916B45"/>
    <w:rsid w:val="00921EC9"/>
    <w:rsid w:val="009237A5"/>
    <w:rsid w:val="009265F1"/>
    <w:rsid w:val="00926734"/>
    <w:rsid w:val="009267B2"/>
    <w:rsid w:val="00926D8E"/>
    <w:rsid w:val="00930A6F"/>
    <w:rsid w:val="00931618"/>
    <w:rsid w:val="00932E27"/>
    <w:rsid w:val="00932F2A"/>
    <w:rsid w:val="0093721D"/>
    <w:rsid w:val="0094044B"/>
    <w:rsid w:val="009404F8"/>
    <w:rsid w:val="0094085B"/>
    <w:rsid w:val="00940C8C"/>
    <w:rsid w:val="00941848"/>
    <w:rsid w:val="0094204E"/>
    <w:rsid w:val="00942199"/>
    <w:rsid w:val="009432E1"/>
    <w:rsid w:val="00944450"/>
    <w:rsid w:val="00946575"/>
    <w:rsid w:val="00946A1B"/>
    <w:rsid w:val="00946F15"/>
    <w:rsid w:val="00947432"/>
    <w:rsid w:val="0095121E"/>
    <w:rsid w:val="00951CFB"/>
    <w:rsid w:val="00953048"/>
    <w:rsid w:val="009555D8"/>
    <w:rsid w:val="00955B6F"/>
    <w:rsid w:val="00957E05"/>
    <w:rsid w:val="00960120"/>
    <w:rsid w:val="009602C2"/>
    <w:rsid w:val="0096204C"/>
    <w:rsid w:val="009631A7"/>
    <w:rsid w:val="00963ABC"/>
    <w:rsid w:val="00963CF7"/>
    <w:rsid w:val="00964B66"/>
    <w:rsid w:val="00964DB0"/>
    <w:rsid w:val="00965587"/>
    <w:rsid w:val="0096640F"/>
    <w:rsid w:val="009664A2"/>
    <w:rsid w:val="00967726"/>
    <w:rsid w:val="009714D1"/>
    <w:rsid w:val="00973A63"/>
    <w:rsid w:val="00982589"/>
    <w:rsid w:val="00982A58"/>
    <w:rsid w:val="0098318D"/>
    <w:rsid w:val="00984702"/>
    <w:rsid w:val="00984FB8"/>
    <w:rsid w:val="0098633B"/>
    <w:rsid w:val="009865A5"/>
    <w:rsid w:val="00987200"/>
    <w:rsid w:val="009919B2"/>
    <w:rsid w:val="00993141"/>
    <w:rsid w:val="00993383"/>
    <w:rsid w:val="009935B2"/>
    <w:rsid w:val="00993FDD"/>
    <w:rsid w:val="00995489"/>
    <w:rsid w:val="009A29B5"/>
    <w:rsid w:val="009A2E95"/>
    <w:rsid w:val="009A3AD9"/>
    <w:rsid w:val="009B5473"/>
    <w:rsid w:val="009B5D20"/>
    <w:rsid w:val="009B663B"/>
    <w:rsid w:val="009B7073"/>
    <w:rsid w:val="009B78CC"/>
    <w:rsid w:val="009C4D39"/>
    <w:rsid w:val="009C6A44"/>
    <w:rsid w:val="009D06D0"/>
    <w:rsid w:val="009D2869"/>
    <w:rsid w:val="009D3942"/>
    <w:rsid w:val="009D61F8"/>
    <w:rsid w:val="009D6A11"/>
    <w:rsid w:val="009E03A9"/>
    <w:rsid w:val="009E0D22"/>
    <w:rsid w:val="009E3ED8"/>
    <w:rsid w:val="009E5A7E"/>
    <w:rsid w:val="009F10D4"/>
    <w:rsid w:val="009F1FC6"/>
    <w:rsid w:val="009F2403"/>
    <w:rsid w:val="009F2608"/>
    <w:rsid w:val="009F3066"/>
    <w:rsid w:val="009F683F"/>
    <w:rsid w:val="00A06B9A"/>
    <w:rsid w:val="00A06EB1"/>
    <w:rsid w:val="00A072AB"/>
    <w:rsid w:val="00A10D1E"/>
    <w:rsid w:val="00A10E82"/>
    <w:rsid w:val="00A118B3"/>
    <w:rsid w:val="00A13FEF"/>
    <w:rsid w:val="00A14069"/>
    <w:rsid w:val="00A15578"/>
    <w:rsid w:val="00A216D0"/>
    <w:rsid w:val="00A21E24"/>
    <w:rsid w:val="00A22254"/>
    <w:rsid w:val="00A22D9D"/>
    <w:rsid w:val="00A25D27"/>
    <w:rsid w:val="00A26E3D"/>
    <w:rsid w:val="00A276BD"/>
    <w:rsid w:val="00A305EB"/>
    <w:rsid w:val="00A308CE"/>
    <w:rsid w:val="00A32346"/>
    <w:rsid w:val="00A33274"/>
    <w:rsid w:val="00A34E74"/>
    <w:rsid w:val="00A366A5"/>
    <w:rsid w:val="00A40C0F"/>
    <w:rsid w:val="00A42508"/>
    <w:rsid w:val="00A42E5F"/>
    <w:rsid w:val="00A434C5"/>
    <w:rsid w:val="00A457BB"/>
    <w:rsid w:val="00A45F18"/>
    <w:rsid w:val="00A46404"/>
    <w:rsid w:val="00A47C20"/>
    <w:rsid w:val="00A520B8"/>
    <w:rsid w:val="00A53F73"/>
    <w:rsid w:val="00A54EB3"/>
    <w:rsid w:val="00A56ACA"/>
    <w:rsid w:val="00A6040B"/>
    <w:rsid w:val="00A61CD8"/>
    <w:rsid w:val="00A63FC3"/>
    <w:rsid w:val="00A66A37"/>
    <w:rsid w:val="00A67A13"/>
    <w:rsid w:val="00A7093A"/>
    <w:rsid w:val="00A719B1"/>
    <w:rsid w:val="00A71D0D"/>
    <w:rsid w:val="00A727C6"/>
    <w:rsid w:val="00A729FE"/>
    <w:rsid w:val="00A74B29"/>
    <w:rsid w:val="00A757F9"/>
    <w:rsid w:val="00A77EF5"/>
    <w:rsid w:val="00A8066A"/>
    <w:rsid w:val="00A812BC"/>
    <w:rsid w:val="00A81978"/>
    <w:rsid w:val="00A81BDD"/>
    <w:rsid w:val="00A81EF0"/>
    <w:rsid w:val="00A83E7E"/>
    <w:rsid w:val="00A84CE8"/>
    <w:rsid w:val="00A84E48"/>
    <w:rsid w:val="00A856A7"/>
    <w:rsid w:val="00A85B53"/>
    <w:rsid w:val="00A902E1"/>
    <w:rsid w:val="00A92266"/>
    <w:rsid w:val="00A925F5"/>
    <w:rsid w:val="00A949A6"/>
    <w:rsid w:val="00A94D8D"/>
    <w:rsid w:val="00AA0536"/>
    <w:rsid w:val="00AA3911"/>
    <w:rsid w:val="00AA45A3"/>
    <w:rsid w:val="00AB0B85"/>
    <w:rsid w:val="00AB1A5A"/>
    <w:rsid w:val="00AB1E36"/>
    <w:rsid w:val="00AB208E"/>
    <w:rsid w:val="00AB264A"/>
    <w:rsid w:val="00AB289D"/>
    <w:rsid w:val="00AB4D24"/>
    <w:rsid w:val="00AB5658"/>
    <w:rsid w:val="00AB5C75"/>
    <w:rsid w:val="00AC480D"/>
    <w:rsid w:val="00AC6CF8"/>
    <w:rsid w:val="00AD13A3"/>
    <w:rsid w:val="00AD14B5"/>
    <w:rsid w:val="00AD14F2"/>
    <w:rsid w:val="00AD3AB4"/>
    <w:rsid w:val="00AD566F"/>
    <w:rsid w:val="00AD7141"/>
    <w:rsid w:val="00AE12E9"/>
    <w:rsid w:val="00AE463B"/>
    <w:rsid w:val="00AE4931"/>
    <w:rsid w:val="00AE4A74"/>
    <w:rsid w:val="00AE6414"/>
    <w:rsid w:val="00AE7468"/>
    <w:rsid w:val="00AF4314"/>
    <w:rsid w:val="00AF7539"/>
    <w:rsid w:val="00AF7EC0"/>
    <w:rsid w:val="00B00E74"/>
    <w:rsid w:val="00B016DD"/>
    <w:rsid w:val="00B0170F"/>
    <w:rsid w:val="00B01F07"/>
    <w:rsid w:val="00B035A3"/>
    <w:rsid w:val="00B0764E"/>
    <w:rsid w:val="00B07914"/>
    <w:rsid w:val="00B11195"/>
    <w:rsid w:val="00B145A1"/>
    <w:rsid w:val="00B16DE4"/>
    <w:rsid w:val="00B205A2"/>
    <w:rsid w:val="00B3066F"/>
    <w:rsid w:val="00B35C78"/>
    <w:rsid w:val="00B41303"/>
    <w:rsid w:val="00B45B59"/>
    <w:rsid w:val="00B5028A"/>
    <w:rsid w:val="00B51E8F"/>
    <w:rsid w:val="00B52D01"/>
    <w:rsid w:val="00B5586E"/>
    <w:rsid w:val="00B574A8"/>
    <w:rsid w:val="00B60093"/>
    <w:rsid w:val="00B6045F"/>
    <w:rsid w:val="00B60A1C"/>
    <w:rsid w:val="00B6540E"/>
    <w:rsid w:val="00B70061"/>
    <w:rsid w:val="00B71E3B"/>
    <w:rsid w:val="00B72389"/>
    <w:rsid w:val="00B74C74"/>
    <w:rsid w:val="00B82C5D"/>
    <w:rsid w:val="00B8675C"/>
    <w:rsid w:val="00B867A2"/>
    <w:rsid w:val="00B91E96"/>
    <w:rsid w:val="00B967F4"/>
    <w:rsid w:val="00B9689D"/>
    <w:rsid w:val="00B96FDA"/>
    <w:rsid w:val="00BA2DE4"/>
    <w:rsid w:val="00BA3E98"/>
    <w:rsid w:val="00BA6F3B"/>
    <w:rsid w:val="00BB238B"/>
    <w:rsid w:val="00BB263D"/>
    <w:rsid w:val="00BB4EEB"/>
    <w:rsid w:val="00BB5DBE"/>
    <w:rsid w:val="00BB68FE"/>
    <w:rsid w:val="00BB69E1"/>
    <w:rsid w:val="00BB7BC3"/>
    <w:rsid w:val="00BC0F96"/>
    <w:rsid w:val="00BC6313"/>
    <w:rsid w:val="00BC64C7"/>
    <w:rsid w:val="00BC6854"/>
    <w:rsid w:val="00BD071F"/>
    <w:rsid w:val="00BD2D6D"/>
    <w:rsid w:val="00BD512A"/>
    <w:rsid w:val="00BE01B8"/>
    <w:rsid w:val="00BE345D"/>
    <w:rsid w:val="00BE4DE8"/>
    <w:rsid w:val="00BE4E3A"/>
    <w:rsid w:val="00BE535F"/>
    <w:rsid w:val="00BE621E"/>
    <w:rsid w:val="00BF061B"/>
    <w:rsid w:val="00BF3C6D"/>
    <w:rsid w:val="00BF7B52"/>
    <w:rsid w:val="00C014C7"/>
    <w:rsid w:val="00C0210A"/>
    <w:rsid w:val="00C0456B"/>
    <w:rsid w:val="00C063F7"/>
    <w:rsid w:val="00C0796A"/>
    <w:rsid w:val="00C10C59"/>
    <w:rsid w:val="00C1206F"/>
    <w:rsid w:val="00C13C98"/>
    <w:rsid w:val="00C14984"/>
    <w:rsid w:val="00C163F3"/>
    <w:rsid w:val="00C16B63"/>
    <w:rsid w:val="00C1730E"/>
    <w:rsid w:val="00C208AE"/>
    <w:rsid w:val="00C218A6"/>
    <w:rsid w:val="00C22C06"/>
    <w:rsid w:val="00C24C42"/>
    <w:rsid w:val="00C25F11"/>
    <w:rsid w:val="00C2648D"/>
    <w:rsid w:val="00C27F78"/>
    <w:rsid w:val="00C32D73"/>
    <w:rsid w:val="00C33DB8"/>
    <w:rsid w:val="00C36021"/>
    <w:rsid w:val="00C36A44"/>
    <w:rsid w:val="00C37CB9"/>
    <w:rsid w:val="00C409EE"/>
    <w:rsid w:val="00C40EE2"/>
    <w:rsid w:val="00C418B9"/>
    <w:rsid w:val="00C42476"/>
    <w:rsid w:val="00C42BA8"/>
    <w:rsid w:val="00C449DF"/>
    <w:rsid w:val="00C44D9E"/>
    <w:rsid w:val="00C466B5"/>
    <w:rsid w:val="00C501EF"/>
    <w:rsid w:val="00C525C5"/>
    <w:rsid w:val="00C536FB"/>
    <w:rsid w:val="00C563F2"/>
    <w:rsid w:val="00C56CFD"/>
    <w:rsid w:val="00C62258"/>
    <w:rsid w:val="00C700E9"/>
    <w:rsid w:val="00C70704"/>
    <w:rsid w:val="00C732FA"/>
    <w:rsid w:val="00C733B4"/>
    <w:rsid w:val="00C74DE2"/>
    <w:rsid w:val="00C75DFC"/>
    <w:rsid w:val="00C766B5"/>
    <w:rsid w:val="00C77024"/>
    <w:rsid w:val="00C81242"/>
    <w:rsid w:val="00C82277"/>
    <w:rsid w:val="00C83953"/>
    <w:rsid w:val="00C83AA2"/>
    <w:rsid w:val="00C85111"/>
    <w:rsid w:val="00C92471"/>
    <w:rsid w:val="00C9522A"/>
    <w:rsid w:val="00CA09EC"/>
    <w:rsid w:val="00CA2039"/>
    <w:rsid w:val="00CA3669"/>
    <w:rsid w:val="00CA39B8"/>
    <w:rsid w:val="00CB0AA3"/>
    <w:rsid w:val="00CB0BFB"/>
    <w:rsid w:val="00CB106E"/>
    <w:rsid w:val="00CB2074"/>
    <w:rsid w:val="00CB23B1"/>
    <w:rsid w:val="00CB5683"/>
    <w:rsid w:val="00CC02A6"/>
    <w:rsid w:val="00CC29D5"/>
    <w:rsid w:val="00CC3509"/>
    <w:rsid w:val="00CC376A"/>
    <w:rsid w:val="00CC7AF4"/>
    <w:rsid w:val="00CD089A"/>
    <w:rsid w:val="00CD2D43"/>
    <w:rsid w:val="00CD37E8"/>
    <w:rsid w:val="00CD404F"/>
    <w:rsid w:val="00CD50B2"/>
    <w:rsid w:val="00CD5EFF"/>
    <w:rsid w:val="00CE0046"/>
    <w:rsid w:val="00CE0715"/>
    <w:rsid w:val="00CE2254"/>
    <w:rsid w:val="00CE2671"/>
    <w:rsid w:val="00CE3547"/>
    <w:rsid w:val="00CE36B1"/>
    <w:rsid w:val="00CE40E0"/>
    <w:rsid w:val="00CE483A"/>
    <w:rsid w:val="00CE5334"/>
    <w:rsid w:val="00CE7785"/>
    <w:rsid w:val="00CF0ABE"/>
    <w:rsid w:val="00CF1DA8"/>
    <w:rsid w:val="00CF1E56"/>
    <w:rsid w:val="00CF2DCC"/>
    <w:rsid w:val="00CF4E88"/>
    <w:rsid w:val="00CF5A92"/>
    <w:rsid w:val="00CF5B78"/>
    <w:rsid w:val="00D003B8"/>
    <w:rsid w:val="00D00CAD"/>
    <w:rsid w:val="00D0196E"/>
    <w:rsid w:val="00D035C2"/>
    <w:rsid w:val="00D03AB8"/>
    <w:rsid w:val="00D045FC"/>
    <w:rsid w:val="00D0519F"/>
    <w:rsid w:val="00D122D2"/>
    <w:rsid w:val="00D125EF"/>
    <w:rsid w:val="00D21A9D"/>
    <w:rsid w:val="00D22BE4"/>
    <w:rsid w:val="00D23008"/>
    <w:rsid w:val="00D25554"/>
    <w:rsid w:val="00D273ED"/>
    <w:rsid w:val="00D27BBE"/>
    <w:rsid w:val="00D300A3"/>
    <w:rsid w:val="00D30949"/>
    <w:rsid w:val="00D30CF6"/>
    <w:rsid w:val="00D3248B"/>
    <w:rsid w:val="00D32C1C"/>
    <w:rsid w:val="00D33AA4"/>
    <w:rsid w:val="00D34330"/>
    <w:rsid w:val="00D35858"/>
    <w:rsid w:val="00D36F56"/>
    <w:rsid w:val="00D41813"/>
    <w:rsid w:val="00D42AA7"/>
    <w:rsid w:val="00D42DB0"/>
    <w:rsid w:val="00D43090"/>
    <w:rsid w:val="00D4460D"/>
    <w:rsid w:val="00D469C1"/>
    <w:rsid w:val="00D53894"/>
    <w:rsid w:val="00D54EFB"/>
    <w:rsid w:val="00D5520A"/>
    <w:rsid w:val="00D60D8B"/>
    <w:rsid w:val="00D6234E"/>
    <w:rsid w:val="00D655D4"/>
    <w:rsid w:val="00D66CD1"/>
    <w:rsid w:val="00D679F5"/>
    <w:rsid w:val="00D67A72"/>
    <w:rsid w:val="00D7392B"/>
    <w:rsid w:val="00D748CB"/>
    <w:rsid w:val="00D77D74"/>
    <w:rsid w:val="00D8137E"/>
    <w:rsid w:val="00D82EFA"/>
    <w:rsid w:val="00D830FE"/>
    <w:rsid w:val="00D836B6"/>
    <w:rsid w:val="00D8647A"/>
    <w:rsid w:val="00D87466"/>
    <w:rsid w:val="00D900FB"/>
    <w:rsid w:val="00D90143"/>
    <w:rsid w:val="00D903D9"/>
    <w:rsid w:val="00D90877"/>
    <w:rsid w:val="00D90AED"/>
    <w:rsid w:val="00D918B6"/>
    <w:rsid w:val="00D91E3E"/>
    <w:rsid w:val="00D92DD0"/>
    <w:rsid w:val="00D95610"/>
    <w:rsid w:val="00D95A50"/>
    <w:rsid w:val="00D97F0E"/>
    <w:rsid w:val="00DA097D"/>
    <w:rsid w:val="00DA17A7"/>
    <w:rsid w:val="00DA18A4"/>
    <w:rsid w:val="00DA3151"/>
    <w:rsid w:val="00DA3219"/>
    <w:rsid w:val="00DA3AC8"/>
    <w:rsid w:val="00DA4E03"/>
    <w:rsid w:val="00DA5BC2"/>
    <w:rsid w:val="00DB5598"/>
    <w:rsid w:val="00DB72ED"/>
    <w:rsid w:val="00DB7AF7"/>
    <w:rsid w:val="00DC0A65"/>
    <w:rsid w:val="00DC3119"/>
    <w:rsid w:val="00DC3847"/>
    <w:rsid w:val="00DC3AB4"/>
    <w:rsid w:val="00DC5C32"/>
    <w:rsid w:val="00DC68F5"/>
    <w:rsid w:val="00DD2D16"/>
    <w:rsid w:val="00DD2DC0"/>
    <w:rsid w:val="00DD642F"/>
    <w:rsid w:val="00DD72BA"/>
    <w:rsid w:val="00DD78D5"/>
    <w:rsid w:val="00DE0A43"/>
    <w:rsid w:val="00DE14E8"/>
    <w:rsid w:val="00DE5770"/>
    <w:rsid w:val="00DE57E9"/>
    <w:rsid w:val="00DE5DB9"/>
    <w:rsid w:val="00DE5FF4"/>
    <w:rsid w:val="00DE6686"/>
    <w:rsid w:val="00DE71BF"/>
    <w:rsid w:val="00DF1406"/>
    <w:rsid w:val="00DF1AC5"/>
    <w:rsid w:val="00DF32DF"/>
    <w:rsid w:val="00DF6B4E"/>
    <w:rsid w:val="00DF73BB"/>
    <w:rsid w:val="00E001C4"/>
    <w:rsid w:val="00E06F69"/>
    <w:rsid w:val="00E06FB3"/>
    <w:rsid w:val="00E10704"/>
    <w:rsid w:val="00E173B7"/>
    <w:rsid w:val="00E22593"/>
    <w:rsid w:val="00E250FD"/>
    <w:rsid w:val="00E2558C"/>
    <w:rsid w:val="00E25A0A"/>
    <w:rsid w:val="00E2785C"/>
    <w:rsid w:val="00E32AC3"/>
    <w:rsid w:val="00E344EA"/>
    <w:rsid w:val="00E373D1"/>
    <w:rsid w:val="00E37EC9"/>
    <w:rsid w:val="00E41185"/>
    <w:rsid w:val="00E43784"/>
    <w:rsid w:val="00E46E2E"/>
    <w:rsid w:val="00E51755"/>
    <w:rsid w:val="00E51B05"/>
    <w:rsid w:val="00E5302B"/>
    <w:rsid w:val="00E53D37"/>
    <w:rsid w:val="00E53D3B"/>
    <w:rsid w:val="00E54CE5"/>
    <w:rsid w:val="00E57DD0"/>
    <w:rsid w:val="00E604AC"/>
    <w:rsid w:val="00E610FE"/>
    <w:rsid w:val="00E617E6"/>
    <w:rsid w:val="00E619CD"/>
    <w:rsid w:val="00E622FC"/>
    <w:rsid w:val="00E66BF7"/>
    <w:rsid w:val="00E67469"/>
    <w:rsid w:val="00E70578"/>
    <w:rsid w:val="00E70C2B"/>
    <w:rsid w:val="00E71380"/>
    <w:rsid w:val="00E715BB"/>
    <w:rsid w:val="00E72287"/>
    <w:rsid w:val="00E72C40"/>
    <w:rsid w:val="00E744C3"/>
    <w:rsid w:val="00E8371F"/>
    <w:rsid w:val="00E83B42"/>
    <w:rsid w:val="00E83D59"/>
    <w:rsid w:val="00E84622"/>
    <w:rsid w:val="00E84724"/>
    <w:rsid w:val="00E84D9E"/>
    <w:rsid w:val="00E8514F"/>
    <w:rsid w:val="00E859B8"/>
    <w:rsid w:val="00E86D3D"/>
    <w:rsid w:val="00E9024A"/>
    <w:rsid w:val="00E90CCC"/>
    <w:rsid w:val="00E9272A"/>
    <w:rsid w:val="00E93D96"/>
    <w:rsid w:val="00E964FE"/>
    <w:rsid w:val="00EA0210"/>
    <w:rsid w:val="00EA1466"/>
    <w:rsid w:val="00EA3916"/>
    <w:rsid w:val="00EA3E12"/>
    <w:rsid w:val="00EA5FE2"/>
    <w:rsid w:val="00EA7069"/>
    <w:rsid w:val="00EB304B"/>
    <w:rsid w:val="00EB6034"/>
    <w:rsid w:val="00EB6833"/>
    <w:rsid w:val="00EB73EB"/>
    <w:rsid w:val="00EB78A2"/>
    <w:rsid w:val="00EC158E"/>
    <w:rsid w:val="00EC5827"/>
    <w:rsid w:val="00EC5C94"/>
    <w:rsid w:val="00EC6BEB"/>
    <w:rsid w:val="00EC742A"/>
    <w:rsid w:val="00EC7E3C"/>
    <w:rsid w:val="00ED0F33"/>
    <w:rsid w:val="00ED3006"/>
    <w:rsid w:val="00EE0E50"/>
    <w:rsid w:val="00EE2EE6"/>
    <w:rsid w:val="00EE3B82"/>
    <w:rsid w:val="00EE59E5"/>
    <w:rsid w:val="00EE67AA"/>
    <w:rsid w:val="00EF00EE"/>
    <w:rsid w:val="00EF0DC6"/>
    <w:rsid w:val="00EF1B7E"/>
    <w:rsid w:val="00EF2C01"/>
    <w:rsid w:val="00EF4505"/>
    <w:rsid w:val="00EF5FB9"/>
    <w:rsid w:val="00EF78EB"/>
    <w:rsid w:val="00F03A97"/>
    <w:rsid w:val="00F03E6F"/>
    <w:rsid w:val="00F04177"/>
    <w:rsid w:val="00F0425B"/>
    <w:rsid w:val="00F04F3F"/>
    <w:rsid w:val="00F05233"/>
    <w:rsid w:val="00F06881"/>
    <w:rsid w:val="00F06D23"/>
    <w:rsid w:val="00F07ACA"/>
    <w:rsid w:val="00F10C25"/>
    <w:rsid w:val="00F115B4"/>
    <w:rsid w:val="00F11710"/>
    <w:rsid w:val="00F11BAE"/>
    <w:rsid w:val="00F121B8"/>
    <w:rsid w:val="00F127CF"/>
    <w:rsid w:val="00F135AD"/>
    <w:rsid w:val="00F13FBA"/>
    <w:rsid w:val="00F1710D"/>
    <w:rsid w:val="00F17393"/>
    <w:rsid w:val="00F20926"/>
    <w:rsid w:val="00F20C89"/>
    <w:rsid w:val="00F237F1"/>
    <w:rsid w:val="00F31970"/>
    <w:rsid w:val="00F34369"/>
    <w:rsid w:val="00F350F2"/>
    <w:rsid w:val="00F35FDF"/>
    <w:rsid w:val="00F36ECF"/>
    <w:rsid w:val="00F370D1"/>
    <w:rsid w:val="00F41C2C"/>
    <w:rsid w:val="00F5076C"/>
    <w:rsid w:val="00F50BE1"/>
    <w:rsid w:val="00F50E4A"/>
    <w:rsid w:val="00F52104"/>
    <w:rsid w:val="00F530BE"/>
    <w:rsid w:val="00F53D85"/>
    <w:rsid w:val="00F549FC"/>
    <w:rsid w:val="00F70BB2"/>
    <w:rsid w:val="00F713E2"/>
    <w:rsid w:val="00F715B7"/>
    <w:rsid w:val="00F71EC6"/>
    <w:rsid w:val="00F72944"/>
    <w:rsid w:val="00F73417"/>
    <w:rsid w:val="00F74478"/>
    <w:rsid w:val="00F747A0"/>
    <w:rsid w:val="00F74B63"/>
    <w:rsid w:val="00F76544"/>
    <w:rsid w:val="00F7756E"/>
    <w:rsid w:val="00F81443"/>
    <w:rsid w:val="00F817DA"/>
    <w:rsid w:val="00F90895"/>
    <w:rsid w:val="00F91549"/>
    <w:rsid w:val="00F9594C"/>
    <w:rsid w:val="00F97137"/>
    <w:rsid w:val="00F97FF2"/>
    <w:rsid w:val="00FA20C2"/>
    <w:rsid w:val="00FA2396"/>
    <w:rsid w:val="00FA33D3"/>
    <w:rsid w:val="00FA3B6B"/>
    <w:rsid w:val="00FA77DD"/>
    <w:rsid w:val="00FB3FD6"/>
    <w:rsid w:val="00FB4298"/>
    <w:rsid w:val="00FB5198"/>
    <w:rsid w:val="00FB54D3"/>
    <w:rsid w:val="00FB795A"/>
    <w:rsid w:val="00FB79D6"/>
    <w:rsid w:val="00FC07CA"/>
    <w:rsid w:val="00FC0E1F"/>
    <w:rsid w:val="00FC0F2F"/>
    <w:rsid w:val="00FC2DC6"/>
    <w:rsid w:val="00FC51DC"/>
    <w:rsid w:val="00FC51E0"/>
    <w:rsid w:val="00FC5B48"/>
    <w:rsid w:val="00FC6EC7"/>
    <w:rsid w:val="00FC7B7D"/>
    <w:rsid w:val="00FD04A5"/>
    <w:rsid w:val="00FD21BE"/>
    <w:rsid w:val="00FD565B"/>
    <w:rsid w:val="00FD709C"/>
    <w:rsid w:val="00FD75FC"/>
    <w:rsid w:val="00FE3B34"/>
    <w:rsid w:val="00FE4E23"/>
    <w:rsid w:val="00FE5A79"/>
    <w:rsid w:val="00FE5C7E"/>
    <w:rsid w:val="00FF47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CB82D40-D0E0-4D1D-B36E-73AFFCF33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26E3D"/>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5518"/>
    <w:pPr>
      <w:tabs>
        <w:tab w:val="center" w:pos="4252"/>
        <w:tab w:val="right" w:pos="8504"/>
      </w:tabs>
      <w:snapToGrid w:val="0"/>
    </w:pPr>
  </w:style>
  <w:style w:type="character" w:customStyle="1" w:styleId="a4">
    <w:name w:val="ヘッダー (文字)"/>
    <w:basedOn w:val="a0"/>
    <w:link w:val="a3"/>
    <w:uiPriority w:val="99"/>
    <w:rsid w:val="00685518"/>
  </w:style>
  <w:style w:type="paragraph" w:styleId="a5">
    <w:name w:val="footer"/>
    <w:basedOn w:val="a"/>
    <w:link w:val="a6"/>
    <w:unhideWhenUsed/>
    <w:rsid w:val="00685518"/>
    <w:pPr>
      <w:tabs>
        <w:tab w:val="center" w:pos="4252"/>
        <w:tab w:val="right" w:pos="8504"/>
      </w:tabs>
      <w:snapToGrid w:val="0"/>
    </w:pPr>
  </w:style>
  <w:style w:type="character" w:customStyle="1" w:styleId="a6">
    <w:name w:val="フッター (文字)"/>
    <w:basedOn w:val="a0"/>
    <w:link w:val="a5"/>
    <w:uiPriority w:val="99"/>
    <w:rsid w:val="00685518"/>
  </w:style>
  <w:style w:type="paragraph" w:styleId="a7">
    <w:name w:val="List Paragraph"/>
    <w:basedOn w:val="a"/>
    <w:uiPriority w:val="34"/>
    <w:qFormat/>
    <w:rsid w:val="00942199"/>
    <w:pPr>
      <w:ind w:leftChars="400" w:left="840"/>
    </w:pPr>
  </w:style>
  <w:style w:type="paragraph" w:styleId="a8">
    <w:name w:val="Balloon Text"/>
    <w:basedOn w:val="a"/>
    <w:link w:val="a9"/>
    <w:uiPriority w:val="99"/>
    <w:semiHidden/>
    <w:unhideWhenUsed/>
    <w:rsid w:val="00D035C2"/>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D035C2"/>
    <w:rPr>
      <w:rFonts w:asciiTheme="majorHAnsi" w:eastAsiaTheme="majorEastAsia" w:hAnsiTheme="majorHAnsi" w:cstheme="majorBidi"/>
      <w:sz w:val="18"/>
      <w:szCs w:val="18"/>
    </w:rPr>
  </w:style>
  <w:style w:type="character" w:styleId="aa">
    <w:name w:val="annotation reference"/>
    <w:basedOn w:val="a0"/>
    <w:uiPriority w:val="99"/>
    <w:semiHidden/>
    <w:unhideWhenUsed/>
    <w:rsid w:val="00145321"/>
    <w:rPr>
      <w:sz w:val="18"/>
      <w:szCs w:val="18"/>
    </w:rPr>
  </w:style>
  <w:style w:type="paragraph" w:styleId="ab">
    <w:name w:val="annotation text"/>
    <w:basedOn w:val="a"/>
    <w:link w:val="ac"/>
    <w:uiPriority w:val="99"/>
    <w:semiHidden/>
    <w:unhideWhenUsed/>
    <w:rsid w:val="00145321"/>
    <w:pPr>
      <w:jc w:val="left"/>
    </w:pPr>
  </w:style>
  <w:style w:type="character" w:customStyle="1" w:styleId="ac">
    <w:name w:val="コメント文字列 (文字)"/>
    <w:basedOn w:val="a0"/>
    <w:link w:val="ab"/>
    <w:uiPriority w:val="99"/>
    <w:semiHidden/>
    <w:rsid w:val="00145321"/>
  </w:style>
  <w:style w:type="paragraph" w:styleId="ad">
    <w:name w:val="annotation subject"/>
    <w:basedOn w:val="ab"/>
    <w:next w:val="ab"/>
    <w:link w:val="ae"/>
    <w:uiPriority w:val="99"/>
    <w:semiHidden/>
    <w:unhideWhenUsed/>
    <w:rsid w:val="00145321"/>
    <w:rPr>
      <w:b/>
      <w:bCs/>
    </w:rPr>
  </w:style>
  <w:style w:type="character" w:customStyle="1" w:styleId="ae">
    <w:name w:val="コメント内容 (文字)"/>
    <w:basedOn w:val="ac"/>
    <w:link w:val="ad"/>
    <w:uiPriority w:val="99"/>
    <w:semiHidden/>
    <w:rsid w:val="00145321"/>
    <w:rPr>
      <w:b/>
      <w:bCs/>
    </w:rPr>
  </w:style>
  <w:style w:type="paragraph" w:customStyle="1" w:styleId="Default">
    <w:name w:val="Default"/>
    <w:rsid w:val="00413943"/>
    <w:pPr>
      <w:widowControl w:val="0"/>
      <w:autoSpaceDE w:val="0"/>
      <w:autoSpaceDN w:val="0"/>
      <w:adjustRightInd w:val="0"/>
    </w:pPr>
    <w:rPr>
      <w:rFonts w:ascii="Verdana" w:hAnsi="Verdana" w:cs="Verdana"/>
      <w:color w:val="000000"/>
      <w:kern w:val="0"/>
      <w:sz w:val="24"/>
      <w:szCs w:val="24"/>
    </w:rPr>
  </w:style>
  <w:style w:type="paragraph" w:styleId="HTML">
    <w:name w:val="HTML Preformatted"/>
    <w:basedOn w:val="a"/>
    <w:link w:val="HTML0"/>
    <w:uiPriority w:val="99"/>
    <w:semiHidden/>
    <w:unhideWhenUsed/>
    <w:rsid w:val="007E1F6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7E1F6D"/>
    <w:rPr>
      <w:rFonts w:ascii="ＭＳ ゴシック" w:eastAsia="ＭＳ ゴシック" w:hAnsi="ＭＳ ゴシック" w:cs="ＭＳ ゴシック"/>
      <w:kern w:val="0"/>
      <w:sz w:val="24"/>
      <w:szCs w:val="24"/>
    </w:rPr>
  </w:style>
  <w:style w:type="paragraph" w:customStyle="1" w:styleId="EndNoteBibliographyTitle">
    <w:name w:val="EndNote Bibliography Title"/>
    <w:basedOn w:val="a"/>
    <w:link w:val="EndNoteBibliographyTitle0"/>
    <w:rsid w:val="00E67469"/>
    <w:pPr>
      <w:jc w:val="center"/>
    </w:pPr>
    <w:rPr>
      <w:rFonts w:ascii="Century" w:hAnsi="Century"/>
      <w:noProof/>
      <w:sz w:val="20"/>
    </w:rPr>
  </w:style>
  <w:style w:type="character" w:customStyle="1" w:styleId="EndNoteBibliographyTitle0">
    <w:name w:val="EndNote Bibliography Title (文字)"/>
    <w:basedOn w:val="a0"/>
    <w:link w:val="EndNoteBibliographyTitle"/>
    <w:rsid w:val="00E67469"/>
    <w:rPr>
      <w:rFonts w:ascii="Century" w:hAnsi="Century"/>
      <w:noProof/>
      <w:sz w:val="20"/>
    </w:rPr>
  </w:style>
  <w:style w:type="paragraph" w:customStyle="1" w:styleId="EndNoteBibliography">
    <w:name w:val="EndNote Bibliography"/>
    <w:basedOn w:val="a"/>
    <w:link w:val="EndNoteBibliography0"/>
    <w:rsid w:val="00E67469"/>
    <w:rPr>
      <w:rFonts w:ascii="Century" w:hAnsi="Century"/>
      <w:noProof/>
      <w:sz w:val="20"/>
    </w:rPr>
  </w:style>
  <w:style w:type="character" w:customStyle="1" w:styleId="EndNoteBibliography0">
    <w:name w:val="EndNote Bibliography (文字)"/>
    <w:basedOn w:val="a0"/>
    <w:link w:val="EndNoteBibliography"/>
    <w:rsid w:val="00E67469"/>
    <w:rPr>
      <w:rFonts w:ascii="Century" w:hAnsi="Century"/>
      <w:noProof/>
      <w:sz w:val="20"/>
    </w:rPr>
  </w:style>
  <w:style w:type="character" w:styleId="af">
    <w:name w:val="Hyperlink"/>
    <w:basedOn w:val="a0"/>
    <w:uiPriority w:val="99"/>
    <w:unhideWhenUsed/>
    <w:rsid w:val="00E67469"/>
    <w:rPr>
      <w:color w:val="0000FF" w:themeColor="hyperlink"/>
      <w:u w:val="single"/>
    </w:rPr>
  </w:style>
  <w:style w:type="character" w:customStyle="1" w:styleId="uficommentbody">
    <w:name w:val="uficommentbody"/>
    <w:basedOn w:val="a0"/>
    <w:rsid w:val="00CF2DCC"/>
  </w:style>
  <w:style w:type="paragraph" w:styleId="af0">
    <w:name w:val="Body Text Indent"/>
    <w:basedOn w:val="a"/>
    <w:link w:val="af1"/>
    <w:semiHidden/>
    <w:rsid w:val="001E2B7A"/>
    <w:pPr>
      <w:snapToGrid w:val="0"/>
      <w:ind w:left="630" w:hangingChars="300" w:hanging="630"/>
    </w:pPr>
    <w:rPr>
      <w:rFonts w:ascii="Century" w:eastAsia="ＭＳ 明朝" w:hAnsi="Century" w:cs="Times New Roman"/>
      <w:szCs w:val="24"/>
    </w:rPr>
  </w:style>
  <w:style w:type="character" w:customStyle="1" w:styleId="af1">
    <w:name w:val="本文インデント (文字)"/>
    <w:basedOn w:val="a0"/>
    <w:link w:val="af0"/>
    <w:semiHidden/>
    <w:rsid w:val="001E2B7A"/>
    <w:rPr>
      <w:rFonts w:ascii="Century" w:eastAsia="ＭＳ 明朝" w:hAnsi="Century"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94957">
      <w:bodyDiv w:val="1"/>
      <w:marLeft w:val="0"/>
      <w:marRight w:val="0"/>
      <w:marTop w:val="0"/>
      <w:marBottom w:val="0"/>
      <w:divBdr>
        <w:top w:val="none" w:sz="0" w:space="0" w:color="auto"/>
        <w:left w:val="none" w:sz="0" w:space="0" w:color="auto"/>
        <w:bottom w:val="none" w:sz="0" w:space="0" w:color="auto"/>
        <w:right w:val="none" w:sz="0" w:space="0" w:color="auto"/>
      </w:divBdr>
    </w:div>
    <w:div w:id="213784458">
      <w:bodyDiv w:val="1"/>
      <w:marLeft w:val="0"/>
      <w:marRight w:val="0"/>
      <w:marTop w:val="0"/>
      <w:marBottom w:val="0"/>
      <w:divBdr>
        <w:top w:val="none" w:sz="0" w:space="0" w:color="auto"/>
        <w:left w:val="none" w:sz="0" w:space="0" w:color="auto"/>
        <w:bottom w:val="none" w:sz="0" w:space="0" w:color="auto"/>
        <w:right w:val="none" w:sz="0" w:space="0" w:color="auto"/>
      </w:divBdr>
    </w:div>
    <w:div w:id="485706749">
      <w:bodyDiv w:val="1"/>
      <w:marLeft w:val="0"/>
      <w:marRight w:val="0"/>
      <w:marTop w:val="0"/>
      <w:marBottom w:val="0"/>
      <w:divBdr>
        <w:top w:val="none" w:sz="0" w:space="0" w:color="auto"/>
        <w:left w:val="none" w:sz="0" w:space="0" w:color="auto"/>
        <w:bottom w:val="none" w:sz="0" w:space="0" w:color="auto"/>
        <w:right w:val="none" w:sz="0" w:space="0" w:color="auto"/>
      </w:divBdr>
    </w:div>
    <w:div w:id="540360968">
      <w:bodyDiv w:val="1"/>
      <w:marLeft w:val="0"/>
      <w:marRight w:val="0"/>
      <w:marTop w:val="0"/>
      <w:marBottom w:val="0"/>
      <w:divBdr>
        <w:top w:val="none" w:sz="0" w:space="0" w:color="auto"/>
        <w:left w:val="none" w:sz="0" w:space="0" w:color="auto"/>
        <w:bottom w:val="none" w:sz="0" w:space="0" w:color="auto"/>
        <w:right w:val="none" w:sz="0" w:space="0" w:color="auto"/>
      </w:divBdr>
    </w:div>
    <w:div w:id="659970563">
      <w:bodyDiv w:val="1"/>
      <w:marLeft w:val="0"/>
      <w:marRight w:val="0"/>
      <w:marTop w:val="0"/>
      <w:marBottom w:val="0"/>
      <w:divBdr>
        <w:top w:val="none" w:sz="0" w:space="0" w:color="auto"/>
        <w:left w:val="none" w:sz="0" w:space="0" w:color="auto"/>
        <w:bottom w:val="none" w:sz="0" w:space="0" w:color="auto"/>
        <w:right w:val="none" w:sz="0" w:space="0" w:color="auto"/>
      </w:divBdr>
      <w:divsChild>
        <w:div w:id="75593070">
          <w:marLeft w:val="547"/>
          <w:marRight w:val="0"/>
          <w:marTop w:val="120"/>
          <w:marBottom w:val="0"/>
          <w:divBdr>
            <w:top w:val="none" w:sz="0" w:space="0" w:color="auto"/>
            <w:left w:val="none" w:sz="0" w:space="0" w:color="auto"/>
            <w:bottom w:val="none" w:sz="0" w:space="0" w:color="auto"/>
            <w:right w:val="none" w:sz="0" w:space="0" w:color="auto"/>
          </w:divBdr>
        </w:div>
        <w:div w:id="783618533">
          <w:marLeft w:val="547"/>
          <w:marRight w:val="0"/>
          <w:marTop w:val="120"/>
          <w:marBottom w:val="0"/>
          <w:divBdr>
            <w:top w:val="none" w:sz="0" w:space="0" w:color="auto"/>
            <w:left w:val="none" w:sz="0" w:space="0" w:color="auto"/>
            <w:bottom w:val="none" w:sz="0" w:space="0" w:color="auto"/>
            <w:right w:val="none" w:sz="0" w:space="0" w:color="auto"/>
          </w:divBdr>
        </w:div>
        <w:div w:id="963119737">
          <w:marLeft w:val="547"/>
          <w:marRight w:val="0"/>
          <w:marTop w:val="120"/>
          <w:marBottom w:val="0"/>
          <w:divBdr>
            <w:top w:val="none" w:sz="0" w:space="0" w:color="auto"/>
            <w:left w:val="none" w:sz="0" w:space="0" w:color="auto"/>
            <w:bottom w:val="none" w:sz="0" w:space="0" w:color="auto"/>
            <w:right w:val="none" w:sz="0" w:space="0" w:color="auto"/>
          </w:divBdr>
        </w:div>
        <w:div w:id="1032539065">
          <w:marLeft w:val="547"/>
          <w:marRight w:val="0"/>
          <w:marTop w:val="120"/>
          <w:marBottom w:val="0"/>
          <w:divBdr>
            <w:top w:val="none" w:sz="0" w:space="0" w:color="auto"/>
            <w:left w:val="none" w:sz="0" w:space="0" w:color="auto"/>
            <w:bottom w:val="none" w:sz="0" w:space="0" w:color="auto"/>
            <w:right w:val="none" w:sz="0" w:space="0" w:color="auto"/>
          </w:divBdr>
        </w:div>
        <w:div w:id="1298339846">
          <w:marLeft w:val="547"/>
          <w:marRight w:val="0"/>
          <w:marTop w:val="120"/>
          <w:marBottom w:val="0"/>
          <w:divBdr>
            <w:top w:val="none" w:sz="0" w:space="0" w:color="auto"/>
            <w:left w:val="none" w:sz="0" w:space="0" w:color="auto"/>
            <w:bottom w:val="none" w:sz="0" w:space="0" w:color="auto"/>
            <w:right w:val="none" w:sz="0" w:space="0" w:color="auto"/>
          </w:divBdr>
        </w:div>
        <w:div w:id="1477994339">
          <w:marLeft w:val="547"/>
          <w:marRight w:val="0"/>
          <w:marTop w:val="120"/>
          <w:marBottom w:val="0"/>
          <w:divBdr>
            <w:top w:val="none" w:sz="0" w:space="0" w:color="auto"/>
            <w:left w:val="none" w:sz="0" w:space="0" w:color="auto"/>
            <w:bottom w:val="none" w:sz="0" w:space="0" w:color="auto"/>
            <w:right w:val="none" w:sz="0" w:space="0" w:color="auto"/>
          </w:divBdr>
        </w:div>
        <w:div w:id="1638105020">
          <w:marLeft w:val="547"/>
          <w:marRight w:val="0"/>
          <w:marTop w:val="120"/>
          <w:marBottom w:val="0"/>
          <w:divBdr>
            <w:top w:val="none" w:sz="0" w:space="0" w:color="auto"/>
            <w:left w:val="none" w:sz="0" w:space="0" w:color="auto"/>
            <w:bottom w:val="none" w:sz="0" w:space="0" w:color="auto"/>
            <w:right w:val="none" w:sz="0" w:space="0" w:color="auto"/>
          </w:divBdr>
        </w:div>
      </w:divsChild>
    </w:div>
    <w:div w:id="918755893">
      <w:bodyDiv w:val="1"/>
      <w:marLeft w:val="0"/>
      <w:marRight w:val="0"/>
      <w:marTop w:val="0"/>
      <w:marBottom w:val="0"/>
      <w:divBdr>
        <w:top w:val="none" w:sz="0" w:space="0" w:color="auto"/>
        <w:left w:val="none" w:sz="0" w:space="0" w:color="auto"/>
        <w:bottom w:val="none" w:sz="0" w:space="0" w:color="auto"/>
        <w:right w:val="none" w:sz="0" w:space="0" w:color="auto"/>
      </w:divBdr>
    </w:div>
    <w:div w:id="1213035027">
      <w:bodyDiv w:val="1"/>
      <w:marLeft w:val="0"/>
      <w:marRight w:val="0"/>
      <w:marTop w:val="0"/>
      <w:marBottom w:val="0"/>
      <w:divBdr>
        <w:top w:val="none" w:sz="0" w:space="0" w:color="auto"/>
        <w:left w:val="none" w:sz="0" w:space="0" w:color="auto"/>
        <w:bottom w:val="none" w:sz="0" w:space="0" w:color="auto"/>
        <w:right w:val="none" w:sz="0" w:space="0" w:color="auto"/>
      </w:divBdr>
    </w:div>
    <w:div w:id="1562908337">
      <w:bodyDiv w:val="1"/>
      <w:marLeft w:val="0"/>
      <w:marRight w:val="0"/>
      <w:marTop w:val="0"/>
      <w:marBottom w:val="0"/>
      <w:divBdr>
        <w:top w:val="none" w:sz="0" w:space="0" w:color="auto"/>
        <w:left w:val="none" w:sz="0" w:space="0" w:color="auto"/>
        <w:bottom w:val="none" w:sz="0" w:space="0" w:color="auto"/>
        <w:right w:val="none" w:sz="0" w:space="0" w:color="auto"/>
      </w:divBdr>
    </w:div>
    <w:div w:id="1651591758">
      <w:bodyDiv w:val="1"/>
      <w:marLeft w:val="0"/>
      <w:marRight w:val="0"/>
      <w:marTop w:val="0"/>
      <w:marBottom w:val="0"/>
      <w:divBdr>
        <w:top w:val="none" w:sz="0" w:space="0" w:color="auto"/>
        <w:left w:val="none" w:sz="0" w:space="0" w:color="auto"/>
        <w:bottom w:val="none" w:sz="0" w:space="0" w:color="auto"/>
        <w:right w:val="none" w:sz="0" w:space="0" w:color="auto"/>
      </w:divBdr>
      <w:divsChild>
        <w:div w:id="242645266">
          <w:marLeft w:val="0"/>
          <w:marRight w:val="0"/>
          <w:marTop w:val="0"/>
          <w:marBottom w:val="0"/>
          <w:divBdr>
            <w:top w:val="none" w:sz="0" w:space="0" w:color="auto"/>
            <w:left w:val="none" w:sz="0" w:space="0" w:color="auto"/>
            <w:bottom w:val="none" w:sz="0" w:space="0" w:color="auto"/>
            <w:right w:val="none" w:sz="0" w:space="0" w:color="auto"/>
          </w:divBdr>
          <w:divsChild>
            <w:div w:id="1126199648">
              <w:marLeft w:val="0"/>
              <w:marRight w:val="0"/>
              <w:marTop w:val="0"/>
              <w:marBottom w:val="0"/>
              <w:divBdr>
                <w:top w:val="none" w:sz="0" w:space="0" w:color="auto"/>
                <w:left w:val="none" w:sz="0" w:space="0" w:color="auto"/>
                <w:bottom w:val="none" w:sz="0" w:space="0" w:color="auto"/>
                <w:right w:val="none" w:sz="0" w:space="0" w:color="auto"/>
              </w:divBdr>
              <w:divsChild>
                <w:div w:id="556236670">
                  <w:marLeft w:val="0"/>
                  <w:marRight w:val="0"/>
                  <w:marTop w:val="0"/>
                  <w:marBottom w:val="0"/>
                  <w:divBdr>
                    <w:top w:val="none" w:sz="0" w:space="0" w:color="auto"/>
                    <w:left w:val="none" w:sz="0" w:space="0" w:color="auto"/>
                    <w:bottom w:val="none" w:sz="0" w:space="0" w:color="auto"/>
                    <w:right w:val="none" w:sz="0" w:space="0" w:color="auto"/>
                  </w:divBdr>
                  <w:divsChild>
                    <w:div w:id="1981153798">
                      <w:marLeft w:val="0"/>
                      <w:marRight w:val="0"/>
                      <w:marTop w:val="0"/>
                      <w:marBottom w:val="0"/>
                      <w:divBdr>
                        <w:top w:val="none" w:sz="0" w:space="0" w:color="auto"/>
                        <w:left w:val="none" w:sz="0" w:space="0" w:color="auto"/>
                        <w:bottom w:val="none" w:sz="0" w:space="0" w:color="auto"/>
                        <w:right w:val="none" w:sz="0" w:space="0" w:color="auto"/>
                      </w:divBdr>
                      <w:divsChild>
                        <w:div w:id="228544791">
                          <w:marLeft w:val="0"/>
                          <w:marRight w:val="0"/>
                          <w:marTop w:val="0"/>
                          <w:marBottom w:val="0"/>
                          <w:divBdr>
                            <w:top w:val="none" w:sz="0" w:space="0" w:color="auto"/>
                            <w:left w:val="none" w:sz="0" w:space="0" w:color="auto"/>
                            <w:bottom w:val="none" w:sz="0" w:space="0" w:color="auto"/>
                            <w:right w:val="none" w:sz="0" w:space="0" w:color="auto"/>
                          </w:divBdr>
                          <w:divsChild>
                            <w:div w:id="174170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250454">
      <w:bodyDiv w:val="1"/>
      <w:marLeft w:val="0"/>
      <w:marRight w:val="0"/>
      <w:marTop w:val="0"/>
      <w:marBottom w:val="0"/>
      <w:divBdr>
        <w:top w:val="none" w:sz="0" w:space="0" w:color="auto"/>
        <w:left w:val="none" w:sz="0" w:space="0" w:color="auto"/>
        <w:bottom w:val="none" w:sz="0" w:space="0" w:color="auto"/>
        <w:right w:val="none" w:sz="0" w:space="0" w:color="auto"/>
      </w:divBdr>
    </w:div>
    <w:div w:id="1953629541">
      <w:bodyDiv w:val="1"/>
      <w:marLeft w:val="0"/>
      <w:marRight w:val="0"/>
      <w:marTop w:val="0"/>
      <w:marBottom w:val="0"/>
      <w:divBdr>
        <w:top w:val="none" w:sz="0" w:space="0" w:color="auto"/>
        <w:left w:val="none" w:sz="0" w:space="0" w:color="auto"/>
        <w:bottom w:val="none" w:sz="0" w:space="0" w:color="auto"/>
        <w:right w:val="none" w:sz="0" w:space="0" w:color="auto"/>
      </w:divBdr>
    </w:div>
    <w:div w:id="207168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964C1-229D-4502-B77E-074C1F951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24</Pages>
  <Words>6014</Words>
  <Characters>34286</Characters>
  <Application>Microsoft Office Word</Application>
  <DocSecurity>0</DocSecurity>
  <Lines>285</Lines>
  <Paragraphs>8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0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seisui7</dc:creator>
  <cp:lastModifiedBy>田淵貴大</cp:lastModifiedBy>
  <cp:revision>102</cp:revision>
  <cp:lastPrinted>2015-02-26T04:40:00Z</cp:lastPrinted>
  <dcterms:created xsi:type="dcterms:W3CDTF">2015-02-26T01:46:00Z</dcterms:created>
  <dcterms:modified xsi:type="dcterms:W3CDTF">2019-01-08T07:36:00Z</dcterms:modified>
</cp:coreProperties>
</file>